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val="en-US"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5680F163" w:rsidR="0049147A" w:rsidRPr="0049147A" w:rsidRDefault="00957A8A" w:rsidP="00D01157">
      <w:pPr>
        <w:pStyle w:val="Fronttitle"/>
      </w:pPr>
      <w:r>
        <w:t>LangBuddy: A Study Web App Powered by ChatGPT for EFL learners</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018DE99E" w:rsidR="0049147A" w:rsidRPr="0049147A" w:rsidRDefault="0049147A" w:rsidP="00957A8A">
      <w:pPr>
        <w:pStyle w:val="frontaddress"/>
      </w:pPr>
      <w:r w:rsidRPr="0049147A">
        <w:t>University of Glasgow</w:t>
      </w:r>
      <w:r w:rsidR="00957A8A">
        <w:t xml:space="preserve"> 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3BEA75B8" w14:textId="4B623944" w:rsidR="0049147A" w:rsidRDefault="008A61FF" w:rsidP="00957A8A">
      <w:pPr>
        <w:pStyle w:val="Frontaddressfirstline"/>
      </w:pPr>
      <w:r>
        <w:t>1 September 2023</w:t>
      </w:r>
    </w:p>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545851A7" w14:textId="7ADA232F" w:rsidR="00D75477" w:rsidRDefault="00647509">
      <w:pPr>
        <w:spacing w:before="0"/>
        <w:jc w:val="left"/>
      </w:pPr>
      <w:r w:rsidRPr="00647509">
        <w:t xml:space="preserve">This dissertation </w:t>
      </w:r>
      <w:r>
        <w:t>describes</w:t>
      </w:r>
      <w:r w:rsidRPr="00647509">
        <w:t xml:space="preserve"> the design and development of "LangBuddy", a web application tailored for English as a Foreign Language (EFL) learners. Leveraging the capabilities of ChatGPT, LangBuddy aims to enrich the English learning experience and facilitate effective study journal management. </w:t>
      </w:r>
      <w:r w:rsidR="00C9395F">
        <w:t xml:space="preserve">The application requirements are gathered through extensive literature review, </w:t>
      </w:r>
      <w:r w:rsidR="00C96FBF" w:rsidRPr="00C96FBF">
        <w:t xml:space="preserve">comparative analyses of analogous applications, </w:t>
      </w:r>
      <w:r w:rsidR="00C9395F">
        <w:t>and interview</w:t>
      </w:r>
      <w:r w:rsidR="00C96FBF">
        <w:t>s</w:t>
      </w:r>
      <w:r w:rsidR="00C9395F">
        <w:t xml:space="preserve"> with prospective users. The progress of development including architecture design, user interface and database design are </w:t>
      </w:r>
      <w:r w:rsidR="0049753B">
        <w:t>demonstrated</w:t>
      </w:r>
      <w:r w:rsidRPr="00647509">
        <w:t xml:space="preserve">. </w:t>
      </w:r>
      <w:r w:rsidR="0049753B">
        <w:t xml:space="preserve">This dissertation also explained the </w:t>
      </w:r>
      <w:r w:rsidR="00C96FBF">
        <w:t>implementation</w:t>
      </w:r>
      <w:r w:rsidR="00C9395F">
        <w:t xml:space="preserve"> </w:t>
      </w:r>
      <w:r w:rsidR="00C96FBF">
        <w:t>of monitoring learning system</w:t>
      </w:r>
      <w:r w:rsidR="0049753B">
        <w:t xml:space="preserve"> with spaced repetition strategy and chatbots powered by ChatGPT and voice interaction. </w:t>
      </w:r>
      <w:r w:rsidR="00C96FBF">
        <w:t>M</w:t>
      </w:r>
      <w:r w:rsidRPr="00647509">
        <w:t xml:space="preserve">anual </w:t>
      </w:r>
      <w:r w:rsidR="00C96FBF">
        <w:t>testing and user testing were adopted to explore</w:t>
      </w:r>
      <w:r w:rsidRPr="00647509">
        <w:t xml:space="preserve"> potential limitations of LangBuddy. </w:t>
      </w:r>
      <w:r w:rsidR="00C96FBF">
        <w:t>Achievements, reflections and</w:t>
      </w:r>
      <w:r w:rsidRPr="00647509">
        <w:t xml:space="preserve"> prospective im</w:t>
      </w:r>
      <w:r w:rsidR="00C96FBF">
        <w:t>provements are also discussed.</w:t>
      </w:r>
      <w:r w:rsidRPr="00647509">
        <w:t xml:space="preserve"> </w:t>
      </w:r>
      <w:r w:rsidR="00D75477">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723E2C17" w14:textId="7A719D58" w:rsidR="00611CC0" w:rsidRPr="008D4623" w:rsidRDefault="00F33AA4" w:rsidP="008D4623">
      <w:pPr>
        <w:pStyle w:val="11"/>
        <w:rPr>
          <w:sz w:val="32"/>
          <w:szCs w:val="32"/>
        </w:rPr>
      </w:pPr>
      <w:r w:rsidRPr="00676817">
        <w:rPr>
          <w:sz w:val="32"/>
          <w:szCs w:val="32"/>
        </w:rPr>
        <w:lastRenderedPageBreak/>
        <w:t>Contents</w:t>
      </w:r>
    </w:p>
    <w:p w14:paraId="628609CA" w14:textId="2E0665B2" w:rsidR="00551F29" w:rsidRDefault="00F33AA4">
      <w:pPr>
        <w:pStyle w:val="11"/>
        <w:tabs>
          <w:tab w:val="left" w:pos="1540"/>
        </w:tabs>
        <w:rPr>
          <w:rFonts w:asciiTheme="minorHAnsi" w:hAnsiTheme="minorHAnsi"/>
          <w:b w:val="0"/>
          <w:sz w:val="22"/>
          <w:szCs w:val="22"/>
          <w:lang w:val="en-US" w:eastAsia="zh-CN"/>
        </w:rPr>
      </w:pPr>
      <w:r w:rsidRPr="004F65C9">
        <w:fldChar w:fldCharType="begin"/>
      </w:r>
      <w:r w:rsidR="005956EF">
        <w:instrText xml:space="preserve"> TOC \o "1-7</w:instrText>
      </w:r>
      <w:r w:rsidRPr="004F65C9">
        <w:instrText xml:space="preserve">" </w:instrText>
      </w:r>
      <w:r w:rsidRPr="004F65C9">
        <w:fldChar w:fldCharType="separate"/>
      </w:r>
      <w:r w:rsidR="00551F29">
        <w:t>Chapter 1</w:t>
      </w:r>
      <w:r w:rsidR="00551F29">
        <w:rPr>
          <w:rFonts w:asciiTheme="minorHAnsi" w:hAnsiTheme="minorHAnsi"/>
          <w:b w:val="0"/>
          <w:sz w:val="22"/>
          <w:szCs w:val="22"/>
          <w:lang w:val="en-US" w:eastAsia="zh-CN"/>
        </w:rPr>
        <w:tab/>
      </w:r>
      <w:r w:rsidR="00551F29">
        <w:t>Introduction</w:t>
      </w:r>
      <w:r w:rsidR="00551F29">
        <w:tab/>
      </w:r>
      <w:r w:rsidR="00551F29">
        <w:fldChar w:fldCharType="begin"/>
      </w:r>
      <w:r w:rsidR="00551F29">
        <w:instrText xml:space="preserve"> PAGEREF _Toc144193113 \h </w:instrText>
      </w:r>
      <w:r w:rsidR="00551F29">
        <w:fldChar w:fldCharType="separate"/>
      </w:r>
      <w:r w:rsidR="00551F29">
        <w:t>1</w:t>
      </w:r>
      <w:r w:rsidR="00551F29">
        <w:fldChar w:fldCharType="end"/>
      </w:r>
    </w:p>
    <w:p w14:paraId="4B32668B" w14:textId="0D71EB11" w:rsidR="00551F29" w:rsidRDefault="00551F29">
      <w:pPr>
        <w:pStyle w:val="21"/>
        <w:rPr>
          <w:b w:val="0"/>
          <w:noProof/>
          <w:lang w:val="en-US" w:eastAsia="zh-CN"/>
        </w:rPr>
      </w:pPr>
      <w:r>
        <w:rPr>
          <w:noProof/>
        </w:rPr>
        <w:t>1.1</w:t>
      </w:r>
      <w:r>
        <w:rPr>
          <w:b w:val="0"/>
          <w:noProof/>
          <w:lang w:val="en-US" w:eastAsia="zh-CN"/>
        </w:rPr>
        <w:tab/>
      </w:r>
      <w:r>
        <w:rPr>
          <w:noProof/>
        </w:rPr>
        <w:t>Aims and Objectives</w:t>
      </w:r>
      <w:r>
        <w:rPr>
          <w:noProof/>
        </w:rPr>
        <w:tab/>
      </w:r>
      <w:r>
        <w:rPr>
          <w:noProof/>
        </w:rPr>
        <w:fldChar w:fldCharType="begin"/>
      </w:r>
      <w:r>
        <w:rPr>
          <w:noProof/>
        </w:rPr>
        <w:instrText xml:space="preserve"> PAGEREF _Toc144193114 \h </w:instrText>
      </w:r>
      <w:r>
        <w:rPr>
          <w:noProof/>
        </w:rPr>
      </w:r>
      <w:r>
        <w:rPr>
          <w:noProof/>
        </w:rPr>
        <w:fldChar w:fldCharType="separate"/>
      </w:r>
      <w:r>
        <w:rPr>
          <w:noProof/>
        </w:rPr>
        <w:t>1</w:t>
      </w:r>
      <w:r>
        <w:rPr>
          <w:noProof/>
        </w:rPr>
        <w:fldChar w:fldCharType="end"/>
      </w:r>
    </w:p>
    <w:p w14:paraId="6794CC5E" w14:textId="0AB9F492" w:rsidR="00551F29" w:rsidRDefault="00551F29">
      <w:pPr>
        <w:pStyle w:val="21"/>
        <w:rPr>
          <w:b w:val="0"/>
          <w:noProof/>
          <w:lang w:val="en-US" w:eastAsia="zh-CN"/>
        </w:rPr>
      </w:pPr>
      <w:r>
        <w:rPr>
          <w:noProof/>
        </w:rPr>
        <w:t>1.2</w:t>
      </w:r>
      <w:r>
        <w:rPr>
          <w:b w:val="0"/>
          <w:noProof/>
          <w:lang w:val="en-US" w:eastAsia="zh-CN"/>
        </w:rPr>
        <w:tab/>
      </w:r>
      <w:r>
        <w:rPr>
          <w:noProof/>
        </w:rPr>
        <w:t>Report Structure</w:t>
      </w:r>
      <w:r>
        <w:rPr>
          <w:noProof/>
        </w:rPr>
        <w:tab/>
      </w:r>
      <w:r>
        <w:rPr>
          <w:noProof/>
        </w:rPr>
        <w:fldChar w:fldCharType="begin"/>
      </w:r>
      <w:r>
        <w:rPr>
          <w:noProof/>
        </w:rPr>
        <w:instrText xml:space="preserve"> PAGEREF _Toc144193115 \h </w:instrText>
      </w:r>
      <w:r>
        <w:rPr>
          <w:noProof/>
        </w:rPr>
      </w:r>
      <w:r>
        <w:rPr>
          <w:noProof/>
        </w:rPr>
        <w:fldChar w:fldCharType="separate"/>
      </w:r>
      <w:r>
        <w:rPr>
          <w:noProof/>
        </w:rPr>
        <w:t>1</w:t>
      </w:r>
      <w:r>
        <w:rPr>
          <w:noProof/>
        </w:rPr>
        <w:fldChar w:fldCharType="end"/>
      </w:r>
    </w:p>
    <w:p w14:paraId="5271253D" w14:textId="45A66D49" w:rsidR="00551F29" w:rsidRDefault="00551F29">
      <w:pPr>
        <w:pStyle w:val="11"/>
        <w:tabs>
          <w:tab w:val="left" w:pos="1540"/>
        </w:tabs>
        <w:rPr>
          <w:rFonts w:asciiTheme="minorHAnsi" w:hAnsiTheme="minorHAnsi"/>
          <w:b w:val="0"/>
          <w:sz w:val="22"/>
          <w:szCs w:val="22"/>
          <w:lang w:val="en-US" w:eastAsia="zh-CN"/>
        </w:rPr>
      </w:pPr>
      <w:r>
        <w:t>Chapter 2</w:t>
      </w:r>
      <w:r>
        <w:rPr>
          <w:rFonts w:asciiTheme="minorHAnsi" w:hAnsiTheme="minorHAnsi"/>
          <w:b w:val="0"/>
          <w:sz w:val="22"/>
          <w:szCs w:val="22"/>
          <w:lang w:val="en-US" w:eastAsia="zh-CN"/>
        </w:rPr>
        <w:tab/>
      </w:r>
      <w:r>
        <w:t>Analysis and Requirements</w:t>
      </w:r>
      <w:r>
        <w:tab/>
      </w:r>
      <w:r>
        <w:fldChar w:fldCharType="begin"/>
      </w:r>
      <w:r>
        <w:instrText xml:space="preserve"> PAGEREF _Toc144193116 \h </w:instrText>
      </w:r>
      <w:r>
        <w:fldChar w:fldCharType="separate"/>
      </w:r>
      <w:r>
        <w:t>3</w:t>
      </w:r>
      <w:r>
        <w:fldChar w:fldCharType="end"/>
      </w:r>
    </w:p>
    <w:p w14:paraId="59AE6EFF" w14:textId="75E6D6E2" w:rsidR="00551F29" w:rsidRDefault="00551F29">
      <w:pPr>
        <w:pStyle w:val="21"/>
        <w:rPr>
          <w:b w:val="0"/>
          <w:noProof/>
          <w:lang w:val="en-US" w:eastAsia="zh-CN"/>
        </w:rPr>
      </w:pPr>
      <w:r>
        <w:rPr>
          <w:noProof/>
        </w:rPr>
        <w:t>2.1</w:t>
      </w:r>
      <w:r>
        <w:rPr>
          <w:b w:val="0"/>
          <w:noProof/>
          <w:lang w:val="en-US" w:eastAsia="zh-CN"/>
        </w:rPr>
        <w:tab/>
      </w:r>
      <w:r>
        <w:rPr>
          <w:noProof/>
        </w:rPr>
        <w:t>Background and Literature Review</w:t>
      </w:r>
      <w:r>
        <w:rPr>
          <w:noProof/>
        </w:rPr>
        <w:tab/>
      </w:r>
      <w:r>
        <w:rPr>
          <w:noProof/>
        </w:rPr>
        <w:fldChar w:fldCharType="begin"/>
      </w:r>
      <w:r>
        <w:rPr>
          <w:noProof/>
        </w:rPr>
        <w:instrText xml:space="preserve"> PAGEREF _Toc144193117 \h </w:instrText>
      </w:r>
      <w:r>
        <w:rPr>
          <w:noProof/>
        </w:rPr>
      </w:r>
      <w:r>
        <w:rPr>
          <w:noProof/>
        </w:rPr>
        <w:fldChar w:fldCharType="separate"/>
      </w:r>
      <w:r>
        <w:rPr>
          <w:noProof/>
        </w:rPr>
        <w:t>3</w:t>
      </w:r>
      <w:r>
        <w:rPr>
          <w:noProof/>
        </w:rPr>
        <w:fldChar w:fldCharType="end"/>
      </w:r>
    </w:p>
    <w:p w14:paraId="13E524AD" w14:textId="6F980CB7" w:rsidR="00551F29" w:rsidRDefault="00551F29">
      <w:pPr>
        <w:pStyle w:val="21"/>
        <w:rPr>
          <w:b w:val="0"/>
          <w:noProof/>
          <w:lang w:val="en-US" w:eastAsia="zh-CN"/>
        </w:rPr>
      </w:pPr>
      <w:r>
        <w:rPr>
          <w:noProof/>
        </w:rPr>
        <w:t>2.2</w:t>
      </w:r>
      <w:r>
        <w:rPr>
          <w:b w:val="0"/>
          <w:noProof/>
          <w:lang w:val="en-US" w:eastAsia="zh-CN"/>
        </w:rPr>
        <w:tab/>
      </w:r>
      <w:r>
        <w:rPr>
          <w:noProof/>
        </w:rPr>
        <w:t>Requirements Gathering</w:t>
      </w:r>
      <w:r>
        <w:rPr>
          <w:noProof/>
        </w:rPr>
        <w:tab/>
      </w:r>
      <w:r>
        <w:rPr>
          <w:noProof/>
        </w:rPr>
        <w:fldChar w:fldCharType="begin"/>
      </w:r>
      <w:r>
        <w:rPr>
          <w:noProof/>
        </w:rPr>
        <w:instrText xml:space="preserve"> PAGEREF _Toc144193118 \h </w:instrText>
      </w:r>
      <w:r>
        <w:rPr>
          <w:noProof/>
        </w:rPr>
      </w:r>
      <w:r>
        <w:rPr>
          <w:noProof/>
        </w:rPr>
        <w:fldChar w:fldCharType="separate"/>
      </w:r>
      <w:r>
        <w:rPr>
          <w:noProof/>
        </w:rPr>
        <w:t>4</w:t>
      </w:r>
      <w:r>
        <w:rPr>
          <w:noProof/>
        </w:rPr>
        <w:fldChar w:fldCharType="end"/>
      </w:r>
    </w:p>
    <w:p w14:paraId="58BCB3DF" w14:textId="717AC86D" w:rsidR="00551F29" w:rsidRDefault="00551F29">
      <w:pPr>
        <w:pStyle w:val="31"/>
        <w:tabs>
          <w:tab w:val="left" w:pos="1320"/>
          <w:tab w:val="right" w:leader="dot" w:pos="8290"/>
        </w:tabs>
        <w:rPr>
          <w:noProof/>
          <w:lang w:val="en-US" w:eastAsia="zh-CN"/>
        </w:rPr>
      </w:pPr>
      <w:r>
        <w:rPr>
          <w:noProof/>
        </w:rPr>
        <w:t>2.2.1</w:t>
      </w:r>
      <w:r>
        <w:rPr>
          <w:noProof/>
          <w:lang w:val="en-US" w:eastAsia="zh-CN"/>
        </w:rPr>
        <w:tab/>
      </w:r>
      <w:r>
        <w:rPr>
          <w:noProof/>
        </w:rPr>
        <w:t>Analysis of Existing Applications</w:t>
      </w:r>
      <w:r>
        <w:rPr>
          <w:noProof/>
        </w:rPr>
        <w:tab/>
      </w:r>
      <w:r>
        <w:rPr>
          <w:noProof/>
        </w:rPr>
        <w:fldChar w:fldCharType="begin"/>
      </w:r>
      <w:r>
        <w:rPr>
          <w:noProof/>
        </w:rPr>
        <w:instrText xml:space="preserve"> PAGEREF _Toc144193119 \h </w:instrText>
      </w:r>
      <w:r>
        <w:rPr>
          <w:noProof/>
        </w:rPr>
      </w:r>
      <w:r>
        <w:rPr>
          <w:noProof/>
        </w:rPr>
        <w:fldChar w:fldCharType="separate"/>
      </w:r>
      <w:r>
        <w:rPr>
          <w:noProof/>
        </w:rPr>
        <w:t>4</w:t>
      </w:r>
      <w:r>
        <w:rPr>
          <w:noProof/>
        </w:rPr>
        <w:fldChar w:fldCharType="end"/>
      </w:r>
    </w:p>
    <w:p w14:paraId="5A4D6699" w14:textId="35CC2310" w:rsidR="00551F29" w:rsidRDefault="00551F29">
      <w:pPr>
        <w:pStyle w:val="31"/>
        <w:tabs>
          <w:tab w:val="left" w:pos="1320"/>
          <w:tab w:val="right" w:leader="dot" w:pos="8290"/>
        </w:tabs>
        <w:rPr>
          <w:noProof/>
          <w:lang w:val="en-US" w:eastAsia="zh-CN"/>
        </w:rPr>
      </w:pPr>
      <w:r>
        <w:rPr>
          <w:noProof/>
        </w:rPr>
        <w:t>2.2.2</w:t>
      </w:r>
      <w:r>
        <w:rPr>
          <w:noProof/>
          <w:lang w:val="en-US" w:eastAsia="zh-CN"/>
        </w:rPr>
        <w:tab/>
      </w:r>
      <w:r>
        <w:rPr>
          <w:noProof/>
        </w:rPr>
        <w:t>Interviews</w:t>
      </w:r>
      <w:r>
        <w:rPr>
          <w:noProof/>
        </w:rPr>
        <w:tab/>
      </w:r>
      <w:r>
        <w:rPr>
          <w:noProof/>
        </w:rPr>
        <w:fldChar w:fldCharType="begin"/>
      </w:r>
      <w:r>
        <w:rPr>
          <w:noProof/>
        </w:rPr>
        <w:instrText xml:space="preserve"> PAGEREF _Toc144193120 \h </w:instrText>
      </w:r>
      <w:r>
        <w:rPr>
          <w:noProof/>
        </w:rPr>
      </w:r>
      <w:r>
        <w:rPr>
          <w:noProof/>
        </w:rPr>
        <w:fldChar w:fldCharType="separate"/>
      </w:r>
      <w:r>
        <w:rPr>
          <w:noProof/>
        </w:rPr>
        <w:t>6</w:t>
      </w:r>
      <w:r>
        <w:rPr>
          <w:noProof/>
        </w:rPr>
        <w:fldChar w:fldCharType="end"/>
      </w:r>
    </w:p>
    <w:p w14:paraId="6665EDB2" w14:textId="572D38D7" w:rsidR="00551F29" w:rsidRDefault="00551F29">
      <w:pPr>
        <w:pStyle w:val="21"/>
        <w:rPr>
          <w:b w:val="0"/>
          <w:noProof/>
          <w:lang w:val="en-US" w:eastAsia="zh-CN"/>
        </w:rPr>
      </w:pPr>
      <w:r>
        <w:rPr>
          <w:noProof/>
        </w:rPr>
        <w:t>2.3</w:t>
      </w:r>
      <w:r>
        <w:rPr>
          <w:b w:val="0"/>
          <w:noProof/>
          <w:lang w:val="en-US" w:eastAsia="zh-CN"/>
        </w:rPr>
        <w:tab/>
      </w:r>
      <w:r>
        <w:rPr>
          <w:noProof/>
        </w:rPr>
        <w:t>Application Requirements</w:t>
      </w:r>
      <w:r>
        <w:rPr>
          <w:noProof/>
        </w:rPr>
        <w:tab/>
      </w:r>
      <w:r>
        <w:rPr>
          <w:noProof/>
        </w:rPr>
        <w:fldChar w:fldCharType="begin"/>
      </w:r>
      <w:r>
        <w:rPr>
          <w:noProof/>
        </w:rPr>
        <w:instrText xml:space="preserve"> PAGEREF _Toc144193121 \h </w:instrText>
      </w:r>
      <w:r>
        <w:rPr>
          <w:noProof/>
        </w:rPr>
      </w:r>
      <w:r>
        <w:rPr>
          <w:noProof/>
        </w:rPr>
        <w:fldChar w:fldCharType="separate"/>
      </w:r>
      <w:r>
        <w:rPr>
          <w:noProof/>
        </w:rPr>
        <w:t>7</w:t>
      </w:r>
      <w:r>
        <w:rPr>
          <w:noProof/>
        </w:rPr>
        <w:fldChar w:fldCharType="end"/>
      </w:r>
    </w:p>
    <w:p w14:paraId="6F5CB801" w14:textId="5347E021" w:rsidR="00551F29" w:rsidRDefault="00551F29">
      <w:pPr>
        <w:pStyle w:val="31"/>
        <w:tabs>
          <w:tab w:val="left" w:pos="1320"/>
          <w:tab w:val="right" w:leader="dot" w:pos="8290"/>
        </w:tabs>
        <w:rPr>
          <w:noProof/>
          <w:lang w:val="en-US" w:eastAsia="zh-CN"/>
        </w:rPr>
      </w:pPr>
      <w:r>
        <w:rPr>
          <w:noProof/>
        </w:rPr>
        <w:t>2.3.1</w:t>
      </w:r>
      <w:r>
        <w:rPr>
          <w:noProof/>
          <w:lang w:val="en-US" w:eastAsia="zh-CN"/>
        </w:rPr>
        <w:tab/>
      </w:r>
      <w:r>
        <w:rPr>
          <w:noProof/>
        </w:rPr>
        <w:t>Functional Requirements</w:t>
      </w:r>
      <w:r>
        <w:rPr>
          <w:noProof/>
        </w:rPr>
        <w:tab/>
      </w:r>
      <w:r>
        <w:rPr>
          <w:noProof/>
        </w:rPr>
        <w:fldChar w:fldCharType="begin"/>
      </w:r>
      <w:r>
        <w:rPr>
          <w:noProof/>
        </w:rPr>
        <w:instrText xml:space="preserve"> PAGEREF _Toc144193122 \h </w:instrText>
      </w:r>
      <w:r>
        <w:rPr>
          <w:noProof/>
        </w:rPr>
      </w:r>
      <w:r>
        <w:rPr>
          <w:noProof/>
        </w:rPr>
        <w:fldChar w:fldCharType="separate"/>
      </w:r>
      <w:r>
        <w:rPr>
          <w:noProof/>
        </w:rPr>
        <w:t>7</w:t>
      </w:r>
      <w:r>
        <w:rPr>
          <w:noProof/>
        </w:rPr>
        <w:fldChar w:fldCharType="end"/>
      </w:r>
    </w:p>
    <w:p w14:paraId="530BDF3F" w14:textId="05F137FA" w:rsidR="00551F29" w:rsidRDefault="00551F29">
      <w:pPr>
        <w:pStyle w:val="31"/>
        <w:tabs>
          <w:tab w:val="left" w:pos="1320"/>
          <w:tab w:val="right" w:leader="dot" w:pos="8290"/>
        </w:tabs>
        <w:rPr>
          <w:noProof/>
          <w:lang w:val="en-US" w:eastAsia="zh-CN"/>
        </w:rPr>
      </w:pPr>
      <w:r>
        <w:rPr>
          <w:noProof/>
        </w:rPr>
        <w:t>2.3.2</w:t>
      </w:r>
      <w:r>
        <w:rPr>
          <w:noProof/>
          <w:lang w:val="en-US" w:eastAsia="zh-CN"/>
        </w:rPr>
        <w:tab/>
      </w:r>
      <w:r>
        <w:rPr>
          <w:noProof/>
        </w:rPr>
        <w:t>Non-Functional Requirements</w:t>
      </w:r>
      <w:r>
        <w:rPr>
          <w:noProof/>
        </w:rPr>
        <w:tab/>
      </w:r>
      <w:r>
        <w:rPr>
          <w:noProof/>
        </w:rPr>
        <w:fldChar w:fldCharType="begin"/>
      </w:r>
      <w:r>
        <w:rPr>
          <w:noProof/>
        </w:rPr>
        <w:instrText xml:space="preserve"> PAGEREF _Toc144193123 \h </w:instrText>
      </w:r>
      <w:r>
        <w:rPr>
          <w:noProof/>
        </w:rPr>
      </w:r>
      <w:r>
        <w:rPr>
          <w:noProof/>
        </w:rPr>
        <w:fldChar w:fldCharType="separate"/>
      </w:r>
      <w:r>
        <w:rPr>
          <w:noProof/>
        </w:rPr>
        <w:t>8</w:t>
      </w:r>
      <w:r>
        <w:rPr>
          <w:noProof/>
        </w:rPr>
        <w:fldChar w:fldCharType="end"/>
      </w:r>
    </w:p>
    <w:p w14:paraId="0980487C" w14:textId="39C5C0B3" w:rsidR="00551F29" w:rsidRDefault="00551F29">
      <w:pPr>
        <w:pStyle w:val="11"/>
        <w:tabs>
          <w:tab w:val="left" w:pos="1540"/>
        </w:tabs>
        <w:rPr>
          <w:rFonts w:asciiTheme="minorHAnsi" w:hAnsiTheme="minorHAnsi"/>
          <w:b w:val="0"/>
          <w:sz w:val="22"/>
          <w:szCs w:val="22"/>
          <w:lang w:val="en-US" w:eastAsia="zh-CN"/>
        </w:rPr>
      </w:pPr>
      <w:r>
        <w:t>Chapter 3</w:t>
      </w:r>
      <w:r>
        <w:rPr>
          <w:rFonts w:asciiTheme="minorHAnsi" w:hAnsiTheme="minorHAnsi"/>
          <w:b w:val="0"/>
          <w:sz w:val="22"/>
          <w:szCs w:val="22"/>
          <w:lang w:val="en-US" w:eastAsia="zh-CN"/>
        </w:rPr>
        <w:tab/>
      </w:r>
      <w:r>
        <w:t>Design and Implementation</w:t>
      </w:r>
      <w:r>
        <w:tab/>
      </w:r>
      <w:r>
        <w:fldChar w:fldCharType="begin"/>
      </w:r>
      <w:r>
        <w:instrText xml:space="preserve"> PAGEREF _Toc144193124 \h </w:instrText>
      </w:r>
      <w:r>
        <w:fldChar w:fldCharType="separate"/>
      </w:r>
      <w:r>
        <w:t>10</w:t>
      </w:r>
      <w:r>
        <w:fldChar w:fldCharType="end"/>
      </w:r>
    </w:p>
    <w:p w14:paraId="1969734C" w14:textId="3904A3FC" w:rsidR="00551F29" w:rsidRDefault="00551F29">
      <w:pPr>
        <w:pStyle w:val="21"/>
        <w:rPr>
          <w:b w:val="0"/>
          <w:noProof/>
          <w:lang w:val="en-US" w:eastAsia="zh-CN"/>
        </w:rPr>
      </w:pPr>
      <w:r>
        <w:rPr>
          <w:noProof/>
        </w:rPr>
        <w:t>3.1</w:t>
      </w:r>
      <w:r>
        <w:rPr>
          <w:b w:val="0"/>
          <w:noProof/>
          <w:lang w:val="en-US" w:eastAsia="zh-CN"/>
        </w:rPr>
        <w:tab/>
      </w:r>
      <w:r>
        <w:rPr>
          <w:noProof/>
        </w:rPr>
        <w:t>System Architecture</w:t>
      </w:r>
      <w:r>
        <w:rPr>
          <w:noProof/>
        </w:rPr>
        <w:tab/>
      </w:r>
      <w:r>
        <w:rPr>
          <w:noProof/>
        </w:rPr>
        <w:fldChar w:fldCharType="begin"/>
      </w:r>
      <w:r>
        <w:rPr>
          <w:noProof/>
        </w:rPr>
        <w:instrText xml:space="preserve"> PAGEREF _Toc144193125 \h </w:instrText>
      </w:r>
      <w:r>
        <w:rPr>
          <w:noProof/>
        </w:rPr>
      </w:r>
      <w:r>
        <w:rPr>
          <w:noProof/>
        </w:rPr>
        <w:fldChar w:fldCharType="separate"/>
      </w:r>
      <w:r>
        <w:rPr>
          <w:noProof/>
        </w:rPr>
        <w:t>10</w:t>
      </w:r>
      <w:r>
        <w:rPr>
          <w:noProof/>
        </w:rPr>
        <w:fldChar w:fldCharType="end"/>
      </w:r>
    </w:p>
    <w:p w14:paraId="7D78F190" w14:textId="3DB283F0" w:rsidR="00551F29" w:rsidRDefault="00551F29">
      <w:pPr>
        <w:pStyle w:val="21"/>
        <w:rPr>
          <w:b w:val="0"/>
          <w:noProof/>
          <w:lang w:val="en-US" w:eastAsia="zh-CN"/>
        </w:rPr>
      </w:pPr>
      <w:r>
        <w:rPr>
          <w:noProof/>
        </w:rPr>
        <w:t>3.2</w:t>
      </w:r>
      <w:r>
        <w:rPr>
          <w:b w:val="0"/>
          <w:noProof/>
          <w:lang w:val="en-US" w:eastAsia="zh-CN"/>
        </w:rPr>
        <w:tab/>
      </w:r>
      <w:r>
        <w:rPr>
          <w:noProof/>
        </w:rPr>
        <w:t>User Interface</w:t>
      </w:r>
      <w:r>
        <w:rPr>
          <w:noProof/>
        </w:rPr>
        <w:tab/>
      </w:r>
      <w:r>
        <w:rPr>
          <w:noProof/>
        </w:rPr>
        <w:fldChar w:fldCharType="begin"/>
      </w:r>
      <w:r>
        <w:rPr>
          <w:noProof/>
        </w:rPr>
        <w:instrText xml:space="preserve"> PAGEREF _Toc144193126 \h </w:instrText>
      </w:r>
      <w:r>
        <w:rPr>
          <w:noProof/>
        </w:rPr>
      </w:r>
      <w:r>
        <w:rPr>
          <w:noProof/>
        </w:rPr>
        <w:fldChar w:fldCharType="separate"/>
      </w:r>
      <w:r>
        <w:rPr>
          <w:noProof/>
        </w:rPr>
        <w:t>12</w:t>
      </w:r>
      <w:r>
        <w:rPr>
          <w:noProof/>
        </w:rPr>
        <w:fldChar w:fldCharType="end"/>
      </w:r>
    </w:p>
    <w:p w14:paraId="23D8220B" w14:textId="48FD3478" w:rsidR="00551F29" w:rsidRDefault="00551F29">
      <w:pPr>
        <w:pStyle w:val="31"/>
        <w:tabs>
          <w:tab w:val="left" w:pos="1320"/>
          <w:tab w:val="right" w:leader="dot" w:pos="8290"/>
        </w:tabs>
        <w:rPr>
          <w:noProof/>
          <w:lang w:val="en-US" w:eastAsia="zh-CN"/>
        </w:rPr>
      </w:pPr>
      <w:r>
        <w:rPr>
          <w:noProof/>
        </w:rPr>
        <w:t>3.2.1</w:t>
      </w:r>
      <w:r>
        <w:rPr>
          <w:noProof/>
          <w:lang w:val="en-US" w:eastAsia="zh-CN"/>
        </w:rPr>
        <w:tab/>
      </w:r>
      <w:r>
        <w:rPr>
          <w:noProof/>
        </w:rPr>
        <w:t>Colour, Font and Style</w:t>
      </w:r>
      <w:r>
        <w:rPr>
          <w:noProof/>
        </w:rPr>
        <w:tab/>
      </w:r>
      <w:r>
        <w:rPr>
          <w:noProof/>
        </w:rPr>
        <w:fldChar w:fldCharType="begin"/>
      </w:r>
      <w:r>
        <w:rPr>
          <w:noProof/>
        </w:rPr>
        <w:instrText xml:space="preserve"> PAGEREF _Toc144193127 \h </w:instrText>
      </w:r>
      <w:r>
        <w:rPr>
          <w:noProof/>
        </w:rPr>
      </w:r>
      <w:r>
        <w:rPr>
          <w:noProof/>
        </w:rPr>
        <w:fldChar w:fldCharType="separate"/>
      </w:r>
      <w:r>
        <w:rPr>
          <w:noProof/>
        </w:rPr>
        <w:t>12</w:t>
      </w:r>
      <w:r>
        <w:rPr>
          <w:noProof/>
        </w:rPr>
        <w:fldChar w:fldCharType="end"/>
      </w:r>
    </w:p>
    <w:p w14:paraId="359EB5DF" w14:textId="3BD23E72" w:rsidR="00551F29" w:rsidRDefault="00551F29">
      <w:pPr>
        <w:pStyle w:val="31"/>
        <w:tabs>
          <w:tab w:val="left" w:pos="1320"/>
          <w:tab w:val="right" w:leader="dot" w:pos="8290"/>
        </w:tabs>
        <w:rPr>
          <w:noProof/>
          <w:lang w:val="en-US" w:eastAsia="zh-CN"/>
        </w:rPr>
      </w:pPr>
      <w:r>
        <w:rPr>
          <w:noProof/>
        </w:rPr>
        <w:t>3.2.2</w:t>
      </w:r>
      <w:r>
        <w:rPr>
          <w:noProof/>
          <w:lang w:val="en-US" w:eastAsia="zh-CN"/>
        </w:rPr>
        <w:tab/>
      </w:r>
      <w:r>
        <w:rPr>
          <w:noProof/>
        </w:rPr>
        <w:t>Components and Pages</w:t>
      </w:r>
      <w:r>
        <w:rPr>
          <w:noProof/>
        </w:rPr>
        <w:tab/>
      </w:r>
      <w:r>
        <w:rPr>
          <w:noProof/>
        </w:rPr>
        <w:fldChar w:fldCharType="begin"/>
      </w:r>
      <w:r>
        <w:rPr>
          <w:noProof/>
        </w:rPr>
        <w:instrText xml:space="preserve"> PAGEREF _Toc144193128 \h </w:instrText>
      </w:r>
      <w:r>
        <w:rPr>
          <w:noProof/>
        </w:rPr>
      </w:r>
      <w:r>
        <w:rPr>
          <w:noProof/>
        </w:rPr>
        <w:fldChar w:fldCharType="separate"/>
      </w:r>
      <w:r>
        <w:rPr>
          <w:noProof/>
        </w:rPr>
        <w:t>12</w:t>
      </w:r>
      <w:r>
        <w:rPr>
          <w:noProof/>
        </w:rPr>
        <w:fldChar w:fldCharType="end"/>
      </w:r>
    </w:p>
    <w:p w14:paraId="24B3F67E" w14:textId="764F04F8" w:rsidR="00551F29" w:rsidRDefault="00551F29">
      <w:pPr>
        <w:pStyle w:val="21"/>
        <w:rPr>
          <w:b w:val="0"/>
          <w:noProof/>
          <w:lang w:val="en-US" w:eastAsia="zh-CN"/>
        </w:rPr>
      </w:pPr>
      <w:r w:rsidRPr="006A26C5">
        <w:rPr>
          <w:noProof/>
          <w:lang w:val="en-US"/>
        </w:rPr>
        <w:t>3.3</w:t>
      </w:r>
      <w:r>
        <w:rPr>
          <w:b w:val="0"/>
          <w:noProof/>
          <w:lang w:val="en-US" w:eastAsia="zh-CN"/>
        </w:rPr>
        <w:tab/>
      </w:r>
      <w:r w:rsidRPr="006A26C5">
        <w:rPr>
          <w:noProof/>
          <w:lang w:val="en-US"/>
        </w:rPr>
        <w:t>Database Design</w:t>
      </w:r>
      <w:r>
        <w:rPr>
          <w:noProof/>
        </w:rPr>
        <w:tab/>
      </w:r>
      <w:r>
        <w:rPr>
          <w:noProof/>
        </w:rPr>
        <w:fldChar w:fldCharType="begin"/>
      </w:r>
      <w:r>
        <w:rPr>
          <w:noProof/>
        </w:rPr>
        <w:instrText xml:space="preserve"> PAGEREF _Toc144193129 \h </w:instrText>
      </w:r>
      <w:r>
        <w:rPr>
          <w:noProof/>
        </w:rPr>
      </w:r>
      <w:r>
        <w:rPr>
          <w:noProof/>
        </w:rPr>
        <w:fldChar w:fldCharType="separate"/>
      </w:r>
      <w:r>
        <w:rPr>
          <w:noProof/>
        </w:rPr>
        <w:t>16</w:t>
      </w:r>
      <w:r>
        <w:rPr>
          <w:noProof/>
        </w:rPr>
        <w:fldChar w:fldCharType="end"/>
      </w:r>
    </w:p>
    <w:p w14:paraId="27040861" w14:textId="07ACECCE" w:rsidR="00551F29" w:rsidRDefault="00551F29">
      <w:pPr>
        <w:pStyle w:val="21"/>
        <w:rPr>
          <w:b w:val="0"/>
          <w:noProof/>
          <w:lang w:val="en-US" w:eastAsia="zh-CN"/>
        </w:rPr>
      </w:pPr>
      <w:r>
        <w:rPr>
          <w:noProof/>
        </w:rPr>
        <w:t>3.4</w:t>
      </w:r>
      <w:r>
        <w:rPr>
          <w:b w:val="0"/>
          <w:noProof/>
          <w:lang w:val="en-US" w:eastAsia="zh-CN"/>
        </w:rPr>
        <w:tab/>
      </w:r>
      <w:r>
        <w:rPr>
          <w:noProof/>
        </w:rPr>
        <w:t>Function Implementation</w:t>
      </w:r>
      <w:r>
        <w:rPr>
          <w:noProof/>
        </w:rPr>
        <w:tab/>
      </w:r>
      <w:r>
        <w:rPr>
          <w:noProof/>
        </w:rPr>
        <w:fldChar w:fldCharType="begin"/>
      </w:r>
      <w:r>
        <w:rPr>
          <w:noProof/>
        </w:rPr>
        <w:instrText xml:space="preserve"> PAGEREF _Toc144193130 \h </w:instrText>
      </w:r>
      <w:r>
        <w:rPr>
          <w:noProof/>
        </w:rPr>
      </w:r>
      <w:r>
        <w:rPr>
          <w:noProof/>
        </w:rPr>
        <w:fldChar w:fldCharType="separate"/>
      </w:r>
      <w:r>
        <w:rPr>
          <w:noProof/>
        </w:rPr>
        <w:t>17</w:t>
      </w:r>
      <w:r>
        <w:rPr>
          <w:noProof/>
        </w:rPr>
        <w:fldChar w:fldCharType="end"/>
      </w:r>
    </w:p>
    <w:p w14:paraId="60C24B73" w14:textId="54A537F7" w:rsidR="00551F29" w:rsidRDefault="00551F29">
      <w:pPr>
        <w:pStyle w:val="31"/>
        <w:tabs>
          <w:tab w:val="left" w:pos="1320"/>
          <w:tab w:val="right" w:leader="dot" w:pos="8290"/>
        </w:tabs>
        <w:rPr>
          <w:noProof/>
          <w:lang w:val="en-US" w:eastAsia="zh-CN"/>
        </w:rPr>
      </w:pPr>
      <w:r>
        <w:rPr>
          <w:noProof/>
        </w:rPr>
        <w:t>3.4.1</w:t>
      </w:r>
      <w:r>
        <w:rPr>
          <w:noProof/>
          <w:lang w:val="en-US" w:eastAsia="zh-CN"/>
        </w:rPr>
        <w:tab/>
      </w:r>
      <w:r>
        <w:rPr>
          <w:noProof/>
        </w:rPr>
        <w:t>Structured Learning Courses</w:t>
      </w:r>
      <w:r>
        <w:rPr>
          <w:noProof/>
        </w:rPr>
        <w:tab/>
      </w:r>
      <w:r>
        <w:rPr>
          <w:noProof/>
        </w:rPr>
        <w:fldChar w:fldCharType="begin"/>
      </w:r>
      <w:r>
        <w:rPr>
          <w:noProof/>
        </w:rPr>
        <w:instrText xml:space="preserve"> PAGEREF _Toc144193131 \h </w:instrText>
      </w:r>
      <w:r>
        <w:rPr>
          <w:noProof/>
        </w:rPr>
      </w:r>
      <w:r>
        <w:rPr>
          <w:noProof/>
        </w:rPr>
        <w:fldChar w:fldCharType="separate"/>
      </w:r>
      <w:r>
        <w:rPr>
          <w:noProof/>
        </w:rPr>
        <w:t>17</w:t>
      </w:r>
      <w:r>
        <w:rPr>
          <w:noProof/>
        </w:rPr>
        <w:fldChar w:fldCharType="end"/>
      </w:r>
    </w:p>
    <w:p w14:paraId="18D56F4B" w14:textId="0C9BA3DD" w:rsidR="00551F29" w:rsidRDefault="00551F29">
      <w:pPr>
        <w:pStyle w:val="31"/>
        <w:tabs>
          <w:tab w:val="left" w:pos="1320"/>
          <w:tab w:val="right" w:leader="dot" w:pos="8290"/>
        </w:tabs>
        <w:rPr>
          <w:noProof/>
          <w:lang w:val="en-US" w:eastAsia="zh-CN"/>
        </w:rPr>
      </w:pPr>
      <w:r>
        <w:rPr>
          <w:noProof/>
        </w:rPr>
        <w:t>3.4.2</w:t>
      </w:r>
      <w:r>
        <w:rPr>
          <w:noProof/>
          <w:lang w:val="en-US" w:eastAsia="zh-CN"/>
        </w:rPr>
        <w:tab/>
      </w:r>
      <w:r>
        <w:rPr>
          <w:noProof/>
        </w:rPr>
        <w:t>Study Plan System</w:t>
      </w:r>
      <w:r>
        <w:rPr>
          <w:noProof/>
        </w:rPr>
        <w:tab/>
      </w:r>
      <w:r>
        <w:rPr>
          <w:noProof/>
        </w:rPr>
        <w:fldChar w:fldCharType="begin"/>
      </w:r>
      <w:r>
        <w:rPr>
          <w:noProof/>
        </w:rPr>
        <w:instrText xml:space="preserve"> PAGEREF _Toc144193132 \h </w:instrText>
      </w:r>
      <w:r>
        <w:rPr>
          <w:noProof/>
        </w:rPr>
      </w:r>
      <w:r>
        <w:rPr>
          <w:noProof/>
        </w:rPr>
        <w:fldChar w:fldCharType="separate"/>
      </w:r>
      <w:r>
        <w:rPr>
          <w:noProof/>
        </w:rPr>
        <w:t>17</w:t>
      </w:r>
      <w:r>
        <w:rPr>
          <w:noProof/>
        </w:rPr>
        <w:fldChar w:fldCharType="end"/>
      </w:r>
    </w:p>
    <w:p w14:paraId="4F1B5508" w14:textId="732823BD" w:rsidR="00551F29" w:rsidRDefault="00551F29">
      <w:pPr>
        <w:pStyle w:val="31"/>
        <w:tabs>
          <w:tab w:val="left" w:pos="1320"/>
          <w:tab w:val="right" w:leader="dot" w:pos="8290"/>
        </w:tabs>
        <w:rPr>
          <w:noProof/>
          <w:lang w:val="en-US" w:eastAsia="zh-CN"/>
        </w:rPr>
      </w:pPr>
      <w:r>
        <w:rPr>
          <w:noProof/>
        </w:rPr>
        <w:t>3.4.3</w:t>
      </w:r>
      <w:r>
        <w:rPr>
          <w:noProof/>
          <w:lang w:val="en-US" w:eastAsia="zh-CN"/>
        </w:rPr>
        <w:tab/>
      </w:r>
      <w:r>
        <w:rPr>
          <w:noProof/>
        </w:rPr>
        <w:t>Review System with Spaced Repetition Strategy</w:t>
      </w:r>
      <w:r>
        <w:rPr>
          <w:noProof/>
        </w:rPr>
        <w:tab/>
      </w:r>
      <w:r>
        <w:rPr>
          <w:noProof/>
        </w:rPr>
        <w:fldChar w:fldCharType="begin"/>
      </w:r>
      <w:r>
        <w:rPr>
          <w:noProof/>
        </w:rPr>
        <w:instrText xml:space="preserve"> PAGEREF _Toc144193133 \h </w:instrText>
      </w:r>
      <w:r>
        <w:rPr>
          <w:noProof/>
        </w:rPr>
      </w:r>
      <w:r>
        <w:rPr>
          <w:noProof/>
        </w:rPr>
        <w:fldChar w:fldCharType="separate"/>
      </w:r>
      <w:r>
        <w:rPr>
          <w:noProof/>
        </w:rPr>
        <w:t>17</w:t>
      </w:r>
      <w:r>
        <w:rPr>
          <w:noProof/>
        </w:rPr>
        <w:fldChar w:fldCharType="end"/>
      </w:r>
    </w:p>
    <w:p w14:paraId="6699E401" w14:textId="1A6EB918" w:rsidR="00551F29" w:rsidRDefault="00551F29">
      <w:pPr>
        <w:pStyle w:val="31"/>
        <w:tabs>
          <w:tab w:val="left" w:pos="1320"/>
          <w:tab w:val="right" w:leader="dot" w:pos="8290"/>
        </w:tabs>
        <w:rPr>
          <w:noProof/>
          <w:lang w:val="en-US" w:eastAsia="zh-CN"/>
        </w:rPr>
      </w:pPr>
      <w:r>
        <w:rPr>
          <w:noProof/>
        </w:rPr>
        <w:t>3.4.4</w:t>
      </w:r>
      <w:r>
        <w:rPr>
          <w:noProof/>
          <w:lang w:val="en-US" w:eastAsia="zh-CN"/>
        </w:rPr>
        <w:tab/>
      </w:r>
      <w:r>
        <w:rPr>
          <w:noProof/>
        </w:rPr>
        <w:t>Chatbot</w:t>
      </w:r>
      <w:r>
        <w:rPr>
          <w:noProof/>
        </w:rPr>
        <w:tab/>
      </w:r>
      <w:r>
        <w:rPr>
          <w:noProof/>
        </w:rPr>
        <w:fldChar w:fldCharType="begin"/>
      </w:r>
      <w:r>
        <w:rPr>
          <w:noProof/>
        </w:rPr>
        <w:instrText xml:space="preserve"> PAGEREF _Toc144193134 \h </w:instrText>
      </w:r>
      <w:r>
        <w:rPr>
          <w:noProof/>
        </w:rPr>
      </w:r>
      <w:r>
        <w:rPr>
          <w:noProof/>
        </w:rPr>
        <w:fldChar w:fldCharType="separate"/>
      </w:r>
      <w:r>
        <w:rPr>
          <w:noProof/>
        </w:rPr>
        <w:t>17</w:t>
      </w:r>
      <w:r>
        <w:rPr>
          <w:noProof/>
        </w:rPr>
        <w:fldChar w:fldCharType="end"/>
      </w:r>
    </w:p>
    <w:p w14:paraId="38CCDADF" w14:textId="78BAB199" w:rsidR="00551F29" w:rsidRDefault="00551F29">
      <w:pPr>
        <w:pStyle w:val="31"/>
        <w:tabs>
          <w:tab w:val="left" w:pos="1320"/>
          <w:tab w:val="right" w:leader="dot" w:pos="8290"/>
        </w:tabs>
        <w:rPr>
          <w:noProof/>
          <w:lang w:val="en-US" w:eastAsia="zh-CN"/>
        </w:rPr>
      </w:pPr>
      <w:r>
        <w:rPr>
          <w:noProof/>
        </w:rPr>
        <w:t>3.4.5</w:t>
      </w:r>
      <w:r>
        <w:rPr>
          <w:noProof/>
          <w:lang w:val="en-US" w:eastAsia="zh-CN"/>
        </w:rPr>
        <w:tab/>
      </w:r>
      <w:r>
        <w:rPr>
          <w:noProof/>
        </w:rPr>
        <w:t>Security and Authentication</w:t>
      </w:r>
      <w:r>
        <w:rPr>
          <w:noProof/>
        </w:rPr>
        <w:tab/>
      </w:r>
      <w:r>
        <w:rPr>
          <w:noProof/>
        </w:rPr>
        <w:fldChar w:fldCharType="begin"/>
      </w:r>
      <w:r>
        <w:rPr>
          <w:noProof/>
        </w:rPr>
        <w:instrText xml:space="preserve"> PAGEREF _Toc144193135 \h </w:instrText>
      </w:r>
      <w:r>
        <w:rPr>
          <w:noProof/>
        </w:rPr>
      </w:r>
      <w:r>
        <w:rPr>
          <w:noProof/>
        </w:rPr>
        <w:fldChar w:fldCharType="separate"/>
      </w:r>
      <w:r>
        <w:rPr>
          <w:noProof/>
        </w:rPr>
        <w:t>21</w:t>
      </w:r>
      <w:r>
        <w:rPr>
          <w:noProof/>
        </w:rPr>
        <w:fldChar w:fldCharType="end"/>
      </w:r>
    </w:p>
    <w:p w14:paraId="25F5750E" w14:textId="7D20B0B9" w:rsidR="00551F29" w:rsidRDefault="00551F29">
      <w:pPr>
        <w:pStyle w:val="31"/>
        <w:tabs>
          <w:tab w:val="left" w:pos="1320"/>
          <w:tab w:val="right" w:leader="dot" w:pos="8290"/>
        </w:tabs>
        <w:rPr>
          <w:noProof/>
          <w:lang w:val="en-US" w:eastAsia="zh-CN"/>
        </w:rPr>
      </w:pPr>
      <w:r>
        <w:rPr>
          <w:noProof/>
        </w:rPr>
        <w:t>3.4.6</w:t>
      </w:r>
      <w:r>
        <w:rPr>
          <w:noProof/>
          <w:lang w:val="en-US" w:eastAsia="zh-CN"/>
        </w:rPr>
        <w:tab/>
      </w:r>
      <w:r>
        <w:rPr>
          <w:noProof/>
        </w:rPr>
        <w:t>User Experience and Error Handling</w:t>
      </w:r>
      <w:r>
        <w:rPr>
          <w:noProof/>
        </w:rPr>
        <w:tab/>
      </w:r>
      <w:r>
        <w:rPr>
          <w:noProof/>
        </w:rPr>
        <w:fldChar w:fldCharType="begin"/>
      </w:r>
      <w:r>
        <w:rPr>
          <w:noProof/>
        </w:rPr>
        <w:instrText xml:space="preserve"> PAGEREF _Toc144193136 \h </w:instrText>
      </w:r>
      <w:r>
        <w:rPr>
          <w:noProof/>
        </w:rPr>
      </w:r>
      <w:r>
        <w:rPr>
          <w:noProof/>
        </w:rPr>
        <w:fldChar w:fldCharType="separate"/>
      </w:r>
      <w:r>
        <w:rPr>
          <w:noProof/>
        </w:rPr>
        <w:t>22</w:t>
      </w:r>
      <w:r>
        <w:rPr>
          <w:noProof/>
        </w:rPr>
        <w:fldChar w:fldCharType="end"/>
      </w:r>
    </w:p>
    <w:p w14:paraId="54985DF8" w14:textId="56C5286E" w:rsidR="00551F29" w:rsidRDefault="00551F29">
      <w:pPr>
        <w:pStyle w:val="11"/>
        <w:tabs>
          <w:tab w:val="left" w:pos="1540"/>
        </w:tabs>
        <w:rPr>
          <w:rFonts w:asciiTheme="minorHAnsi" w:hAnsiTheme="minorHAnsi"/>
          <w:b w:val="0"/>
          <w:sz w:val="22"/>
          <w:szCs w:val="22"/>
          <w:lang w:val="en-US" w:eastAsia="zh-CN"/>
        </w:rPr>
      </w:pPr>
      <w:r>
        <w:t>Chapter 4</w:t>
      </w:r>
      <w:r>
        <w:rPr>
          <w:rFonts w:asciiTheme="minorHAnsi" w:hAnsiTheme="minorHAnsi"/>
          <w:b w:val="0"/>
          <w:sz w:val="22"/>
          <w:szCs w:val="22"/>
          <w:lang w:val="en-US" w:eastAsia="zh-CN"/>
        </w:rPr>
        <w:tab/>
      </w:r>
      <w:r>
        <w:t>Testing and Evaluation</w:t>
      </w:r>
      <w:r>
        <w:tab/>
      </w:r>
      <w:r>
        <w:fldChar w:fldCharType="begin"/>
      </w:r>
      <w:r>
        <w:instrText xml:space="preserve"> PAGEREF _Toc144193137 \h </w:instrText>
      </w:r>
      <w:r>
        <w:fldChar w:fldCharType="separate"/>
      </w:r>
      <w:r>
        <w:t>23</w:t>
      </w:r>
      <w:r>
        <w:fldChar w:fldCharType="end"/>
      </w:r>
    </w:p>
    <w:p w14:paraId="7459E2A9" w14:textId="101ABF0D" w:rsidR="00551F29" w:rsidRDefault="00551F29">
      <w:pPr>
        <w:pStyle w:val="21"/>
        <w:rPr>
          <w:b w:val="0"/>
          <w:noProof/>
          <w:lang w:val="en-US" w:eastAsia="zh-CN"/>
        </w:rPr>
      </w:pPr>
      <w:r>
        <w:rPr>
          <w:noProof/>
        </w:rPr>
        <w:t>4.1</w:t>
      </w:r>
      <w:r>
        <w:rPr>
          <w:b w:val="0"/>
          <w:noProof/>
          <w:lang w:val="en-US" w:eastAsia="zh-CN"/>
        </w:rPr>
        <w:tab/>
      </w:r>
      <w:r>
        <w:rPr>
          <w:noProof/>
        </w:rPr>
        <w:t>Unit Testing</w:t>
      </w:r>
      <w:r>
        <w:rPr>
          <w:noProof/>
        </w:rPr>
        <w:tab/>
      </w:r>
      <w:r>
        <w:rPr>
          <w:noProof/>
        </w:rPr>
        <w:fldChar w:fldCharType="begin"/>
      </w:r>
      <w:r>
        <w:rPr>
          <w:noProof/>
        </w:rPr>
        <w:instrText xml:space="preserve"> PAGEREF _Toc144193138 \h </w:instrText>
      </w:r>
      <w:r>
        <w:rPr>
          <w:noProof/>
        </w:rPr>
      </w:r>
      <w:r>
        <w:rPr>
          <w:noProof/>
        </w:rPr>
        <w:fldChar w:fldCharType="separate"/>
      </w:r>
      <w:r>
        <w:rPr>
          <w:noProof/>
        </w:rPr>
        <w:t>23</w:t>
      </w:r>
      <w:r>
        <w:rPr>
          <w:noProof/>
        </w:rPr>
        <w:fldChar w:fldCharType="end"/>
      </w:r>
    </w:p>
    <w:p w14:paraId="375958FE" w14:textId="2840980B" w:rsidR="00551F29" w:rsidRDefault="00551F29">
      <w:pPr>
        <w:pStyle w:val="21"/>
        <w:rPr>
          <w:b w:val="0"/>
          <w:noProof/>
          <w:lang w:val="en-US" w:eastAsia="zh-CN"/>
        </w:rPr>
      </w:pPr>
      <w:r>
        <w:rPr>
          <w:noProof/>
        </w:rPr>
        <w:t>4.2</w:t>
      </w:r>
      <w:r>
        <w:rPr>
          <w:b w:val="0"/>
          <w:noProof/>
          <w:lang w:val="en-US" w:eastAsia="zh-CN"/>
        </w:rPr>
        <w:tab/>
      </w:r>
      <w:r>
        <w:rPr>
          <w:noProof/>
        </w:rPr>
        <w:t>Manual Testing</w:t>
      </w:r>
      <w:r>
        <w:rPr>
          <w:noProof/>
        </w:rPr>
        <w:tab/>
      </w:r>
      <w:r>
        <w:rPr>
          <w:noProof/>
        </w:rPr>
        <w:fldChar w:fldCharType="begin"/>
      </w:r>
      <w:r>
        <w:rPr>
          <w:noProof/>
        </w:rPr>
        <w:instrText xml:space="preserve"> PAGEREF _Toc144193139 \h </w:instrText>
      </w:r>
      <w:r>
        <w:rPr>
          <w:noProof/>
        </w:rPr>
      </w:r>
      <w:r>
        <w:rPr>
          <w:noProof/>
        </w:rPr>
        <w:fldChar w:fldCharType="separate"/>
      </w:r>
      <w:r>
        <w:rPr>
          <w:noProof/>
        </w:rPr>
        <w:t>23</w:t>
      </w:r>
      <w:r>
        <w:rPr>
          <w:noProof/>
        </w:rPr>
        <w:fldChar w:fldCharType="end"/>
      </w:r>
    </w:p>
    <w:p w14:paraId="79B7DBD1" w14:textId="463E8815" w:rsidR="00551F29" w:rsidRDefault="00551F29">
      <w:pPr>
        <w:pStyle w:val="21"/>
        <w:rPr>
          <w:b w:val="0"/>
          <w:noProof/>
          <w:lang w:val="en-US" w:eastAsia="zh-CN"/>
        </w:rPr>
      </w:pPr>
      <w:r>
        <w:rPr>
          <w:noProof/>
        </w:rPr>
        <w:t>4.3</w:t>
      </w:r>
      <w:r>
        <w:rPr>
          <w:b w:val="0"/>
          <w:noProof/>
          <w:lang w:val="en-US" w:eastAsia="zh-CN"/>
        </w:rPr>
        <w:tab/>
      </w:r>
      <w:r>
        <w:rPr>
          <w:noProof/>
        </w:rPr>
        <w:t>User Testing</w:t>
      </w:r>
      <w:r>
        <w:rPr>
          <w:noProof/>
        </w:rPr>
        <w:tab/>
      </w:r>
      <w:r>
        <w:rPr>
          <w:noProof/>
        </w:rPr>
        <w:fldChar w:fldCharType="begin"/>
      </w:r>
      <w:r>
        <w:rPr>
          <w:noProof/>
        </w:rPr>
        <w:instrText xml:space="preserve"> PAGEREF _Toc144193140 \h </w:instrText>
      </w:r>
      <w:r>
        <w:rPr>
          <w:noProof/>
        </w:rPr>
      </w:r>
      <w:r>
        <w:rPr>
          <w:noProof/>
        </w:rPr>
        <w:fldChar w:fldCharType="separate"/>
      </w:r>
      <w:r>
        <w:rPr>
          <w:noProof/>
        </w:rPr>
        <w:t>24</w:t>
      </w:r>
      <w:r>
        <w:rPr>
          <w:noProof/>
        </w:rPr>
        <w:fldChar w:fldCharType="end"/>
      </w:r>
    </w:p>
    <w:p w14:paraId="1D78CF13" w14:textId="3EA6DD70" w:rsidR="00551F29" w:rsidRDefault="00551F29">
      <w:pPr>
        <w:pStyle w:val="21"/>
        <w:rPr>
          <w:b w:val="0"/>
          <w:noProof/>
          <w:lang w:val="en-US" w:eastAsia="zh-CN"/>
        </w:rPr>
      </w:pPr>
      <w:r>
        <w:rPr>
          <w:noProof/>
        </w:rPr>
        <w:t>4.4</w:t>
      </w:r>
      <w:r>
        <w:rPr>
          <w:b w:val="0"/>
          <w:noProof/>
          <w:lang w:val="en-US" w:eastAsia="zh-CN"/>
        </w:rPr>
        <w:tab/>
      </w:r>
      <w:r>
        <w:rPr>
          <w:noProof/>
        </w:rPr>
        <w:t>Evaluation</w:t>
      </w:r>
      <w:r>
        <w:rPr>
          <w:noProof/>
        </w:rPr>
        <w:tab/>
      </w:r>
      <w:r>
        <w:rPr>
          <w:noProof/>
        </w:rPr>
        <w:fldChar w:fldCharType="begin"/>
      </w:r>
      <w:r>
        <w:rPr>
          <w:noProof/>
        </w:rPr>
        <w:instrText xml:space="preserve"> PAGEREF _Toc144193141 \h </w:instrText>
      </w:r>
      <w:r>
        <w:rPr>
          <w:noProof/>
        </w:rPr>
      </w:r>
      <w:r>
        <w:rPr>
          <w:noProof/>
        </w:rPr>
        <w:fldChar w:fldCharType="separate"/>
      </w:r>
      <w:r>
        <w:rPr>
          <w:noProof/>
        </w:rPr>
        <w:t>24</w:t>
      </w:r>
      <w:r>
        <w:rPr>
          <w:noProof/>
        </w:rPr>
        <w:fldChar w:fldCharType="end"/>
      </w:r>
    </w:p>
    <w:p w14:paraId="3EACBFFA" w14:textId="4B587089" w:rsidR="00551F29" w:rsidRDefault="00551F29">
      <w:pPr>
        <w:pStyle w:val="31"/>
        <w:tabs>
          <w:tab w:val="left" w:pos="1320"/>
          <w:tab w:val="right" w:leader="dot" w:pos="8290"/>
        </w:tabs>
        <w:rPr>
          <w:noProof/>
          <w:lang w:val="en-US" w:eastAsia="zh-CN"/>
        </w:rPr>
      </w:pPr>
      <w:r>
        <w:rPr>
          <w:noProof/>
        </w:rPr>
        <w:t>4.4.1</w:t>
      </w:r>
      <w:r>
        <w:rPr>
          <w:noProof/>
          <w:lang w:val="en-US" w:eastAsia="zh-CN"/>
        </w:rPr>
        <w:tab/>
      </w:r>
      <w:r>
        <w:rPr>
          <w:noProof/>
        </w:rPr>
        <w:t>Extreme Cases</w:t>
      </w:r>
      <w:r>
        <w:rPr>
          <w:noProof/>
        </w:rPr>
        <w:tab/>
      </w:r>
      <w:r>
        <w:rPr>
          <w:noProof/>
        </w:rPr>
        <w:fldChar w:fldCharType="begin"/>
      </w:r>
      <w:r>
        <w:rPr>
          <w:noProof/>
        </w:rPr>
        <w:instrText xml:space="preserve"> PAGEREF _Toc144193142 \h </w:instrText>
      </w:r>
      <w:r>
        <w:rPr>
          <w:noProof/>
        </w:rPr>
      </w:r>
      <w:r>
        <w:rPr>
          <w:noProof/>
        </w:rPr>
        <w:fldChar w:fldCharType="separate"/>
      </w:r>
      <w:r>
        <w:rPr>
          <w:noProof/>
        </w:rPr>
        <w:t>25</w:t>
      </w:r>
      <w:r>
        <w:rPr>
          <w:noProof/>
        </w:rPr>
        <w:fldChar w:fldCharType="end"/>
      </w:r>
    </w:p>
    <w:p w14:paraId="044DBCE1" w14:textId="22D579AF" w:rsidR="00551F29" w:rsidRDefault="00551F29">
      <w:pPr>
        <w:pStyle w:val="31"/>
        <w:tabs>
          <w:tab w:val="left" w:pos="1320"/>
          <w:tab w:val="right" w:leader="dot" w:pos="8290"/>
        </w:tabs>
        <w:rPr>
          <w:noProof/>
          <w:lang w:val="en-US" w:eastAsia="zh-CN"/>
        </w:rPr>
      </w:pPr>
      <w:r>
        <w:rPr>
          <w:noProof/>
        </w:rPr>
        <w:t>4.4.2</w:t>
      </w:r>
      <w:r>
        <w:rPr>
          <w:noProof/>
          <w:lang w:val="en-US" w:eastAsia="zh-CN"/>
        </w:rPr>
        <w:tab/>
      </w:r>
      <w:r>
        <w:rPr>
          <w:noProof/>
        </w:rPr>
        <w:t>Button Clicking Conflict</w:t>
      </w:r>
      <w:r>
        <w:rPr>
          <w:noProof/>
        </w:rPr>
        <w:tab/>
      </w:r>
      <w:r>
        <w:rPr>
          <w:noProof/>
        </w:rPr>
        <w:fldChar w:fldCharType="begin"/>
      </w:r>
      <w:r>
        <w:rPr>
          <w:noProof/>
        </w:rPr>
        <w:instrText xml:space="preserve"> PAGEREF _Toc144193143 \h </w:instrText>
      </w:r>
      <w:r>
        <w:rPr>
          <w:noProof/>
        </w:rPr>
      </w:r>
      <w:r>
        <w:rPr>
          <w:noProof/>
        </w:rPr>
        <w:fldChar w:fldCharType="separate"/>
      </w:r>
      <w:r>
        <w:rPr>
          <w:noProof/>
        </w:rPr>
        <w:t>25</w:t>
      </w:r>
      <w:r>
        <w:rPr>
          <w:noProof/>
        </w:rPr>
        <w:fldChar w:fldCharType="end"/>
      </w:r>
    </w:p>
    <w:p w14:paraId="3553BC29" w14:textId="495B017D" w:rsidR="00551F29" w:rsidRDefault="00551F29">
      <w:pPr>
        <w:pStyle w:val="31"/>
        <w:tabs>
          <w:tab w:val="left" w:pos="1320"/>
          <w:tab w:val="right" w:leader="dot" w:pos="8290"/>
        </w:tabs>
        <w:rPr>
          <w:noProof/>
          <w:lang w:val="en-US" w:eastAsia="zh-CN"/>
        </w:rPr>
      </w:pPr>
      <w:r>
        <w:rPr>
          <w:noProof/>
        </w:rPr>
        <w:t>4.4.3</w:t>
      </w:r>
      <w:r>
        <w:rPr>
          <w:noProof/>
          <w:lang w:val="en-US" w:eastAsia="zh-CN"/>
        </w:rPr>
        <w:tab/>
      </w:r>
      <w:r>
        <w:rPr>
          <w:noProof/>
        </w:rPr>
        <w:t>Voice Recognition</w:t>
      </w:r>
      <w:r>
        <w:rPr>
          <w:noProof/>
        </w:rPr>
        <w:tab/>
      </w:r>
      <w:r>
        <w:rPr>
          <w:noProof/>
        </w:rPr>
        <w:fldChar w:fldCharType="begin"/>
      </w:r>
      <w:r>
        <w:rPr>
          <w:noProof/>
        </w:rPr>
        <w:instrText xml:space="preserve"> PAGEREF _Toc144193144 \h </w:instrText>
      </w:r>
      <w:r>
        <w:rPr>
          <w:noProof/>
        </w:rPr>
      </w:r>
      <w:r>
        <w:rPr>
          <w:noProof/>
        </w:rPr>
        <w:fldChar w:fldCharType="separate"/>
      </w:r>
      <w:r>
        <w:rPr>
          <w:noProof/>
        </w:rPr>
        <w:t>25</w:t>
      </w:r>
      <w:r>
        <w:rPr>
          <w:noProof/>
        </w:rPr>
        <w:fldChar w:fldCharType="end"/>
      </w:r>
    </w:p>
    <w:p w14:paraId="6866421D" w14:textId="07872B01" w:rsidR="00551F29" w:rsidRDefault="00551F29">
      <w:pPr>
        <w:pStyle w:val="31"/>
        <w:tabs>
          <w:tab w:val="left" w:pos="1320"/>
          <w:tab w:val="right" w:leader="dot" w:pos="8290"/>
        </w:tabs>
        <w:rPr>
          <w:noProof/>
          <w:lang w:val="en-US" w:eastAsia="zh-CN"/>
        </w:rPr>
      </w:pPr>
      <w:r>
        <w:rPr>
          <w:noProof/>
        </w:rPr>
        <w:t>4.4.4</w:t>
      </w:r>
      <w:r>
        <w:rPr>
          <w:noProof/>
          <w:lang w:val="en-US" w:eastAsia="zh-CN"/>
        </w:rPr>
        <w:tab/>
      </w:r>
      <w:r>
        <w:rPr>
          <w:noProof/>
        </w:rPr>
        <w:t>Interaction with Chatbot</w:t>
      </w:r>
      <w:r>
        <w:rPr>
          <w:noProof/>
        </w:rPr>
        <w:tab/>
      </w:r>
      <w:r>
        <w:rPr>
          <w:noProof/>
        </w:rPr>
        <w:fldChar w:fldCharType="begin"/>
      </w:r>
      <w:r>
        <w:rPr>
          <w:noProof/>
        </w:rPr>
        <w:instrText xml:space="preserve"> PAGEREF _Toc144193145 \h </w:instrText>
      </w:r>
      <w:r>
        <w:rPr>
          <w:noProof/>
        </w:rPr>
      </w:r>
      <w:r>
        <w:rPr>
          <w:noProof/>
        </w:rPr>
        <w:fldChar w:fldCharType="separate"/>
      </w:r>
      <w:r>
        <w:rPr>
          <w:noProof/>
        </w:rPr>
        <w:t>26</w:t>
      </w:r>
      <w:r>
        <w:rPr>
          <w:noProof/>
        </w:rPr>
        <w:fldChar w:fldCharType="end"/>
      </w:r>
    </w:p>
    <w:p w14:paraId="36034ED8" w14:textId="52C5DD04" w:rsidR="00551F29" w:rsidRDefault="00551F29">
      <w:pPr>
        <w:pStyle w:val="31"/>
        <w:tabs>
          <w:tab w:val="left" w:pos="1320"/>
          <w:tab w:val="right" w:leader="dot" w:pos="8290"/>
        </w:tabs>
        <w:rPr>
          <w:noProof/>
          <w:lang w:val="en-US" w:eastAsia="zh-CN"/>
        </w:rPr>
      </w:pPr>
      <w:r>
        <w:rPr>
          <w:noProof/>
        </w:rPr>
        <w:t>4.4.5</w:t>
      </w:r>
      <w:r>
        <w:rPr>
          <w:noProof/>
          <w:lang w:val="en-US" w:eastAsia="zh-CN"/>
        </w:rPr>
        <w:tab/>
      </w:r>
      <w:r>
        <w:rPr>
          <w:noProof/>
        </w:rPr>
        <w:t>Content Display Format</w:t>
      </w:r>
      <w:r>
        <w:rPr>
          <w:noProof/>
        </w:rPr>
        <w:tab/>
      </w:r>
      <w:r>
        <w:rPr>
          <w:noProof/>
        </w:rPr>
        <w:fldChar w:fldCharType="begin"/>
      </w:r>
      <w:r>
        <w:rPr>
          <w:noProof/>
        </w:rPr>
        <w:instrText xml:space="preserve"> PAGEREF _Toc144193146 \h </w:instrText>
      </w:r>
      <w:r>
        <w:rPr>
          <w:noProof/>
        </w:rPr>
      </w:r>
      <w:r>
        <w:rPr>
          <w:noProof/>
        </w:rPr>
        <w:fldChar w:fldCharType="separate"/>
      </w:r>
      <w:r>
        <w:rPr>
          <w:noProof/>
        </w:rPr>
        <w:t>26</w:t>
      </w:r>
      <w:r>
        <w:rPr>
          <w:noProof/>
        </w:rPr>
        <w:fldChar w:fldCharType="end"/>
      </w:r>
    </w:p>
    <w:p w14:paraId="37F4750F" w14:textId="3F6F635A" w:rsidR="00551F29" w:rsidRDefault="00551F29">
      <w:pPr>
        <w:pStyle w:val="11"/>
        <w:tabs>
          <w:tab w:val="left" w:pos="1540"/>
        </w:tabs>
        <w:rPr>
          <w:rFonts w:asciiTheme="minorHAnsi" w:hAnsiTheme="minorHAnsi"/>
          <w:b w:val="0"/>
          <w:sz w:val="22"/>
          <w:szCs w:val="22"/>
          <w:lang w:val="en-US" w:eastAsia="zh-CN"/>
        </w:rPr>
      </w:pPr>
      <w:r>
        <w:t>Chapter 5</w:t>
      </w:r>
      <w:r>
        <w:rPr>
          <w:rFonts w:asciiTheme="minorHAnsi" w:hAnsiTheme="minorHAnsi"/>
          <w:b w:val="0"/>
          <w:sz w:val="22"/>
          <w:szCs w:val="22"/>
          <w:lang w:val="en-US" w:eastAsia="zh-CN"/>
        </w:rPr>
        <w:tab/>
      </w:r>
      <w:r>
        <w:t>Conclusion</w:t>
      </w:r>
      <w:r>
        <w:tab/>
      </w:r>
      <w:r>
        <w:fldChar w:fldCharType="begin"/>
      </w:r>
      <w:r>
        <w:instrText xml:space="preserve"> PAGEREF _Toc144193147 \h </w:instrText>
      </w:r>
      <w:r>
        <w:fldChar w:fldCharType="separate"/>
      </w:r>
      <w:r>
        <w:t>27</w:t>
      </w:r>
      <w:r>
        <w:fldChar w:fldCharType="end"/>
      </w:r>
    </w:p>
    <w:p w14:paraId="383B89F4" w14:textId="7A90605D" w:rsidR="00551F29" w:rsidRDefault="00551F29">
      <w:pPr>
        <w:pStyle w:val="21"/>
        <w:rPr>
          <w:b w:val="0"/>
          <w:noProof/>
          <w:lang w:val="en-US" w:eastAsia="zh-CN"/>
        </w:rPr>
      </w:pPr>
      <w:r>
        <w:rPr>
          <w:noProof/>
        </w:rPr>
        <w:t>5.1</w:t>
      </w:r>
      <w:r>
        <w:rPr>
          <w:b w:val="0"/>
          <w:noProof/>
          <w:lang w:val="en-US" w:eastAsia="zh-CN"/>
        </w:rPr>
        <w:tab/>
      </w:r>
      <w:r>
        <w:rPr>
          <w:noProof/>
        </w:rPr>
        <w:t>Achievement</w:t>
      </w:r>
      <w:r>
        <w:rPr>
          <w:noProof/>
        </w:rPr>
        <w:tab/>
      </w:r>
      <w:r>
        <w:rPr>
          <w:noProof/>
        </w:rPr>
        <w:fldChar w:fldCharType="begin"/>
      </w:r>
      <w:r>
        <w:rPr>
          <w:noProof/>
        </w:rPr>
        <w:instrText xml:space="preserve"> PAGEREF _Toc144193148 \h </w:instrText>
      </w:r>
      <w:r>
        <w:rPr>
          <w:noProof/>
        </w:rPr>
      </w:r>
      <w:r>
        <w:rPr>
          <w:noProof/>
        </w:rPr>
        <w:fldChar w:fldCharType="separate"/>
      </w:r>
      <w:r>
        <w:rPr>
          <w:noProof/>
        </w:rPr>
        <w:t>27</w:t>
      </w:r>
      <w:r>
        <w:rPr>
          <w:noProof/>
        </w:rPr>
        <w:fldChar w:fldCharType="end"/>
      </w:r>
    </w:p>
    <w:p w14:paraId="5F2836BF" w14:textId="1A74A3F5" w:rsidR="00551F29" w:rsidRDefault="00551F29">
      <w:pPr>
        <w:pStyle w:val="21"/>
        <w:rPr>
          <w:b w:val="0"/>
          <w:noProof/>
          <w:lang w:val="en-US" w:eastAsia="zh-CN"/>
        </w:rPr>
      </w:pPr>
      <w:r>
        <w:rPr>
          <w:noProof/>
        </w:rPr>
        <w:t>5.2</w:t>
      </w:r>
      <w:r>
        <w:rPr>
          <w:b w:val="0"/>
          <w:noProof/>
          <w:lang w:val="en-US" w:eastAsia="zh-CN"/>
        </w:rPr>
        <w:tab/>
      </w:r>
      <w:r>
        <w:rPr>
          <w:noProof/>
        </w:rPr>
        <w:t>Reflection and future works</w:t>
      </w:r>
      <w:r>
        <w:rPr>
          <w:noProof/>
        </w:rPr>
        <w:tab/>
      </w:r>
      <w:r>
        <w:rPr>
          <w:noProof/>
        </w:rPr>
        <w:fldChar w:fldCharType="begin"/>
      </w:r>
      <w:r>
        <w:rPr>
          <w:noProof/>
        </w:rPr>
        <w:instrText xml:space="preserve"> PAGEREF _Toc144193149 \h </w:instrText>
      </w:r>
      <w:r>
        <w:rPr>
          <w:noProof/>
        </w:rPr>
      </w:r>
      <w:r>
        <w:rPr>
          <w:noProof/>
        </w:rPr>
        <w:fldChar w:fldCharType="separate"/>
      </w:r>
      <w:r>
        <w:rPr>
          <w:noProof/>
        </w:rPr>
        <w:t>27</w:t>
      </w:r>
      <w:r>
        <w:rPr>
          <w:noProof/>
        </w:rPr>
        <w:fldChar w:fldCharType="end"/>
      </w:r>
    </w:p>
    <w:p w14:paraId="24C926D0" w14:textId="0063EB3D" w:rsidR="00551F29" w:rsidRDefault="00551F29">
      <w:pPr>
        <w:pStyle w:val="31"/>
        <w:tabs>
          <w:tab w:val="left" w:pos="1320"/>
          <w:tab w:val="right" w:leader="dot" w:pos="8290"/>
        </w:tabs>
        <w:rPr>
          <w:noProof/>
          <w:lang w:val="en-US" w:eastAsia="zh-CN"/>
        </w:rPr>
      </w:pPr>
      <w:r>
        <w:rPr>
          <w:noProof/>
        </w:rPr>
        <w:t>5.2.1</w:t>
      </w:r>
      <w:r>
        <w:rPr>
          <w:noProof/>
          <w:lang w:val="en-US" w:eastAsia="zh-CN"/>
        </w:rPr>
        <w:tab/>
      </w:r>
      <w:r>
        <w:rPr>
          <w:noProof/>
        </w:rPr>
        <w:t>ChatGPT in ESL education</w:t>
      </w:r>
      <w:r>
        <w:rPr>
          <w:noProof/>
        </w:rPr>
        <w:tab/>
      </w:r>
      <w:r>
        <w:rPr>
          <w:noProof/>
        </w:rPr>
        <w:fldChar w:fldCharType="begin"/>
      </w:r>
      <w:r>
        <w:rPr>
          <w:noProof/>
        </w:rPr>
        <w:instrText xml:space="preserve"> PAGEREF _Toc144193150 \h </w:instrText>
      </w:r>
      <w:r>
        <w:rPr>
          <w:noProof/>
        </w:rPr>
      </w:r>
      <w:r>
        <w:rPr>
          <w:noProof/>
        </w:rPr>
        <w:fldChar w:fldCharType="separate"/>
      </w:r>
      <w:r>
        <w:rPr>
          <w:noProof/>
        </w:rPr>
        <w:t>27</w:t>
      </w:r>
      <w:r>
        <w:rPr>
          <w:noProof/>
        </w:rPr>
        <w:fldChar w:fldCharType="end"/>
      </w:r>
    </w:p>
    <w:p w14:paraId="53E2C2D7" w14:textId="3BA9D015" w:rsidR="00551F29" w:rsidRDefault="00551F29">
      <w:pPr>
        <w:pStyle w:val="31"/>
        <w:tabs>
          <w:tab w:val="left" w:pos="1320"/>
          <w:tab w:val="right" w:leader="dot" w:pos="8290"/>
        </w:tabs>
        <w:rPr>
          <w:noProof/>
          <w:lang w:val="en-US" w:eastAsia="zh-CN"/>
        </w:rPr>
      </w:pPr>
      <w:r>
        <w:rPr>
          <w:noProof/>
        </w:rPr>
        <w:t>5.2.2</w:t>
      </w:r>
      <w:r>
        <w:rPr>
          <w:noProof/>
          <w:lang w:val="en-US" w:eastAsia="zh-CN"/>
        </w:rPr>
        <w:tab/>
      </w:r>
      <w:r>
        <w:rPr>
          <w:noProof/>
        </w:rPr>
        <w:t>Technical Debt</w:t>
      </w:r>
      <w:r>
        <w:rPr>
          <w:noProof/>
        </w:rPr>
        <w:tab/>
      </w:r>
      <w:r>
        <w:rPr>
          <w:noProof/>
        </w:rPr>
        <w:fldChar w:fldCharType="begin"/>
      </w:r>
      <w:r>
        <w:rPr>
          <w:noProof/>
        </w:rPr>
        <w:instrText xml:space="preserve"> PAGEREF _Toc144193151 \h </w:instrText>
      </w:r>
      <w:r>
        <w:rPr>
          <w:noProof/>
        </w:rPr>
      </w:r>
      <w:r>
        <w:rPr>
          <w:noProof/>
        </w:rPr>
        <w:fldChar w:fldCharType="separate"/>
      </w:r>
      <w:r>
        <w:rPr>
          <w:noProof/>
        </w:rPr>
        <w:t>28</w:t>
      </w:r>
      <w:r>
        <w:rPr>
          <w:noProof/>
        </w:rPr>
        <w:fldChar w:fldCharType="end"/>
      </w:r>
    </w:p>
    <w:p w14:paraId="3D59A4AC" w14:textId="480B9758" w:rsidR="00551F29" w:rsidRDefault="00551F29">
      <w:pPr>
        <w:pStyle w:val="31"/>
        <w:tabs>
          <w:tab w:val="left" w:pos="1320"/>
          <w:tab w:val="right" w:leader="dot" w:pos="8290"/>
        </w:tabs>
        <w:rPr>
          <w:noProof/>
          <w:lang w:val="en-US" w:eastAsia="zh-CN"/>
        </w:rPr>
      </w:pPr>
      <w:r>
        <w:rPr>
          <w:noProof/>
        </w:rPr>
        <w:lastRenderedPageBreak/>
        <w:t>5.2.3</w:t>
      </w:r>
      <w:r>
        <w:rPr>
          <w:noProof/>
          <w:lang w:val="en-US" w:eastAsia="zh-CN"/>
        </w:rPr>
        <w:tab/>
      </w:r>
      <w:r>
        <w:rPr>
          <w:noProof/>
        </w:rPr>
        <w:t>Handling Long-form Input</w:t>
      </w:r>
      <w:r>
        <w:rPr>
          <w:noProof/>
        </w:rPr>
        <w:tab/>
      </w:r>
      <w:r>
        <w:rPr>
          <w:noProof/>
        </w:rPr>
        <w:fldChar w:fldCharType="begin"/>
      </w:r>
      <w:r>
        <w:rPr>
          <w:noProof/>
        </w:rPr>
        <w:instrText xml:space="preserve"> PAGEREF _Toc144193152 \h </w:instrText>
      </w:r>
      <w:r>
        <w:rPr>
          <w:noProof/>
        </w:rPr>
      </w:r>
      <w:r>
        <w:rPr>
          <w:noProof/>
        </w:rPr>
        <w:fldChar w:fldCharType="separate"/>
      </w:r>
      <w:r>
        <w:rPr>
          <w:noProof/>
        </w:rPr>
        <w:t>29</w:t>
      </w:r>
      <w:r>
        <w:rPr>
          <w:noProof/>
        </w:rPr>
        <w:fldChar w:fldCharType="end"/>
      </w:r>
    </w:p>
    <w:p w14:paraId="330F29E9" w14:textId="4AFD89E8" w:rsidR="00551F29" w:rsidRDefault="00551F29">
      <w:pPr>
        <w:pStyle w:val="21"/>
        <w:rPr>
          <w:b w:val="0"/>
          <w:noProof/>
          <w:lang w:val="en-US" w:eastAsia="zh-CN"/>
        </w:rPr>
      </w:pPr>
      <w:r>
        <w:rPr>
          <w:noProof/>
        </w:rPr>
        <w:t>5.3</w:t>
      </w:r>
      <w:r>
        <w:rPr>
          <w:b w:val="0"/>
          <w:noProof/>
          <w:lang w:val="en-US" w:eastAsia="zh-CN"/>
        </w:rPr>
        <w:tab/>
      </w:r>
      <w:r>
        <w:rPr>
          <w:noProof/>
        </w:rPr>
        <w:t>Summary</w:t>
      </w:r>
      <w:r>
        <w:rPr>
          <w:noProof/>
        </w:rPr>
        <w:tab/>
      </w:r>
      <w:r>
        <w:rPr>
          <w:noProof/>
        </w:rPr>
        <w:fldChar w:fldCharType="begin"/>
      </w:r>
      <w:r>
        <w:rPr>
          <w:noProof/>
        </w:rPr>
        <w:instrText xml:space="preserve"> PAGEREF _Toc144193153 \h </w:instrText>
      </w:r>
      <w:r>
        <w:rPr>
          <w:noProof/>
        </w:rPr>
      </w:r>
      <w:r>
        <w:rPr>
          <w:noProof/>
        </w:rPr>
        <w:fldChar w:fldCharType="separate"/>
      </w:r>
      <w:r>
        <w:rPr>
          <w:noProof/>
        </w:rPr>
        <w:t>29</w:t>
      </w:r>
      <w:r>
        <w:rPr>
          <w:noProof/>
        </w:rPr>
        <w:fldChar w:fldCharType="end"/>
      </w:r>
    </w:p>
    <w:p w14:paraId="67C797CC" w14:textId="708C9F2E" w:rsidR="00551F29" w:rsidRDefault="00551F29">
      <w:pPr>
        <w:pStyle w:val="61"/>
        <w:rPr>
          <w:rFonts w:asciiTheme="minorHAnsi" w:hAnsiTheme="minorHAnsi"/>
          <w:b w:val="0"/>
          <w:sz w:val="22"/>
          <w:szCs w:val="22"/>
          <w:lang w:val="en-US" w:eastAsia="zh-CN"/>
        </w:rPr>
      </w:pPr>
      <w:r>
        <w:t>Appendix A</w:t>
      </w:r>
      <w:r>
        <w:rPr>
          <w:rFonts w:asciiTheme="minorHAnsi" w:hAnsiTheme="minorHAnsi"/>
          <w:b w:val="0"/>
          <w:sz w:val="22"/>
          <w:szCs w:val="22"/>
          <w:lang w:val="en-US" w:eastAsia="zh-CN"/>
        </w:rPr>
        <w:tab/>
      </w:r>
      <w:r>
        <w:t>Interview Questions</w:t>
      </w:r>
      <w:r>
        <w:tab/>
      </w:r>
      <w:r>
        <w:fldChar w:fldCharType="begin"/>
      </w:r>
      <w:r>
        <w:instrText xml:space="preserve"> PAGEREF _Toc144193154 \h </w:instrText>
      </w:r>
      <w:r>
        <w:fldChar w:fldCharType="separate"/>
      </w:r>
      <w:r>
        <w:t>1</w:t>
      </w:r>
      <w:r>
        <w:fldChar w:fldCharType="end"/>
      </w:r>
    </w:p>
    <w:p w14:paraId="6F176A3D" w14:textId="568E4394" w:rsidR="00551F29" w:rsidRDefault="00551F29">
      <w:pPr>
        <w:pStyle w:val="61"/>
        <w:rPr>
          <w:rFonts w:asciiTheme="minorHAnsi" w:hAnsiTheme="minorHAnsi"/>
          <w:b w:val="0"/>
          <w:sz w:val="22"/>
          <w:szCs w:val="22"/>
          <w:lang w:val="en-US" w:eastAsia="zh-CN"/>
        </w:rPr>
      </w:pPr>
      <w:r>
        <w:t>Appendix B</w:t>
      </w:r>
      <w:r>
        <w:rPr>
          <w:rFonts w:asciiTheme="minorHAnsi" w:hAnsiTheme="minorHAnsi"/>
          <w:b w:val="0"/>
          <w:sz w:val="22"/>
          <w:szCs w:val="22"/>
          <w:lang w:val="en-US" w:eastAsia="zh-CN"/>
        </w:rPr>
        <w:tab/>
      </w:r>
      <w:r>
        <w:t>MoSCoW Prioritisation</w:t>
      </w:r>
      <w:r>
        <w:tab/>
      </w:r>
      <w:r>
        <w:fldChar w:fldCharType="begin"/>
      </w:r>
      <w:r>
        <w:instrText xml:space="preserve"> PAGEREF _Toc144193155 \h </w:instrText>
      </w:r>
      <w:r>
        <w:fldChar w:fldCharType="separate"/>
      </w:r>
      <w:r>
        <w:t>2</w:t>
      </w:r>
      <w:r>
        <w:fldChar w:fldCharType="end"/>
      </w:r>
    </w:p>
    <w:p w14:paraId="70538D09" w14:textId="07787DBD" w:rsidR="00551F29" w:rsidRDefault="00551F29">
      <w:pPr>
        <w:pStyle w:val="61"/>
        <w:rPr>
          <w:rFonts w:asciiTheme="minorHAnsi" w:hAnsiTheme="minorHAnsi"/>
          <w:b w:val="0"/>
          <w:sz w:val="22"/>
          <w:szCs w:val="22"/>
          <w:lang w:val="en-US" w:eastAsia="zh-CN"/>
        </w:rPr>
      </w:pPr>
      <w:r w:rsidRPr="006A26C5">
        <w:rPr>
          <w:lang w:val="en-US"/>
        </w:rPr>
        <w:t>Appendix C</w:t>
      </w:r>
      <w:r>
        <w:rPr>
          <w:rFonts w:asciiTheme="minorHAnsi" w:hAnsiTheme="minorHAnsi"/>
          <w:b w:val="0"/>
          <w:sz w:val="22"/>
          <w:szCs w:val="22"/>
          <w:lang w:val="en-US" w:eastAsia="zh-CN"/>
        </w:rPr>
        <w:tab/>
      </w:r>
      <w:r w:rsidRPr="006A26C5">
        <w:rPr>
          <w:lang w:val="en-US"/>
        </w:rPr>
        <w:t>User Stories</w:t>
      </w:r>
      <w:r>
        <w:tab/>
      </w:r>
      <w:r>
        <w:fldChar w:fldCharType="begin"/>
      </w:r>
      <w:r>
        <w:instrText xml:space="preserve"> PAGEREF _Toc144193156 \h </w:instrText>
      </w:r>
      <w:r>
        <w:fldChar w:fldCharType="separate"/>
      </w:r>
      <w:r>
        <w:t>4</w:t>
      </w:r>
      <w:r>
        <w:fldChar w:fldCharType="end"/>
      </w:r>
    </w:p>
    <w:p w14:paraId="50567B3E" w14:textId="0A01E416" w:rsidR="00551F29" w:rsidRDefault="00551F29">
      <w:pPr>
        <w:pStyle w:val="61"/>
        <w:rPr>
          <w:rFonts w:asciiTheme="minorHAnsi" w:hAnsiTheme="minorHAnsi"/>
          <w:b w:val="0"/>
          <w:sz w:val="22"/>
          <w:szCs w:val="22"/>
          <w:lang w:val="en-US" w:eastAsia="zh-CN"/>
        </w:rPr>
      </w:pPr>
      <w:r w:rsidRPr="006A26C5">
        <w:rPr>
          <w:lang w:val="en-US"/>
        </w:rPr>
        <w:t>Appendix D</w:t>
      </w:r>
      <w:r>
        <w:rPr>
          <w:rFonts w:asciiTheme="minorHAnsi" w:hAnsiTheme="minorHAnsi"/>
          <w:b w:val="0"/>
          <w:sz w:val="22"/>
          <w:szCs w:val="22"/>
          <w:lang w:val="en-US" w:eastAsia="zh-CN"/>
        </w:rPr>
        <w:tab/>
      </w:r>
      <w:r>
        <w:t>Entities Attributes and Constraints</w:t>
      </w:r>
      <w:r>
        <w:tab/>
      </w:r>
      <w:r>
        <w:fldChar w:fldCharType="begin"/>
      </w:r>
      <w:r>
        <w:instrText xml:space="preserve"> PAGEREF _Toc144193157 \h </w:instrText>
      </w:r>
      <w:r>
        <w:fldChar w:fldCharType="separate"/>
      </w:r>
      <w:r>
        <w:t>6</w:t>
      </w:r>
      <w:r>
        <w:fldChar w:fldCharType="end"/>
      </w:r>
    </w:p>
    <w:p w14:paraId="20C2E5CC" w14:textId="6447D5B5" w:rsidR="00551F29" w:rsidRDefault="00551F29">
      <w:pPr>
        <w:pStyle w:val="61"/>
        <w:rPr>
          <w:rFonts w:asciiTheme="minorHAnsi" w:hAnsiTheme="minorHAnsi"/>
          <w:b w:val="0"/>
          <w:sz w:val="22"/>
          <w:szCs w:val="22"/>
          <w:lang w:val="en-US" w:eastAsia="zh-CN"/>
        </w:rPr>
      </w:pPr>
      <w:r w:rsidRPr="006A26C5">
        <w:rPr>
          <w:lang w:val="en-US"/>
        </w:rPr>
        <w:t>Appendix E</w:t>
      </w:r>
      <w:r>
        <w:rPr>
          <w:rFonts w:asciiTheme="minorHAnsi" w:hAnsiTheme="minorHAnsi"/>
          <w:b w:val="0"/>
          <w:sz w:val="22"/>
          <w:szCs w:val="22"/>
          <w:lang w:val="en-US" w:eastAsia="zh-CN"/>
        </w:rPr>
        <w:tab/>
      </w:r>
      <w:r w:rsidRPr="006A26C5">
        <w:rPr>
          <w:lang w:val="en-US"/>
        </w:rPr>
        <w:t>Code Samples – Send Chat Message</w:t>
      </w:r>
      <w:r>
        <w:tab/>
      </w:r>
      <w:r>
        <w:fldChar w:fldCharType="begin"/>
      </w:r>
      <w:r>
        <w:instrText xml:space="preserve"> PAGEREF _Toc144193158 \h </w:instrText>
      </w:r>
      <w:r>
        <w:fldChar w:fldCharType="separate"/>
      </w:r>
      <w:r>
        <w:t>8</w:t>
      </w:r>
      <w:r>
        <w:fldChar w:fldCharType="end"/>
      </w:r>
    </w:p>
    <w:p w14:paraId="6FF688A4" w14:textId="277E674F" w:rsidR="00551F29" w:rsidRDefault="00551F29">
      <w:pPr>
        <w:pStyle w:val="61"/>
        <w:rPr>
          <w:rFonts w:asciiTheme="minorHAnsi" w:hAnsiTheme="minorHAnsi"/>
          <w:b w:val="0"/>
          <w:sz w:val="22"/>
          <w:szCs w:val="22"/>
          <w:lang w:val="en-US" w:eastAsia="zh-CN"/>
        </w:rPr>
      </w:pPr>
      <w:r>
        <w:t>Appendix F</w:t>
      </w:r>
      <w:r>
        <w:rPr>
          <w:rFonts w:asciiTheme="minorHAnsi" w:hAnsiTheme="minorHAnsi"/>
          <w:b w:val="0"/>
          <w:sz w:val="22"/>
          <w:szCs w:val="22"/>
          <w:lang w:val="en-US" w:eastAsia="zh-CN"/>
        </w:rPr>
        <w:tab/>
      </w:r>
      <w:r>
        <w:t>User Experience and Error Handling Examples</w:t>
      </w:r>
      <w:r>
        <w:tab/>
      </w:r>
      <w:r>
        <w:fldChar w:fldCharType="begin"/>
      </w:r>
      <w:r>
        <w:instrText xml:space="preserve"> PAGEREF _Toc144193159 \h </w:instrText>
      </w:r>
      <w:r>
        <w:fldChar w:fldCharType="separate"/>
      </w:r>
      <w:r>
        <w:t>12</w:t>
      </w:r>
      <w:r>
        <w:fldChar w:fldCharType="end"/>
      </w:r>
    </w:p>
    <w:p w14:paraId="5FE4EAFF" w14:textId="0B4A1E91" w:rsidR="00551F29" w:rsidRDefault="00551F29">
      <w:pPr>
        <w:pStyle w:val="61"/>
        <w:rPr>
          <w:rFonts w:asciiTheme="minorHAnsi" w:hAnsiTheme="minorHAnsi"/>
          <w:b w:val="0"/>
          <w:sz w:val="22"/>
          <w:szCs w:val="22"/>
          <w:lang w:val="en-US" w:eastAsia="zh-CN"/>
        </w:rPr>
      </w:pPr>
      <w:r w:rsidRPr="006A26C5">
        <w:rPr>
          <w:lang w:val="en-US"/>
        </w:rPr>
        <w:t>Appendix G</w:t>
      </w:r>
      <w:r>
        <w:rPr>
          <w:rFonts w:asciiTheme="minorHAnsi" w:hAnsiTheme="minorHAnsi"/>
          <w:b w:val="0"/>
          <w:sz w:val="22"/>
          <w:szCs w:val="22"/>
          <w:lang w:val="en-US" w:eastAsia="zh-CN"/>
        </w:rPr>
        <w:tab/>
      </w:r>
      <w:r w:rsidRPr="006A26C5">
        <w:rPr>
          <w:lang w:val="en-US"/>
        </w:rPr>
        <w:t>Manual Test Cases</w:t>
      </w:r>
      <w:r>
        <w:tab/>
      </w:r>
      <w:r>
        <w:fldChar w:fldCharType="begin"/>
      </w:r>
      <w:r>
        <w:instrText xml:space="preserve"> PAGEREF _Toc144193160 \h </w:instrText>
      </w:r>
      <w:r>
        <w:fldChar w:fldCharType="separate"/>
      </w:r>
      <w:r>
        <w:t>14</w:t>
      </w:r>
      <w:r>
        <w:fldChar w:fldCharType="end"/>
      </w:r>
    </w:p>
    <w:p w14:paraId="6C18165F" w14:textId="14642F2B" w:rsidR="00551F29" w:rsidRDefault="00551F29">
      <w:pPr>
        <w:pStyle w:val="61"/>
        <w:rPr>
          <w:rFonts w:asciiTheme="minorHAnsi" w:hAnsiTheme="minorHAnsi"/>
          <w:b w:val="0"/>
          <w:sz w:val="22"/>
          <w:szCs w:val="22"/>
          <w:lang w:val="en-US" w:eastAsia="zh-CN"/>
        </w:rPr>
      </w:pPr>
      <w:r w:rsidRPr="006A26C5">
        <w:rPr>
          <w:lang w:val="en-US"/>
        </w:rPr>
        <w:t>Appendix H</w:t>
      </w:r>
      <w:r>
        <w:rPr>
          <w:rFonts w:asciiTheme="minorHAnsi" w:hAnsiTheme="minorHAnsi"/>
          <w:b w:val="0"/>
          <w:sz w:val="22"/>
          <w:szCs w:val="22"/>
          <w:lang w:val="en-US" w:eastAsia="zh-CN"/>
        </w:rPr>
        <w:tab/>
      </w:r>
      <w:r w:rsidRPr="006A26C5">
        <w:rPr>
          <w:lang w:val="en-US"/>
        </w:rPr>
        <w:t>User Testing Results</w:t>
      </w:r>
      <w:r>
        <w:tab/>
      </w:r>
      <w:r>
        <w:fldChar w:fldCharType="begin"/>
      </w:r>
      <w:r>
        <w:instrText xml:space="preserve"> PAGEREF _Toc144193161 \h </w:instrText>
      </w:r>
      <w:r>
        <w:fldChar w:fldCharType="separate"/>
      </w:r>
      <w:r>
        <w:t>17</w:t>
      </w:r>
      <w:r>
        <w:fldChar w:fldCharType="end"/>
      </w:r>
    </w:p>
    <w:p w14:paraId="731F1D44" w14:textId="32E18FD1" w:rsidR="00551F29" w:rsidRDefault="00551F29">
      <w:pPr>
        <w:pStyle w:val="61"/>
        <w:rPr>
          <w:rFonts w:asciiTheme="minorHAnsi" w:hAnsiTheme="minorHAnsi"/>
          <w:b w:val="0"/>
          <w:sz w:val="22"/>
          <w:szCs w:val="22"/>
          <w:lang w:val="en-US" w:eastAsia="zh-CN"/>
        </w:rPr>
      </w:pPr>
      <w:r w:rsidRPr="006A26C5">
        <w:rPr>
          <w:lang w:val="en-US"/>
        </w:rPr>
        <w:t>Appendix I</w:t>
      </w:r>
      <w:r>
        <w:rPr>
          <w:rFonts w:asciiTheme="minorHAnsi" w:hAnsiTheme="minorHAnsi"/>
          <w:b w:val="0"/>
          <w:sz w:val="22"/>
          <w:szCs w:val="22"/>
          <w:lang w:val="en-US" w:eastAsia="zh-CN"/>
        </w:rPr>
        <w:tab/>
      </w:r>
      <w:r w:rsidRPr="006A26C5">
        <w:rPr>
          <w:lang w:val="en-US"/>
        </w:rPr>
        <w:t>Ethics Checklist</w:t>
      </w:r>
      <w:r>
        <w:tab/>
      </w:r>
      <w:r>
        <w:fldChar w:fldCharType="begin"/>
      </w:r>
      <w:r>
        <w:instrText xml:space="preserve"> PAGEREF _Toc144193162 \h </w:instrText>
      </w:r>
      <w:r>
        <w:fldChar w:fldCharType="separate"/>
      </w:r>
      <w:r>
        <w:t>19</w:t>
      </w:r>
      <w:r>
        <w:fldChar w:fldCharType="end"/>
      </w:r>
    </w:p>
    <w:p w14:paraId="2966930C" w14:textId="2DE26D40"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2D3B615B" w:rsidR="0049147A" w:rsidRPr="00973815" w:rsidRDefault="0049147A" w:rsidP="00F72F7C">
      <w:pPr>
        <w:pStyle w:val="1"/>
      </w:pPr>
      <w:bookmarkStart w:id="0" w:name="_Toc144193113"/>
      <w:r w:rsidRPr="00F72F7C">
        <w:lastRenderedPageBreak/>
        <w:t>Introduction</w:t>
      </w:r>
      <w:bookmarkEnd w:id="0"/>
      <w:r w:rsidRPr="00973815">
        <w:t xml:space="preserve"> </w:t>
      </w:r>
    </w:p>
    <w:p w14:paraId="285AC1C7" w14:textId="7F7A38BF" w:rsidR="006F37D3" w:rsidRDefault="001831AD" w:rsidP="00DD13A8">
      <w:r w:rsidRPr="001831AD">
        <w:t>In recent years, large language models (LLMs) have become pivotal in advancing natural language processing (NLP), revolutionizing research and development in the domain. ChatGPT, short for Chat Generative Pre-trained Transformer, is a remarkable LLM system developed by OpenAI, launched on November 30, 2022. It excels in language generation, capturing significant public interest. Distinguishing features of ChatGPT</w:t>
      </w:r>
      <w:r>
        <w:t xml:space="preserve"> </w:t>
      </w:r>
      <w:r w:rsidRPr="001831AD">
        <w:t>include its</w:t>
      </w:r>
      <w:r w:rsidR="00DD13A8" w:rsidRPr="00DD13A8">
        <w:t xml:space="preserve"> accessibility, personalized interactions, conversational structure, and economic </w:t>
      </w:r>
      <w:r w:rsidRPr="001831AD">
        <w:t>feasibility</w:t>
      </w:r>
      <w:r w:rsidR="00E3194F">
        <w:t xml:space="preserve"> </w:t>
      </w:r>
      <w:r w:rsidR="006F37D3">
        <w:fldChar w:fldCharType="begin"/>
      </w:r>
      <w:r w:rsidR="006F37D3">
        <w:instrText xml:space="preserve"> ADDIN ZOTERO_ITEM CSL_CITATION {"citationID":"o7WFCwZn","properties":{"formattedCitation":"(Farrokhnia {\\i{}et al.}, 2023)","plainCitation":"(Farrokhnia et al., 2023)","noteIndex":0},"citationItems":[{"id":51,"uris":["http://zotero.org/users/12186833/items/5BT2HVAZ"],"itemData":{"id":51,"type":"article-journal","abstract":"ChatGPT is an AI tool that has sparked debates about its potential implications for education. We used the SWOT analysis framework to outline ChatGPT’s strengths and weaknesses and to discuss its opportunities for and threats to education. The strengths include using a sophisticated natural language model to generate plausible answers, self-improving capability, and providing personalised and real-time responses. As such, ChatGPT can increase access to information, facilitate personalised and complex learning, and decrease teaching workload, thereby making key processes and tasks more efficient. The weaknesses are a lack of deep understanding, difficulty in evaluating the quality of responses, a risk of bias and discrimination, and a lack of higher-order thinking skills. Threats to education include a lack of understanding of the context, threatening academic integrity, perpetuating discrimination in education, democratising plagiarism, and declining high-order cognitive skills. We provide agenda for educational practice and research in times of ChatGPT.","container-title":"Innovations in Education and Teaching International","DOI":"10.1080/14703297.2023.2195846","ISSN":"1470-3297","issue":"0","note":"publisher: Routledge\n_eprint: https://doi.org/10.1080/14703297.2023.2195846","page":"1-15","source":"Taylor and Francis+NEJM","title":"A SWOT analysis of ChatGPT: Implications for educational practice and research","title-short":"A SWOT analysis of ChatGPT","volume":"0","author":[{"family":"Farrokhnia","given":"Mohammadreza"},{"family":"Banihashem","given":"Seyyed Kazem"},{"family":"Noroozi","given":"Omid"},{"family":"Wals","given":"Arjen"}],"issued":{"date-parts":[["2023",3,27]]}}}],"schema":"https://github.com/citation-style-language/schema/raw/master/csl-citation.json"} </w:instrText>
      </w:r>
      <w:r w:rsidR="006F37D3">
        <w:fldChar w:fldCharType="separate"/>
      </w:r>
      <w:r w:rsidR="006F37D3" w:rsidRPr="006F37D3">
        <w:rPr>
          <w:rFonts w:cs="Times New Roman"/>
          <w:szCs w:val="24"/>
        </w:rPr>
        <w:t xml:space="preserve">(Farrokhnia </w:t>
      </w:r>
      <w:r w:rsidR="006F37D3" w:rsidRPr="006F37D3">
        <w:rPr>
          <w:rFonts w:cs="Times New Roman"/>
          <w:i/>
          <w:iCs/>
          <w:szCs w:val="24"/>
        </w:rPr>
        <w:t>et al.</w:t>
      </w:r>
      <w:r w:rsidR="006F37D3" w:rsidRPr="006F37D3">
        <w:rPr>
          <w:rFonts w:cs="Times New Roman"/>
          <w:szCs w:val="24"/>
        </w:rPr>
        <w:t>, 2023)</w:t>
      </w:r>
      <w:r w:rsidR="006F37D3">
        <w:fldChar w:fldCharType="end"/>
      </w:r>
      <w:r w:rsidR="00DD13A8" w:rsidRPr="00DD13A8">
        <w:t xml:space="preserve">. </w:t>
      </w:r>
    </w:p>
    <w:p w14:paraId="7AEFAC86" w14:textId="1D2E905F" w:rsidR="00DD13A8" w:rsidRDefault="00CC16C4" w:rsidP="00DD13A8">
      <w:r w:rsidRPr="00CC16C4">
        <w:t>Within education, both educators and students benefit fro</w:t>
      </w:r>
      <w:r>
        <w:t>m ChatGPT's myriad capabilities</w:t>
      </w:r>
      <w:r w:rsidR="00DD13A8" w:rsidRPr="00DD13A8">
        <w:t xml:space="preserve">. </w:t>
      </w:r>
      <w:r>
        <w:t>It</w:t>
      </w:r>
      <w:r w:rsidR="00DD13A8" w:rsidRPr="00DD13A8">
        <w:t xml:space="preserve"> has been </w:t>
      </w:r>
      <w:r w:rsidRPr="00CC16C4">
        <w:t>employed in diverse applications</w:t>
      </w:r>
      <w:r>
        <w:t xml:space="preserve"> such as</w:t>
      </w:r>
      <w:r w:rsidR="00DD13A8" w:rsidRPr="00DD13A8">
        <w:t xml:space="preserve"> essay generation, bot responses, answering questions, text-based language and language translation </w:t>
      </w:r>
      <w:r w:rsidR="002F7E36">
        <w:fldChar w:fldCharType="begin"/>
      </w:r>
      <w:r w:rsidR="002F7E36">
        <w:instrText xml:space="preserve"> ADDIN ZOTERO_ITEM CSL_CITATION {"citationID":"BMEeGqSn","properties":{"formattedCitation":"(Murad, Surameery and Shakor, 2023)","plainCitation":"(Murad, Surameery and Shakor, 2023)","noteIndex":0},"citationItems":[{"id":34,"uris":["http://zotero.org/users/12186833/items/VRRJXTPM"],"itemData":{"id":34,"type":"article-journal","abstract":"The integration of artificial intelligence into the realm of education has emerged as a consequence of using information and communication technologies as effective instruments to enhance the process of teaching and learning. In November 2022, an AI-driven chatbot known as ChatGPT was introduced. This chatbot possesses the capability to produce coherent and informative responses akin to those generated by humans in response to user inputs. ChatGPT demonstrates its adaptability as a potential facilitator of open education by providing assistance, guidance, and feedback to self-directed learners; thereby amplifying their motivation and involvement. The aim of this paper is to conduct a comprehensive analysis of the aforementioned aspects and delve into the prospective application of ChatGPT within educational frameworks. More precisely, its objectives encompass advocating integration of ChatGPT in educational contexts and furnishing educators with a repertoire of methodologies and approaches to guarantee the prudent and efficacious incorporation of ChatGPT in pedagogical or research endeavors. Through these efforts, the paper strives to foster a heightened and well-informed discourse about the utilization of ChatGPT within the scope of education. The paper outlines the essential strategies and methodologies that should be concurrently utilized when incorporating the services of ChatGPT in educational settings.","container-title":"International Journal of Information Technology &amp; Computer Engineering (IJITC) ISSN : 2455-5290","DOI":"10.55529/ijitc.35.20.25","ISSN":"2455-5290","issue":"05","language":"en","license":"Copyright (c) 2023 Authors","note":"number: 05","page":"20-25","source":"journal.hmjournals.com","title":"Adopting ChatGPT to Enhance Educational Experiences","volume":"3","author":[{"family":"Murad","given":"Ibrahim A."},{"family":"Surameery","given":"Nigar M. Shafiq"},{"family":"Shakor","given":"Mohammed Y."}],"issued":{"date-parts":[["2023",8,14]]}}}],"schema":"https://github.com/citation-style-language/schema/raw/master/csl-citation.json"} </w:instrText>
      </w:r>
      <w:r w:rsidR="002F7E36">
        <w:fldChar w:fldCharType="separate"/>
      </w:r>
      <w:r w:rsidR="002F7E36" w:rsidRPr="002F7E36">
        <w:t>(Murad, Surameery and Shakor, 2023)</w:t>
      </w:r>
      <w:r w:rsidR="002F7E36">
        <w:fldChar w:fldCharType="end"/>
      </w:r>
      <w:r w:rsidR="00DD13A8" w:rsidRPr="00DD13A8">
        <w:t xml:space="preserve">. </w:t>
      </w:r>
      <w:r w:rsidRPr="00CC16C4">
        <w:t xml:space="preserve">ChatGPT promotes engagement, </w:t>
      </w:r>
      <w:r>
        <w:t xml:space="preserve">encourages </w:t>
      </w:r>
      <w:r w:rsidRPr="00CC16C4">
        <w:t>autonomous learning, and offers personalized resource recommendations, enriching the learning environment</w:t>
      </w:r>
      <w:r w:rsidR="002F7E36">
        <w:t xml:space="preserve"> </w:t>
      </w:r>
      <w:r w:rsidR="00520A3D">
        <w:fldChar w:fldCharType="begin"/>
      </w:r>
      <w:r w:rsidR="00520A3D">
        <w:instrText xml:space="preserve"> ADDIN ZOTERO_ITEM CSL_CITATION {"citationID":"CCh3kbsq","properties":{"formattedCitation":"(Bo\\uc0\\u382{}i\\uc0\\u263{}, 2023)","plainCitation":"(Božić, 2023)","noteIndex":0},"citationItems":[{"id":30,"uris":["http://zotero.org/users/12186833/items/8ALCTHQB"],"itemData":{"id":30,"type":"article-journal","DOI":"10.13140/RG.2.2.18837.40168","language":"en","note":"publisher: Unpublished","source":"DOI.org (Datacite)","title":"Chat GPT and education","URL":"https://rgdoi.net/10.13140/RG.2.2.18837.40168","author":[{"family":"Božić","given":"Velibor"}],"accessed":{"date-parts":[["2023",8,17]]},"issued":{"date-parts":[["2023"]]}}}],"schema":"https://github.com/citation-style-language/schema/raw/master/csl-citation.json"} </w:instrText>
      </w:r>
      <w:r w:rsidR="00520A3D">
        <w:fldChar w:fldCharType="separate"/>
      </w:r>
      <w:r w:rsidR="00520A3D" w:rsidRPr="00520A3D">
        <w:rPr>
          <w:rFonts w:cs="Times New Roman"/>
          <w:szCs w:val="24"/>
        </w:rPr>
        <w:t>(Božić, 2023)</w:t>
      </w:r>
      <w:r w:rsidR="00520A3D">
        <w:fldChar w:fldCharType="end"/>
      </w:r>
      <w:r w:rsidR="00DD13A8">
        <w:t xml:space="preserve">. </w:t>
      </w:r>
    </w:p>
    <w:p w14:paraId="2C357A99" w14:textId="77777777" w:rsidR="00D36426" w:rsidRDefault="00D36426" w:rsidP="00D36426">
      <w:r w:rsidRPr="00D36426">
        <w:t>Recent studies indicate ChatGPT's efficacy in enhancing language skills. It aids learners by providing language feedback and recommending language practice activities</w:t>
      </w:r>
      <w:r w:rsidR="00233EAC">
        <w:fldChar w:fldCharType="begin"/>
      </w:r>
      <w:r w:rsidR="00233EAC">
        <w:instrText xml:space="preserve"> ADDIN ZOTERO_ITEM CSL_CITATION {"citationID":"IoMU4nMe","properties":{"formattedCitation":"(Bin-Hady {\\i{}et al.}, 2023)","plainCitation":"(Bin-Hady et al., 2023)","noteIndex":0},"citationItems":[{"id":205,"uris":["http://zotero.org/users/12186833/items/HGQARSDQ"],"itemData":{"id":205,"type":"book","abstract":"Modern life has largely become contingent on Artificial Intelligence (AI), which blinds us with various apps, tools, and platforms, including the recent booming of ChatGPT, which has increasingly impacted second and foreign language education. This study, building on a common theoretical position of all these advances in AI, seeks to establish a model for ChatGPT research on English language learning. It specifically explores the dimensions in which ChatGPT aids students in their English language learning. The study adopts grounded theory in collecting and analyzing data from 20 ResearchGaters (RG) through a two-week RG discussion about ChatGPT uses in their language learning contexts. Data collected via the discussion was analyzed thematically. Preliminary findings show that ChatGPT can be used in developing learners’ language skills; scaffolding the learning process by providing feedback to students on their language use and acting as partners in practicing language with recommended activities for more language practice. The study contributes a five-dimension model for artificial intelligence assisted language learning (AIALL). The model involves flexible teacher’s role to consolidate learner autonomy and provide enjoyable learning, urges future innovation, and celebrates various applications. Examining the AIALL model of ChatGPT for language learning, teachers should provide some directions for properly using this new application.","source":"ResearchGate","title":"Exploring the Dimensions of ChatGPT in English Language Learning: A Global Perspective","title-short":"Exploring the Dimensions of ChatGPT in English Language Learning","author":[{"family":"Bin-Hady","given":"Wagdi"},{"family":"Al Kadi","given":"Abdu"},{"family":"Hazaea","given":"Abduljalil"},{"family":"Ali","given":"Jamal"}],"issued":{"date-parts":[["2023",2,13]]}}}],"schema":"https://github.com/citation-style-language/schema/raw/master/csl-citation.json"} </w:instrText>
      </w:r>
      <w:r w:rsidR="00233EAC">
        <w:fldChar w:fldCharType="separate"/>
      </w:r>
      <w:r w:rsidR="00233EAC" w:rsidRPr="00233EAC">
        <w:rPr>
          <w:rFonts w:cs="Times New Roman"/>
          <w:szCs w:val="24"/>
        </w:rPr>
        <w:t xml:space="preserve">(Bin-Hady </w:t>
      </w:r>
      <w:r w:rsidR="00233EAC" w:rsidRPr="00233EAC">
        <w:rPr>
          <w:rFonts w:cs="Times New Roman"/>
          <w:i/>
          <w:iCs/>
          <w:szCs w:val="24"/>
        </w:rPr>
        <w:t>et al.</w:t>
      </w:r>
      <w:r w:rsidR="00233EAC" w:rsidRPr="00233EAC">
        <w:rPr>
          <w:rFonts w:cs="Times New Roman"/>
          <w:szCs w:val="24"/>
        </w:rPr>
        <w:t>, 2023)</w:t>
      </w:r>
      <w:r w:rsidR="00233EAC">
        <w:fldChar w:fldCharType="end"/>
      </w:r>
      <w:r w:rsidR="00233EAC" w:rsidRPr="00233EAC">
        <w:t>.</w:t>
      </w:r>
      <w:r w:rsidR="00D930CE">
        <w:t xml:space="preserve"> </w:t>
      </w:r>
      <w:r w:rsidRPr="00D36426">
        <w:t xml:space="preserve">For EFL (English as a Foreign Language) students and educators, ChatGPT augments teaching and learning experiences </w:t>
      </w:r>
      <w:r w:rsidR="00D930CE">
        <w:t xml:space="preserve"> </w:t>
      </w:r>
      <w:r w:rsidR="00D930CE">
        <w:fldChar w:fldCharType="begin"/>
      </w:r>
      <w:r w:rsidR="00D930CE">
        <w:instrText xml:space="preserve"> ADDIN ZOTERO_ITEM CSL_CITATION {"citationID":"WlgtzL4G","properties":{"formattedCitation":"(Alhalangy and AbdAlgane, 2023)","plainCitation":"(Alhalangy and AbdAlgane, 2023)","noteIndex":0},"citationItems":[{"id":15,"uris":["http://zotero.org/users/12186833/items/DUAVRH8X"],"itemData":{"id":15,"type":"article-journal","abstract":"This research aims to determine whether or not it is possible to use artificial intelligence (AI) in English for speakers of other languages (ESOL) courses and review previous research pertinent to artificial intelligence in EFL/ESL instruction to present a comprehensive picture of the current degree of artificial intelligence in EFL/ESL instruction. Utilization of intelligent teaching systems, self-regulated learning, virtual reality, immersive virtual environment, and natural language processing in teaching English as a foreign language classroom. The study adopted the questionnaire as a tool for data collection then data was analyzed and discussed to reach the results. The results showed that the ethical responsibility for making the most effective use of AI in the classroom now falls on both educators and students themselves. The article also concludes that artificial intelligence (AI) positively impacts the field of English language teaching (ELT) and learning; however, it needs to be better integrated into educational settings. Teachers and students need to be more aware of the new applications and tools that have flooded the field of AI in recent years. This conclusion was reached in the context of the article.","container-title":"Journal of Intercultural Communication","DOI":"10.36923/jicc.v23i2.125","ISSN":"14041634","journalAbbreviation":"JICC","language":"en","page":"41-49","source":"Semantic Scholar","title":"Exploring the Impact of AI on The EFL Context: A Case Study of Saudi Universities","title-short":"Exploring the Impact of AI on The EFL Context","author":[{"family":"Alhalangy","given":"Abdalilah. G. I."},{"family":"AbdAlgane","given":"Mohammed"}],"issued":{"date-parts":[["2023",6,5]]}}}],"schema":"https://github.com/citation-style-language/schema/raw/master/csl-citation.json"} </w:instrText>
      </w:r>
      <w:r w:rsidR="00D930CE">
        <w:fldChar w:fldCharType="separate"/>
      </w:r>
      <w:r w:rsidR="00D930CE" w:rsidRPr="00D930CE">
        <w:t>(Alhalangy and AbdAlgane, 2023)</w:t>
      </w:r>
      <w:r w:rsidR="00D930CE">
        <w:fldChar w:fldCharType="end"/>
      </w:r>
      <w:r w:rsidR="00D930CE">
        <w:t xml:space="preserve">. </w:t>
      </w:r>
      <w:r w:rsidRPr="00D36426">
        <w:t>However, potential limitations of ChatGPT in educational contexts have also sparked interest</w:t>
      </w:r>
      <w:r w:rsidR="00D930CE">
        <w:t xml:space="preserve"> </w:t>
      </w:r>
      <w:r w:rsidR="00D930CE">
        <w:fldChar w:fldCharType="begin"/>
      </w:r>
      <w:r w:rsidR="00D930CE">
        <w:instrText xml:space="preserve"> ADDIN ZOTERO_ITEM CSL_CITATION {"citationID":"eF4dFfQK","properties":{"formattedCitation":"(Tlili {\\i{}et al.}, 2023)","plainCitation":"(Tlili et al., 2023)","noteIndex":0},"citationItems":[{"id":85,"uris":["http://zotero.org/users/12186833/items/Y34QE62E"],"itemData":{"id":85,"type":"article-journal","abstract":"Abstract\n            Artificial Intelligence (AI) technologies have been progressing constantly and being more visible in different aspects of our lives. One recent phenomenon is ChatGPT, a chatbot with a conversational artificial intelligence interface that was developed by OpenAI. As one of the most advanced artificial intelligence applications, ChatGPT has drawn much public attention across the globe. In this regard, this study examines ChatGPT in education, among early adopters, through a qualitative instrumental case study. Conducted in three stages, the first stage of the study reveals that the public discourse in social media is generally positive and there is enthusiasm regarding its use in educational settings. However, there are also voices who are approaching cautiously using ChatGPT in educational settings. The second stage of the study examines the case of ChatGPT through lenses of educational transformation, response quality, usefulness, personality and emotion, and ethics. In the third and final stage of the study, the investigation of user experiences through ten educational scenarios revealed various issues, including cheating, honesty and truthfulness of ChatGPT, privacy misleading, and manipulation. The findings of this study provide several research directions that should be considered to ensure a safe and responsible adoption of chatbots, specifically ChatGPT, in education.","container-title":"Smart Learning Environments","DOI":"10.1186/s40561-023-00237-x","ISSN":"2196-7091","issue":"1","journalAbbreviation":"Smart Learn. Environ.","language":"en","page":"15","source":"Semantic Scholar","title":"What if the devil is my guardian angel: ChatGPT as a case study of using chatbots in education","title-short":"What if the devil is my guardian angel","volume":"10","author":[{"family":"Tlili","given":"Ahmed"},{"family":"Shehata","given":"Boulus"},{"family":"Adarkwah","given":"Michael Agyemang"},{"family":"Bozkurt","given":"Aras"},{"family":"Hickey","given":"Daniel T."},{"family":"Huang","given":"Ronghuai"},{"family":"Agyemang","given":"Brighter"}],"issued":{"date-parts":[["2023",2,22]]}}}],"schema":"https://github.com/citation-style-language/schema/raw/master/csl-citation.json"} </w:instrText>
      </w:r>
      <w:r w:rsidR="00D930CE">
        <w:fldChar w:fldCharType="separate"/>
      </w:r>
      <w:r w:rsidR="00D930CE" w:rsidRPr="00D930CE">
        <w:rPr>
          <w:rFonts w:cs="Times New Roman"/>
          <w:szCs w:val="24"/>
        </w:rPr>
        <w:t xml:space="preserve">(Tlili </w:t>
      </w:r>
      <w:r w:rsidR="00D930CE" w:rsidRPr="00D930CE">
        <w:rPr>
          <w:rFonts w:cs="Times New Roman"/>
          <w:i/>
          <w:iCs/>
          <w:szCs w:val="24"/>
        </w:rPr>
        <w:t>et al.</w:t>
      </w:r>
      <w:r w:rsidR="00D930CE" w:rsidRPr="00D930CE">
        <w:rPr>
          <w:rFonts w:cs="Times New Roman"/>
          <w:szCs w:val="24"/>
        </w:rPr>
        <w:t>, 2023)</w:t>
      </w:r>
      <w:r w:rsidR="00D930CE">
        <w:fldChar w:fldCharType="end"/>
      </w:r>
      <w:r w:rsidR="00D930CE">
        <w:t>.</w:t>
      </w:r>
      <w:r w:rsidR="00370185">
        <w:t xml:space="preserve"> </w:t>
      </w:r>
      <w:r w:rsidRPr="00D36426">
        <w:t>This project delves into the pragmatic integration of ChatGPT in education, aiming to harness its capabilities for an EFL-focused language learning application.</w:t>
      </w:r>
    </w:p>
    <w:p w14:paraId="5A2F0F9B" w14:textId="3905BD21" w:rsidR="0049147A" w:rsidRDefault="008B6CA7" w:rsidP="00D36426">
      <w:pPr>
        <w:pStyle w:val="2"/>
      </w:pPr>
      <w:bookmarkStart w:id="1" w:name="_Toc144193114"/>
      <w:r>
        <w:t>A</w:t>
      </w:r>
      <w:r w:rsidR="009F1D93">
        <w:t>ims and Objectives</w:t>
      </w:r>
      <w:bookmarkEnd w:id="1"/>
    </w:p>
    <w:p w14:paraId="581D4801" w14:textId="177C56E9" w:rsidR="00370185" w:rsidRDefault="00370185" w:rsidP="00370185">
      <w:r>
        <w:t xml:space="preserve">The </w:t>
      </w:r>
      <w:r w:rsidR="00237663">
        <w:t>objective of this project is to</w:t>
      </w:r>
      <w:r w:rsidR="00237663" w:rsidRPr="00237663">
        <w:t xml:space="preserve"> develop a ChatGPT-driven web application tailored to support EFL students in their English learning journey. Additionally, it aspires to offer a comprehensive platform for effective study journal management.</w:t>
      </w:r>
    </w:p>
    <w:p w14:paraId="775DAD86" w14:textId="0D58F36B" w:rsidR="00370185" w:rsidRDefault="00370185" w:rsidP="00370185">
      <w:r>
        <w:t>The application aims to provide a set of chatbots with voice integration and translation function</w:t>
      </w:r>
      <w:r w:rsidR="00237663">
        <w:t>alities</w:t>
      </w:r>
      <w:r>
        <w:t xml:space="preserve"> </w:t>
      </w:r>
      <w:r w:rsidR="008D4623">
        <w:t xml:space="preserve">which </w:t>
      </w:r>
      <w:r w:rsidR="00237663">
        <w:t xml:space="preserve">are </w:t>
      </w:r>
      <w:r w:rsidR="008D4623">
        <w:t>valuable</w:t>
      </w:r>
      <w:r w:rsidR="00237663">
        <w:t xml:space="preserve"> </w:t>
      </w:r>
      <w:r w:rsidR="008D4623">
        <w:t>for EFL learners</w:t>
      </w:r>
      <w:r w:rsidR="00237663">
        <w:t xml:space="preserve">. </w:t>
      </w:r>
      <w:r w:rsidR="00237663" w:rsidRPr="00237663">
        <w:t xml:space="preserve">Furthermore, it will encompass a study and review management system, </w:t>
      </w:r>
      <w:r w:rsidR="00237663">
        <w:t>which empowers</w:t>
      </w:r>
      <w:r w:rsidR="00237663" w:rsidRPr="00237663">
        <w:t xml:space="preserve"> users to customize their learning path and employ </w:t>
      </w:r>
      <w:r w:rsidR="00237663">
        <w:t xml:space="preserve">spaced repetition </w:t>
      </w:r>
      <w:r w:rsidR="00237663" w:rsidRPr="00237663">
        <w:t>learning strategies for improved outcomes. An in-depth feature list will be presented in chapter 2.</w:t>
      </w:r>
    </w:p>
    <w:p w14:paraId="3A3762AD" w14:textId="1588A88C" w:rsidR="00477E87" w:rsidRDefault="009F1D93" w:rsidP="00477E87">
      <w:pPr>
        <w:pStyle w:val="2"/>
      </w:pPr>
      <w:bookmarkStart w:id="2" w:name="_Toc144193115"/>
      <w:r w:rsidRPr="009F1D93">
        <w:t>Report Structure</w:t>
      </w:r>
      <w:bookmarkEnd w:id="2"/>
    </w:p>
    <w:p w14:paraId="5A9975E7" w14:textId="6AF99C72" w:rsidR="00237663" w:rsidRDefault="00237663" w:rsidP="008D4623">
      <w:r>
        <w:t>Chapter 2 establish</w:t>
      </w:r>
      <w:r w:rsidRPr="00237663">
        <w:t xml:space="preserve"> the </w:t>
      </w:r>
      <w:r>
        <w:t xml:space="preserve">application </w:t>
      </w:r>
      <w:r w:rsidRPr="00237663">
        <w:t xml:space="preserve">requirements </w:t>
      </w:r>
      <w:r>
        <w:t>by literature review, comparing similar applications and opinions from prospective users.</w:t>
      </w:r>
      <w:r w:rsidRPr="00237663">
        <w:t xml:space="preserve"> </w:t>
      </w:r>
      <w:r>
        <w:t>T</w:t>
      </w:r>
      <w:r w:rsidRPr="00237663">
        <w:t>he rationale behind the</w:t>
      </w:r>
      <w:r>
        <w:t xml:space="preserve"> chosen application features are also discussed</w:t>
      </w:r>
      <w:r w:rsidRPr="00237663">
        <w:t>.</w:t>
      </w:r>
    </w:p>
    <w:p w14:paraId="2D6F90CB" w14:textId="31E6C98C" w:rsidR="008D4623" w:rsidRDefault="008D4623" w:rsidP="008D4623">
      <w:r>
        <w:t xml:space="preserve">Chapter 3 </w:t>
      </w:r>
      <w:r w:rsidR="00237663">
        <w:t>demonstrates</w:t>
      </w:r>
      <w:r>
        <w:t xml:space="preserve"> the project’s development cycle, </w:t>
      </w:r>
      <w:r w:rsidR="00237663">
        <w:t xml:space="preserve">outlining </w:t>
      </w:r>
      <w:r>
        <w:t xml:space="preserve">the system architecture design and </w:t>
      </w:r>
      <w:r w:rsidR="00237663" w:rsidRPr="00237663">
        <w:t>expounding on the core feature implementation</w:t>
      </w:r>
      <w:r>
        <w:t>.</w:t>
      </w:r>
    </w:p>
    <w:p w14:paraId="60243DED" w14:textId="131DD626" w:rsidR="008D4623" w:rsidRDefault="008D4623" w:rsidP="008D4623">
      <w:r>
        <w:lastRenderedPageBreak/>
        <w:t>Chapter 4 e</w:t>
      </w:r>
      <w:r w:rsidR="00237663">
        <w:t>laborates</w:t>
      </w:r>
      <w:r>
        <w:t xml:space="preserve"> the </w:t>
      </w:r>
      <w:r w:rsidR="00237663">
        <w:t xml:space="preserve">rational of testing the software </w:t>
      </w:r>
      <w:r w:rsidR="00237663" w:rsidRPr="00237663">
        <w:t>offers a comprehensive evaluation of the test outcomes.</w:t>
      </w:r>
    </w:p>
    <w:p w14:paraId="6C4BB5AA" w14:textId="03E697D8" w:rsidR="008B6CA7" w:rsidRDefault="008D4623" w:rsidP="008D4623">
      <w:r>
        <w:t xml:space="preserve">Chapter 5 </w:t>
      </w:r>
      <w:r w:rsidR="00237663">
        <w:t>reflects on the project’s achievement</w:t>
      </w:r>
      <w:r w:rsidR="00237663" w:rsidRPr="00237663">
        <w:t>, challenge</w:t>
      </w:r>
      <w:r w:rsidR="00237663">
        <w:t>s, and potential future work</w:t>
      </w:r>
      <w:r w:rsidR="00237663" w:rsidRPr="00237663">
        <w:t>s.</w:t>
      </w:r>
      <w:r w:rsidR="008B6CA7">
        <w:br w:type="page"/>
      </w:r>
    </w:p>
    <w:p w14:paraId="03FA0E28" w14:textId="40B54964" w:rsidR="008B6CA7" w:rsidRDefault="00D62678" w:rsidP="00D62678">
      <w:pPr>
        <w:pStyle w:val="1"/>
      </w:pPr>
      <w:bookmarkStart w:id="3" w:name="_Toc144193116"/>
      <w:r>
        <w:lastRenderedPageBreak/>
        <w:t>Analysis and Requirements</w:t>
      </w:r>
      <w:bookmarkEnd w:id="3"/>
    </w:p>
    <w:p w14:paraId="725C8F4C" w14:textId="7BC66B6C" w:rsidR="00D62678" w:rsidRDefault="00D62678" w:rsidP="00D62678">
      <w:pPr>
        <w:pStyle w:val="2"/>
      </w:pPr>
      <w:bookmarkStart w:id="4" w:name="_Toc144193117"/>
      <w:r>
        <w:t>Background</w:t>
      </w:r>
      <w:r w:rsidR="00F04B1F">
        <w:t xml:space="preserve"> and Literature Review</w:t>
      </w:r>
      <w:bookmarkEnd w:id="4"/>
    </w:p>
    <w:p w14:paraId="63009448" w14:textId="02E4D56F" w:rsidR="00F04B1F" w:rsidRPr="00471EF2" w:rsidRDefault="00F04B1F" w:rsidP="00F04B1F">
      <w:pPr>
        <w:spacing w:after="160" w:line="259" w:lineRule="auto"/>
      </w:pPr>
      <w:r w:rsidRPr="00471EF2">
        <w:t xml:space="preserve">Since its inaugural release on November 30, 2022, ChatGPT amassed over a million subscribers within its first week. This generative AI tool dazzled many with its sophisticated ability to undertake intricate tasks, especially in the realm of </w:t>
      </w:r>
      <w:r w:rsidR="009C6A3C">
        <w:t>EFL</w:t>
      </w:r>
      <w:r w:rsidRPr="00471EF2">
        <w:t xml:space="preserve"> (English as a </w:t>
      </w:r>
      <w:r w:rsidR="009C6A3C">
        <w:t xml:space="preserve">Foreign </w:t>
      </w:r>
      <w:r w:rsidRPr="00471EF2">
        <w:t xml:space="preserve">Language) education. Such </w:t>
      </w:r>
      <w:r w:rsidRPr="00C63EA2">
        <w:t>extraordinary abilities</w:t>
      </w:r>
      <w:r w:rsidRPr="00471EF2">
        <w:t xml:space="preserve"> have evoked a spectrum of reactions from educators, as it </w:t>
      </w:r>
      <w:r>
        <w:t>transforms and</w:t>
      </w:r>
      <w:r w:rsidRPr="00471EF2">
        <w:t xml:space="preserve"> redefine</w:t>
      </w:r>
      <w:r>
        <w:t>s</w:t>
      </w:r>
      <w:r w:rsidRPr="00471EF2">
        <w:t xml:space="preserv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w:t>
      </w:r>
      <w:r w:rsidR="009C6A3C">
        <w:t>EFL</w:t>
      </w:r>
      <w:r w:rsidRPr="00471EF2">
        <w:t xml:space="preserve"> encompass personalized and interactive learning, the generation of adaptive learning materials, provision of continuous </w:t>
      </w:r>
      <w:r>
        <w:t xml:space="preserve">and immediate </w:t>
      </w:r>
      <w:r w:rsidRPr="00471EF2">
        <w:t xml:space="preserve">feedback, fostering 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Moreover, EFL instructors in Vietnam acknowledged ChatGPT's potential in </w:t>
      </w:r>
      <w:r>
        <w:t>generating</w:t>
      </w:r>
      <w:r w:rsidRPr="00471EF2">
        <w:t xml:space="preserve"> teaching materials and structuring </w:t>
      </w:r>
      <w:r w:rsidR="009C6A3C">
        <w:t>EFL</w:t>
      </w:r>
      <w:r w:rsidRPr="00471EF2">
        <w:t xml:space="preserve">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w:t>
      </w:r>
      <w:r w:rsidR="009C6A3C">
        <w:t>EFL</w:t>
      </w:r>
      <w:r w:rsidRPr="00471EF2">
        <w:t xml:space="preserve">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w:t>
      </w:r>
      <w:r w:rsidR="009C6A3C">
        <w:t>EFL</w:t>
      </w:r>
      <w:r w:rsidRPr="00471EF2">
        <w:t xml:space="preserve"> learners to hon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0C3E39AE" w:rsidR="00F04B1F" w:rsidRPr="00471EF2" w:rsidRDefault="00F04B1F" w:rsidP="00F04B1F">
      <w:pPr>
        <w:spacing w:before="0" w:after="160" w:line="259" w:lineRule="auto"/>
      </w:pPr>
      <w:r w:rsidRPr="00471EF2">
        <w:t>While ChatGPT's foundation is predominantly text-based, its inability to address speaking and listening skills emerges as</w:t>
      </w:r>
      <w:r w:rsidR="009B0B41">
        <w:t xml:space="preserve"> an obvious </w:t>
      </w:r>
      <w:r w:rsidRPr="00471EF2">
        <w:t xml:space="preserve">drawback. Although </w:t>
      </w:r>
      <w:r w:rsidR="009C6A3C">
        <w:t>EFL</w:t>
      </w:r>
      <w:r w:rsidRPr="00471EF2">
        <w:t xml:space="preserve">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9B0B41">
        <w:t xml:space="preserve"> </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w:t>
      </w:r>
      <w:r w:rsidR="009C6A3C">
        <w:t>EFL</w:t>
      </w:r>
      <w:r w:rsidRPr="00471EF2">
        <w:t xml:space="preserve">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A952629" w:rsidR="00F04B1F" w:rsidRPr="00471EF2" w:rsidRDefault="00F04B1F" w:rsidP="00F04B1F">
      <w:pPr>
        <w:spacing w:before="0" w:after="160" w:line="259" w:lineRule="auto"/>
      </w:pPr>
      <w:r w:rsidRPr="00471EF2">
        <w:t xml:space="preserve">Yet, </w:t>
      </w:r>
      <w:r>
        <w:t xml:space="preserve">other </w:t>
      </w:r>
      <w:r w:rsidRPr="00471EF2">
        <w:t xml:space="preserve">concerns </w:t>
      </w:r>
      <w:r>
        <w:t xml:space="preserve">still </w:t>
      </w:r>
      <w:r w:rsidRPr="00471EF2">
        <w:t xml:space="preserve">persist. Despite ChatGPT's aptitude in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occasions,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Possible remedies involve furnishing structured learning materials to complement ChatGPT's capabilities or deploying a combination of hidden prompts to guide ChatGPT and open prompts for 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06324BD6"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w:t>
      </w:r>
      <w:r w:rsidR="009C6A3C">
        <w:t>EFL</w:t>
      </w:r>
      <w:r w:rsidRPr="00471EF2">
        <w:t xml:space="preserve">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bookmarkStart w:id="5" w:name="_Toc144193118"/>
      <w:r>
        <w:t>Requirements Gathering</w:t>
      </w:r>
      <w:bookmarkEnd w:id="5"/>
    </w:p>
    <w:p w14:paraId="1FF94D3C" w14:textId="5C2C98E8" w:rsidR="00D62678" w:rsidRDefault="00BC33FF">
      <w:pPr>
        <w:spacing w:before="0"/>
        <w:jc w:val="left"/>
      </w:pPr>
      <w:r>
        <w:t xml:space="preserve">Basing on the </w:t>
      </w:r>
      <w:r w:rsidR="00C178FD">
        <w:t xml:space="preserve">previous </w:t>
      </w:r>
      <w:r>
        <w:t xml:space="preserve">literature review, this part will </w:t>
      </w:r>
      <w:r w:rsidR="00C178FD">
        <w:t>investigate</w:t>
      </w:r>
      <w:r>
        <w:t xml:space="preserve"> and compare functionality of the existing applications related to</w:t>
      </w:r>
      <w:r w:rsidR="00C178FD">
        <w:t xml:space="preserve"> </w:t>
      </w:r>
      <w:r w:rsidR="009C6A3C">
        <w:t>EFL</w:t>
      </w:r>
      <w:r w:rsidR="00C178FD">
        <w:t xml:space="preserve"> education</w:t>
      </w:r>
      <w:r>
        <w:t xml:space="preserve">. Furthermore, </w:t>
      </w:r>
      <w:r w:rsidR="00C178FD">
        <w:t xml:space="preserve">to obtain a deeper understanding of </w:t>
      </w:r>
      <w:r w:rsidR="00C178FD" w:rsidRPr="00C178FD">
        <w:t xml:space="preserve">user perspectives regarding </w:t>
      </w:r>
      <w:r w:rsidR="009C6A3C">
        <w:t>EFL</w:t>
      </w:r>
      <w:r w:rsidR="00C178FD" w:rsidRPr="00C178FD">
        <w:t xml:space="preserve"> software and the incorporation of ChatGPT, interviews were conducted with four </w:t>
      </w:r>
      <w:r w:rsidR="009C6A3C">
        <w:t>EFL</w:t>
      </w:r>
      <w:r w:rsidR="00C178FD" w:rsidRPr="00C178FD">
        <w:t xml:space="preserve"> learners.</w:t>
      </w:r>
    </w:p>
    <w:p w14:paraId="6493D136" w14:textId="601D9A1D" w:rsidR="00D62678" w:rsidRDefault="00C178FD" w:rsidP="00D62678">
      <w:pPr>
        <w:pStyle w:val="3"/>
      </w:pPr>
      <w:bookmarkStart w:id="6" w:name="_Toc144193119"/>
      <w:r>
        <w:t xml:space="preserve">Analysis of </w:t>
      </w:r>
      <w:r w:rsidR="00D62678" w:rsidRPr="00D62678">
        <w:t>Existing Applications</w:t>
      </w:r>
      <w:bookmarkEnd w:id="6"/>
    </w:p>
    <w:p w14:paraId="2C52F287" w14:textId="409ADC9A" w:rsidR="0005595F" w:rsidRDefault="0005595F" w:rsidP="00D62678">
      <w:r>
        <w:t xml:space="preserve">According to the result of literature review, five </w:t>
      </w:r>
      <w:r w:rsidR="00C178FD">
        <w:t>salient</w:t>
      </w:r>
      <w:r>
        <w:t xml:space="preserve"> features </w:t>
      </w:r>
      <w:r w:rsidR="00EB3C0E">
        <w:t>intrinsic</w:t>
      </w:r>
      <w:r w:rsidR="00C178FD">
        <w:t xml:space="preserve"> to </w:t>
      </w:r>
      <w:r w:rsidR="009C6A3C">
        <w:t>EFL</w:t>
      </w:r>
      <w:r>
        <w:t xml:space="preserve">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w:t>
      </w:r>
      <w:r w:rsidR="009C6A3C">
        <w:t>EFL</w:t>
      </w:r>
      <w:r w:rsidR="00C178FD" w:rsidRPr="00C178FD">
        <w:t xml:space="preserve">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62F7A115" w:rsidR="00EB3C0E" w:rsidRDefault="003D0DE9" w:rsidP="00D62678">
      <w:r w:rsidRPr="00EB3C0E">
        <w:rPr>
          <w:b/>
        </w:rPr>
        <w:t>Duolingo</w:t>
      </w:r>
      <w:r w:rsidR="00052ACE">
        <w:t xml:space="preserve"> </w:t>
      </w:r>
      <w:r w:rsidR="006F1636">
        <w:t xml:space="preserve">is one of the most popular </w:t>
      </w:r>
      <w:r w:rsidR="008C6463">
        <w:t>language learning</w:t>
      </w:r>
      <w:r w:rsidR="006F1636">
        <w:t xml:space="preserve">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tailored learning courses</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12005233"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w:t>
      </w:r>
      <w:r w:rsidR="008C6463">
        <w:t xml:space="preserve"> </w:t>
      </w:r>
      <w:r w:rsidR="008C6463">
        <w:fldChar w:fldCharType="begin"/>
      </w:r>
      <w:r w:rsidR="008C6463">
        <w:instrText xml:space="preserve"> ADDIN ZOTERO_ITEM CSL_CITATION {"citationID":"qHZtjBXq","properties":{"formattedCitation":"(Glossika, 2023)","plainCitation":"(Glossika, 2023)","noteIndex":0},"citationItems":[{"id":210,"uris":["http://zotero.org/users/12186833/items/DPBM9VV6"],"itemData":{"id":210,"type":"webpage","abstract":"Glossika leads you to fluency through massive exposure to level-appropriate sentences in your target language — all guided by adaptive learning algorithms.","language":"en","title":"Glossika Language Learning | Speak with Confidence","URL":"https://ai.glossika.com/","author":[{"family":"Glossika","given":""}],"accessed":{"date-parts":[["2023",8,21]]},"issued":{"date-parts":[["2023",8,21]]}}}],"schema":"https://github.com/citation-style-language/schema/raw/master/csl-citation.json"} </w:instrText>
      </w:r>
      <w:r w:rsidR="008C6463">
        <w:fldChar w:fldCharType="separate"/>
      </w:r>
      <w:r w:rsidR="008C6463" w:rsidRPr="008C6463">
        <w:t>(Glossika, 2023)</w:t>
      </w:r>
      <w:r w:rsidR="008C6463">
        <w:fldChar w:fldCharType="end"/>
      </w:r>
      <w:r w:rsidRPr="00596AD8">
        <w:t>.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they'r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to not just assimilate accurate pronunciation but also self-assess their progress by recording and comparing their accents over time. </w:t>
      </w:r>
    </w:p>
    <w:p w14:paraId="63B262A1" w14:textId="2F11D8E1" w:rsidR="0075041B" w:rsidRDefault="00CA23E1" w:rsidP="00D62678">
      <w:r w:rsidRPr="00CA23E1">
        <w:rPr>
          <w:b/>
        </w:rPr>
        <w:t>Langotalk</w:t>
      </w:r>
      <w:r w:rsidRPr="00CA23E1">
        <w:t xml:space="preserve">, an innovative startup, harnesses the potential of ChatGPT technology to redefine </w:t>
      </w:r>
      <w:r w:rsidR="009C6A3C">
        <w:t>EFL</w:t>
      </w:r>
      <w:r w:rsidRPr="00CA23E1">
        <w:t xml:space="preserve"> education</w:t>
      </w:r>
      <w:r w:rsidR="008C6463">
        <w:t xml:space="preserve"> </w:t>
      </w:r>
      <w:r w:rsidR="008C6463">
        <w:fldChar w:fldCharType="begin"/>
      </w:r>
      <w:r w:rsidR="008C6463">
        <w:instrText xml:space="preserve"> ADDIN ZOTERO_ITEM CSL_CITATION {"citationID":"PjZ8yc4E","properties":{"formattedCitation":"(Langotalk, 2023)","plainCitation":"(Langotalk, 2023)","noteIndex":0},"citationItems":[{"id":212,"uris":["http://zotero.org/users/12186833/items/U6SM3W6M"],"itemData":{"id":212,"type":"webpage","abstract":"Have confident conversations in weeks instead of years.","container-title":"Langotalk","title":"Langotalk: Learn Languages 6x Faster with AI","title-short":"Langotalk","URL":"https://www.langotalk.org","author":[{"family":"Langotalk","given":""}],"accessed":{"date-parts":[["2023",8,21]]},"issued":{"date-parts":[["2023",8,21]]}}}],"schema":"https://github.com/citation-style-language/schema/raw/master/csl-citation.json"} </w:instrText>
      </w:r>
      <w:r w:rsidR="008C6463">
        <w:fldChar w:fldCharType="separate"/>
      </w:r>
      <w:r w:rsidR="008C6463" w:rsidRPr="008C6463">
        <w:t>(Langotalk, 2023)</w:t>
      </w:r>
      <w:r w:rsidR="008C6463">
        <w:fldChar w:fldCharType="end"/>
      </w:r>
      <w:r w:rsidRPr="00CA23E1">
        <w:t xml:space="preserve">.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base on the conversation content. In addition</w:t>
      </w:r>
      <w:r w:rsidRPr="00CA23E1">
        <w:t xml:space="preserve">, a noticeable gap in Langotalk's offering is the absence of a robust learning tracking mechanism and a systematic review system, which might be essential for </w:t>
      </w:r>
      <w:r w:rsidR="009C6A3C">
        <w:t>EFL</w:t>
      </w:r>
      <w:r w:rsidR="00C83E1F">
        <w:t xml:space="preserve">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6DCD4913" w:rsidR="00C83E1F" w:rsidRDefault="00290035" w:rsidP="00C83E1F">
      <w:pPr>
        <w:pStyle w:val="figurecaption"/>
      </w:pPr>
      <w:r>
        <w:lastRenderedPageBreak/>
        <w:t>Figure</w:t>
      </w:r>
      <w:r w:rsidR="00C83E1F">
        <w:t xml:space="preserve"> </w:t>
      </w:r>
      <w:r w:rsidR="00644885">
        <w:t>1</w:t>
      </w:r>
      <w:r w:rsidR="00C83E1F">
        <w:t xml:space="preserve">: </w:t>
      </w:r>
      <w:r w:rsidR="00C83E1F" w:rsidRPr="00C83E1F">
        <w:rPr>
          <w:b w:val="0"/>
        </w:rPr>
        <w:t>Comparison among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599A2451" w:rsidR="0075041B" w:rsidRDefault="005B55FC" w:rsidP="00834C39">
            <w:pPr>
              <w:spacing w:before="0"/>
              <w:jc w:val="left"/>
            </w:pPr>
            <w:r>
              <w:t>AI-powered   course recommendation and assessment</w:t>
            </w:r>
            <w:r w:rsidR="00057043">
              <w:t>.</w:t>
            </w:r>
          </w:p>
        </w:tc>
        <w:tc>
          <w:tcPr>
            <w:tcW w:w="2129" w:type="dxa"/>
            <w:vAlign w:val="center"/>
          </w:tcPr>
          <w:p w14:paraId="3B9CD518" w14:textId="5C3052F9" w:rsidR="0075041B" w:rsidRDefault="00834C39" w:rsidP="00834C39">
            <w:pPr>
              <w:spacing w:before="0"/>
              <w:jc w:val="left"/>
            </w:pPr>
            <w:r>
              <w:t>AI-powered voice recognition and review algorithm basing on learning behavior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2D87184C" w:rsidR="0075041B" w:rsidRDefault="005B55FC" w:rsidP="00834C39">
            <w:pPr>
              <w:spacing w:before="0"/>
              <w:jc w:val="left"/>
            </w:pPr>
            <w:r>
              <w:t>Well-structured</w:t>
            </w:r>
            <w:r w:rsidR="00052ACE">
              <w:t xml:space="preserve"> and </w:t>
            </w:r>
            <w:r>
              <w:t>interactive</w:t>
            </w:r>
            <w:r w:rsidR="00052ACE">
              <w:t xml:space="preserve"> cours</w:t>
            </w:r>
            <w:r>
              <w:t>es martials for different level</w:t>
            </w:r>
            <w:r w:rsidR="00057043">
              <w:t>.</w:t>
            </w:r>
          </w:p>
        </w:tc>
        <w:tc>
          <w:tcPr>
            <w:tcW w:w="2129" w:type="dxa"/>
            <w:vAlign w:val="center"/>
          </w:tcPr>
          <w:p w14:paraId="6134C8C5" w14:textId="30D49DB5" w:rsidR="0075041B" w:rsidRDefault="00834C39" w:rsidP="00834C39">
            <w:pPr>
              <w:spacing w:before="0"/>
              <w:jc w:val="left"/>
            </w:pPr>
            <w:r>
              <w:t>The sentences recommended by AI basing on 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2635FFC4" w:rsidR="0075041B" w:rsidRDefault="00834C39" w:rsidP="00834C39">
            <w:pPr>
              <w:spacing w:before="0"/>
              <w:jc w:val="left"/>
            </w:pPr>
            <w:r>
              <w:t>Voice input and out for voc</w:t>
            </w:r>
            <w:r w:rsidR="00057043">
              <w:t>abulary and sentences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6494ECF3" w:rsidR="0075041B" w:rsidRDefault="005B55FC" w:rsidP="00834C39">
            <w:pPr>
              <w:spacing w:before="0"/>
              <w:jc w:val="left"/>
            </w:pPr>
            <w:r>
              <w:t>Record the courses which have accomplished</w:t>
            </w:r>
            <w:r w:rsidR="00057043">
              <w:t>.</w:t>
            </w:r>
          </w:p>
        </w:tc>
        <w:tc>
          <w:tcPr>
            <w:tcW w:w="2129" w:type="dxa"/>
            <w:vAlign w:val="center"/>
          </w:tcPr>
          <w:p w14:paraId="7C9B29A3" w14:textId="6BB61816" w:rsidR="0075041B" w:rsidRDefault="00834C39" w:rsidP="00834C39">
            <w:pPr>
              <w:spacing w:before="0"/>
              <w:jc w:val="left"/>
            </w:pPr>
            <w:r>
              <w:t>Well recorded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36720666" w:rsidR="00052ACE" w:rsidRDefault="00834C39" w:rsidP="00834C39">
            <w:pPr>
              <w:spacing w:before="0"/>
              <w:jc w:val="left"/>
            </w:pPr>
            <w:r>
              <w:t>Various chatbots with different personality.</w:t>
            </w:r>
          </w:p>
        </w:tc>
      </w:tr>
    </w:tbl>
    <w:p w14:paraId="2DB071EE" w14:textId="5F887592" w:rsidR="003D0DE9" w:rsidRPr="00D62678" w:rsidRDefault="00916607" w:rsidP="00D62678">
      <w:r w:rsidRPr="00916607">
        <w:t xml:space="preserve">The comparative analysis of the three </w:t>
      </w:r>
      <w:r w:rsidR="009C6A3C">
        <w:t>EFL</w:t>
      </w:r>
      <w:r w:rsidRPr="00916607">
        <w:t xml:space="preserve"> education software, as presented in the table</w:t>
      </w:r>
      <w:r>
        <w:t xml:space="preserve"> above</w:t>
      </w:r>
      <w:r w:rsidRPr="00916607">
        <w:t>, highlights distinct strengths and areas of improvement for each. Traditional</w:t>
      </w:r>
      <w:r>
        <w:t xml:space="preserve"> application</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red to individual </w:t>
      </w:r>
      <w:r w:rsidR="009C6A3C">
        <w:t>EFL</w:t>
      </w:r>
      <w:r w:rsidRPr="00916607">
        <w:t xml:space="preserve"> learners.</w:t>
      </w:r>
      <w:r w:rsidR="00B84892">
        <w:t xml:space="preserve"> Meanwhile</w:t>
      </w:r>
      <w:r w:rsidRPr="00916607">
        <w:t>, its conspicuous absence of a learning progress monitoring</w:t>
      </w:r>
      <w:r w:rsidR="00B84892">
        <w:t xml:space="preserve"> system, week</w:t>
      </w:r>
      <w:r w:rsidRPr="00916607">
        <w:t xml:space="preserve"> quality assurance for </w:t>
      </w:r>
      <w:r w:rsidR="00B84892">
        <w:t xml:space="preserve">learning </w:t>
      </w:r>
      <w:r w:rsidRPr="00916607">
        <w:t>materials, and a systematic review mechanism somewhat diminish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7" w:name="_Toc144193120"/>
      <w:r>
        <w:t>Interviews</w:t>
      </w:r>
      <w:bookmarkEnd w:id="7"/>
    </w:p>
    <w:p w14:paraId="3ADF62AB" w14:textId="6A285FE0" w:rsidR="00AB561A" w:rsidRDefault="00AB561A" w:rsidP="00D62678">
      <w:r>
        <w:t xml:space="preserve">To </w:t>
      </w:r>
      <w:r w:rsidR="008C6463">
        <w:t xml:space="preserve">gain </w:t>
      </w:r>
      <w:r>
        <w:t>richer insights into</w:t>
      </w:r>
      <w:r w:rsidR="008C6463">
        <w:t xml:space="preserve"> the experiences of perspective </w:t>
      </w:r>
      <w:r w:rsidR="00B64636">
        <w:t xml:space="preserve">learners using </w:t>
      </w:r>
      <w:r w:rsidR="009C6A3C">
        <w:t>EFL</w:t>
      </w:r>
      <w:r w:rsidR="00B64636">
        <w:t xml:space="preserve"> education software and ChatGPT, four </w:t>
      </w:r>
      <w:r>
        <w:t>participants were</w:t>
      </w:r>
      <w:r w:rsidR="00B64636">
        <w:t xml:space="preserve"> recruited to join </w:t>
      </w:r>
      <w:r w:rsidR="00551F29">
        <w:t>a</w:t>
      </w:r>
      <w:r w:rsidR="00B64636">
        <w:t xml:space="preserve"> </w:t>
      </w:r>
      <w:r>
        <w:t xml:space="preserve">structured </w:t>
      </w:r>
      <w:r w:rsidR="00B64636">
        <w:t xml:space="preserve">interview, </w:t>
      </w:r>
      <w:r w:rsidRPr="00AB561A">
        <w:t>the details of which are provided in Appendix A</w:t>
      </w:r>
      <w:r w:rsidR="00B64636">
        <w:t>.</w:t>
      </w:r>
      <w:r>
        <w:t xml:space="preserve"> </w:t>
      </w:r>
      <w:r w:rsidRPr="00AB561A">
        <w:t xml:space="preserve">These </w:t>
      </w:r>
      <w:r w:rsidRPr="00AB561A">
        <w:lastRenderedPageBreak/>
        <w:t>participants, native speakers of either Mandarin or Cantonese, reside in the UK.</w:t>
      </w:r>
      <w:r w:rsidR="00B64636">
        <w:t xml:space="preserve"> </w:t>
      </w:r>
      <w:r w:rsidRPr="00AB561A">
        <w:t xml:space="preserve">Findings indicated that while all participants had utilized EFL software for English language learning, their familiarity with ChatGPT's interactive features didn't necessarily sway their preference. Despite recognizing the potential benefits of ChatGPT in facilitating English acquisition, traditional EFL education software remained their primary choice. Their preference was attributed to two notable factors: the lack of voice integration in ChatGPT and its absence of a systematic learning and review monitoring system. These reasons echo the sentiments expressed in our earlier discussions. </w:t>
      </w:r>
      <w:r>
        <w:t>The insights garnered from the interviews contribute to</w:t>
      </w:r>
      <w:r w:rsidRPr="00AB561A">
        <w:t xml:space="preserve"> the </w:t>
      </w:r>
      <w:r>
        <w:t xml:space="preserve">establishment of </w:t>
      </w:r>
      <w:r w:rsidRPr="00AB561A">
        <w:t>application requirements, which will be elaborated upon in the subsequent section.</w:t>
      </w:r>
    </w:p>
    <w:p w14:paraId="42C8FE9F" w14:textId="64D10A87" w:rsidR="00D62678" w:rsidRDefault="00F76445" w:rsidP="00F76445">
      <w:pPr>
        <w:pStyle w:val="2"/>
      </w:pPr>
      <w:bookmarkStart w:id="8" w:name="_Toc144193121"/>
      <w:r>
        <w:t xml:space="preserve">Application </w:t>
      </w:r>
      <w:r w:rsidR="00B64636">
        <w:t>Requirements</w:t>
      </w:r>
      <w:bookmarkEnd w:id="8"/>
    </w:p>
    <w:p w14:paraId="22F19551" w14:textId="6FA25BFA" w:rsidR="00D62678" w:rsidRPr="00D62678" w:rsidRDefault="00730C4A" w:rsidP="00D62678">
      <w:r>
        <w:t xml:space="preserve">Through the above-mentioned research, </w:t>
      </w:r>
      <w:r w:rsidR="0089402A" w:rsidRPr="0089402A">
        <w:t>a compilation of vital features has been identified.</w:t>
      </w:r>
      <w:r w:rsidR="0089402A">
        <w:t xml:space="preserve"> </w:t>
      </w:r>
      <w:r w:rsidR="0089402A" w:rsidRPr="0089402A">
        <w:t>These features were prioritized using the MoSCoW methodology (refer to Appendix B) and substantiated with user stories (</w:t>
      </w:r>
      <w:r w:rsidR="0089402A">
        <w:t xml:space="preserve">refer to </w:t>
      </w:r>
      <w:r w:rsidR="0089402A" w:rsidRPr="0089402A">
        <w:t xml:space="preserve">Appendix C). This section delves into the key functional and non-functional requirements for the proposed application, </w:t>
      </w:r>
      <w:r w:rsidR="0089402A" w:rsidRPr="0089402A">
        <w:rPr>
          <w:i/>
          <w:iCs/>
        </w:rPr>
        <w:t>Langbuddy</w:t>
      </w:r>
      <w:r w:rsidR="0089402A" w:rsidRPr="0089402A">
        <w:t>.</w:t>
      </w:r>
    </w:p>
    <w:p w14:paraId="45B1422D" w14:textId="48EF65EB" w:rsidR="00730C4A" w:rsidRDefault="00730C4A" w:rsidP="00730C4A">
      <w:pPr>
        <w:pStyle w:val="3"/>
      </w:pPr>
      <w:bookmarkStart w:id="9" w:name="_Toc144193122"/>
      <w:r>
        <w:t>Functional Requirements</w:t>
      </w:r>
      <w:bookmarkEnd w:id="9"/>
    </w:p>
    <w:p w14:paraId="7E6924B1" w14:textId="193D7957" w:rsidR="0089402A" w:rsidRDefault="0089402A" w:rsidP="00730C4A">
      <w:r w:rsidRPr="0089402A">
        <w:t xml:space="preserve">For an </w:t>
      </w:r>
      <w:r w:rsidR="00B23A22">
        <w:t>adaptive</w:t>
      </w:r>
      <w:r w:rsidRPr="0089402A">
        <w:t xml:space="preserve"> </w:t>
      </w:r>
      <w:r w:rsidR="00B23A22">
        <w:t xml:space="preserve">and holistic </w:t>
      </w:r>
      <w:r w:rsidRPr="0089402A">
        <w:t xml:space="preserve">EFL learning experience, </w:t>
      </w:r>
      <w:r>
        <w:rPr>
          <w:iCs/>
        </w:rPr>
        <w:t xml:space="preserve">the application </w:t>
      </w:r>
      <w:r w:rsidRPr="0089402A">
        <w:t xml:space="preserve">is designed </w:t>
      </w:r>
      <w:r>
        <w:t>around</w:t>
      </w:r>
      <w:r w:rsidRPr="0089402A">
        <w:t xml:space="preserve"> four </w:t>
      </w:r>
      <w:r>
        <w:t>main</w:t>
      </w:r>
      <w:r w:rsidRPr="0089402A">
        <w:t xml:space="preserve"> functional </w:t>
      </w:r>
      <w:r w:rsidR="00B23A22">
        <w:t>requiremen</w:t>
      </w:r>
      <w:r w:rsidR="00B23A22" w:rsidRPr="0089402A">
        <w:t>ts</w:t>
      </w:r>
      <w:r w:rsidRPr="0089402A">
        <w:t>:</w:t>
      </w:r>
    </w:p>
    <w:p w14:paraId="63D08BD1" w14:textId="77777777" w:rsidR="007E6617" w:rsidRPr="00F0152F" w:rsidRDefault="007E6617" w:rsidP="007E6617">
      <w:pPr>
        <w:rPr>
          <w:b/>
          <w:u w:val="single"/>
        </w:rPr>
      </w:pPr>
      <w:r w:rsidRPr="00F0152F">
        <w:rPr>
          <w:b/>
          <w:u w:val="single"/>
        </w:rPr>
        <w:t xml:space="preserve">Structured Learning Material </w:t>
      </w:r>
    </w:p>
    <w:p w14:paraId="5290B2C8" w14:textId="77777777" w:rsidR="007E6617" w:rsidRPr="00DB4C8E" w:rsidRDefault="007E6617" w:rsidP="00B333AC">
      <w:pPr>
        <w:numPr>
          <w:ilvl w:val="0"/>
          <w:numId w:val="4"/>
        </w:numPr>
        <w:tabs>
          <w:tab w:val="clear" w:pos="720"/>
          <w:tab w:val="num" w:pos="426"/>
        </w:tabs>
        <w:ind w:left="284" w:hanging="284"/>
      </w:pPr>
      <w:r w:rsidRPr="00DB4C8E">
        <w:rPr>
          <w:b/>
          <w:bCs/>
        </w:rPr>
        <w:t>Diverse Course Offerings</w:t>
      </w:r>
      <w:r w:rsidRPr="00DB4C8E">
        <w:t xml:space="preserve">: The platform </w:t>
      </w:r>
      <w:r>
        <w:t xml:space="preserve">should provide </w:t>
      </w:r>
      <w:r w:rsidRPr="00DB4C8E">
        <w:t>a spectrum of EFL cou</w:t>
      </w:r>
      <w:r>
        <w:t>rses, allowing users to select</w:t>
      </w:r>
      <w:r w:rsidRPr="00DB4C8E">
        <w:t xml:space="preserve"> specific areas</w:t>
      </w:r>
      <w:r>
        <w:t xml:space="preserve"> and levels</w:t>
      </w:r>
      <w:r w:rsidRPr="00DB4C8E">
        <w:t xml:space="preserve"> they wish to bolster.</w:t>
      </w:r>
    </w:p>
    <w:p w14:paraId="6664B7EC" w14:textId="1ED635BC" w:rsidR="007E6617" w:rsidRDefault="007E6617" w:rsidP="00B333AC">
      <w:pPr>
        <w:numPr>
          <w:ilvl w:val="0"/>
          <w:numId w:val="4"/>
        </w:numPr>
        <w:tabs>
          <w:tab w:val="clear" w:pos="720"/>
          <w:tab w:val="num" w:pos="426"/>
        </w:tabs>
        <w:ind w:left="284" w:hanging="284"/>
      </w:pPr>
      <w:r w:rsidRPr="00DB4C8E">
        <w:rPr>
          <w:b/>
          <w:bCs/>
        </w:rPr>
        <w:t>Seamless Integration</w:t>
      </w:r>
      <w:r w:rsidRPr="00DB4C8E">
        <w:t>: Learning materials can b</w:t>
      </w:r>
      <w:r>
        <w:t>e effortlessly integrated into the</w:t>
      </w:r>
      <w:r w:rsidRPr="00DB4C8E">
        <w:t xml:space="preserve"> study plan</w:t>
      </w:r>
      <w:r>
        <w:t xml:space="preserve"> system</w:t>
      </w:r>
      <w:r w:rsidRPr="00DB4C8E">
        <w:t>, auto-generating a structured</w:t>
      </w:r>
      <w:r>
        <w:t xml:space="preserve"> study tasks with a pre-built schedule</w:t>
      </w:r>
      <w:r w:rsidRPr="00DB4C8E">
        <w:t>.</w:t>
      </w:r>
    </w:p>
    <w:p w14:paraId="3B3FE675" w14:textId="5FB358F9" w:rsidR="00617F14" w:rsidRPr="00F0152F" w:rsidRDefault="00617F14" w:rsidP="00730C4A">
      <w:pPr>
        <w:rPr>
          <w:b/>
          <w:u w:val="single"/>
        </w:rPr>
      </w:pPr>
      <w:r w:rsidRPr="00F0152F">
        <w:rPr>
          <w:b/>
          <w:u w:val="single"/>
        </w:rPr>
        <w:t>Study Plan System</w:t>
      </w:r>
    </w:p>
    <w:p w14:paraId="4514E0E2" w14:textId="407569D5" w:rsidR="00DB4C8E" w:rsidRPr="00DB4C8E" w:rsidRDefault="00DB4C8E" w:rsidP="00B333AC">
      <w:pPr>
        <w:numPr>
          <w:ilvl w:val="0"/>
          <w:numId w:val="3"/>
        </w:numPr>
        <w:tabs>
          <w:tab w:val="clear" w:pos="720"/>
          <w:tab w:val="num" w:pos="284"/>
        </w:tabs>
        <w:ind w:left="284" w:hanging="284"/>
      </w:pPr>
      <w:r w:rsidRPr="00DB4C8E">
        <w:rPr>
          <w:b/>
          <w:bCs/>
        </w:rPr>
        <w:t>Customization</w:t>
      </w:r>
      <w:r w:rsidRPr="00DB4C8E">
        <w:t>: Users can craft and schedule their st</w:t>
      </w:r>
      <w:r>
        <w:t>udy tasks</w:t>
      </w:r>
      <w:r w:rsidRPr="00DB4C8E">
        <w:t xml:space="preserve"> to</w:t>
      </w:r>
      <w:r>
        <w:t xml:space="preserve"> fulfill</w:t>
      </w:r>
      <w:r w:rsidRPr="00DB4C8E">
        <w:t xml:space="preserve"> their </w:t>
      </w:r>
      <w:r w:rsidR="007E6617">
        <w:t>unique</w:t>
      </w:r>
      <w:r w:rsidRPr="00DB4C8E">
        <w:t xml:space="preserve"> learning needs. This fosters auto</w:t>
      </w:r>
      <w:r>
        <w:t>nomy, enabling learners to manage</w:t>
      </w:r>
      <w:r w:rsidRPr="00DB4C8E">
        <w:t xml:space="preserve"> their educational journey</w:t>
      </w:r>
      <w:r>
        <w:t xml:space="preserve"> flexibly</w:t>
      </w:r>
      <w:r w:rsidRPr="00DB4C8E">
        <w:t>.</w:t>
      </w:r>
    </w:p>
    <w:p w14:paraId="4D0426DA" w14:textId="0D333304" w:rsidR="00DB4C8E" w:rsidRPr="00DB4C8E" w:rsidRDefault="00DB4C8E" w:rsidP="00B333AC">
      <w:pPr>
        <w:numPr>
          <w:ilvl w:val="0"/>
          <w:numId w:val="3"/>
        </w:numPr>
        <w:tabs>
          <w:tab w:val="clear" w:pos="720"/>
          <w:tab w:val="num" w:pos="284"/>
        </w:tabs>
        <w:ind w:left="284" w:hanging="284"/>
      </w:pPr>
      <w:r w:rsidRPr="00DB4C8E">
        <w:rPr>
          <w:b/>
          <w:bCs/>
        </w:rPr>
        <w:t>Adaptability</w:t>
      </w:r>
      <w:r>
        <w:t>: Users can inspect and modify</w:t>
      </w:r>
      <w:r w:rsidRPr="00DB4C8E">
        <w:t xml:space="preserve"> their learning </w:t>
      </w:r>
      <w:r>
        <w:t>content and schedule</w:t>
      </w:r>
      <w:r w:rsidRPr="00DB4C8E">
        <w:t xml:space="preserve"> as required.</w:t>
      </w:r>
    </w:p>
    <w:p w14:paraId="3353507D" w14:textId="78057CA4" w:rsidR="00DB4C8E" w:rsidRPr="00DB4C8E" w:rsidRDefault="00F0152F" w:rsidP="00B333AC">
      <w:pPr>
        <w:numPr>
          <w:ilvl w:val="0"/>
          <w:numId w:val="3"/>
        </w:numPr>
        <w:tabs>
          <w:tab w:val="clear" w:pos="720"/>
          <w:tab w:val="num" w:pos="284"/>
        </w:tabs>
        <w:ind w:left="284" w:hanging="284"/>
      </w:pPr>
      <w:r w:rsidRPr="00F0152F">
        <w:rPr>
          <w:b/>
          <w:bCs/>
        </w:rPr>
        <w:t xml:space="preserve">Analytical Overview: </w:t>
      </w:r>
      <w:r w:rsidR="00DB4C8E" w:rsidRPr="00DB4C8E">
        <w:t>The p</w:t>
      </w:r>
      <w:r w:rsidR="00DB4C8E">
        <w:t>latform offers statistical overview</w:t>
      </w:r>
      <w:r w:rsidR="00DB4C8E" w:rsidRPr="00DB4C8E">
        <w:t xml:space="preserve"> of a user's learning trajectory, enhancing their ability to strategize and plan ahead.</w:t>
      </w:r>
    </w:p>
    <w:p w14:paraId="4A050CBA" w14:textId="464BC821" w:rsidR="00617F14" w:rsidRPr="00F0152F" w:rsidRDefault="00617F14" w:rsidP="00730C4A">
      <w:pPr>
        <w:rPr>
          <w:b/>
          <w:u w:val="single"/>
        </w:rPr>
      </w:pPr>
      <w:r w:rsidRPr="00F0152F">
        <w:rPr>
          <w:b/>
          <w:u w:val="single"/>
        </w:rPr>
        <w:t xml:space="preserve">Tailored AI Chatbot with </w:t>
      </w:r>
      <w:r w:rsidR="00F533CD" w:rsidRPr="00F0152F">
        <w:rPr>
          <w:b/>
          <w:u w:val="single"/>
        </w:rPr>
        <w:t>Voice Interaction A</w:t>
      </w:r>
      <w:r w:rsidRPr="00F0152F">
        <w:rPr>
          <w:b/>
          <w:u w:val="single"/>
        </w:rPr>
        <w:t>bility</w:t>
      </w:r>
    </w:p>
    <w:p w14:paraId="45139555" w14:textId="53ED18C3" w:rsidR="00AA2654" w:rsidRPr="00AA2654" w:rsidRDefault="00AA2654" w:rsidP="00B333AC">
      <w:pPr>
        <w:numPr>
          <w:ilvl w:val="0"/>
          <w:numId w:val="5"/>
        </w:numPr>
        <w:tabs>
          <w:tab w:val="clear" w:pos="720"/>
          <w:tab w:val="num" w:pos="426"/>
        </w:tabs>
        <w:ind w:left="284" w:hanging="284"/>
      </w:pPr>
      <w:r w:rsidRPr="00AA2654">
        <w:rPr>
          <w:b/>
          <w:bCs/>
        </w:rPr>
        <w:t>Multi</w:t>
      </w:r>
      <w:r w:rsidR="00F70037">
        <w:rPr>
          <w:b/>
          <w:bCs/>
        </w:rPr>
        <w:t>-i</w:t>
      </w:r>
      <w:r w:rsidRPr="00AA2654">
        <w:rPr>
          <w:b/>
          <w:bCs/>
        </w:rPr>
        <w:t>nteraction</w:t>
      </w:r>
      <w:r w:rsidRPr="00AA2654">
        <w:t>: Users can communicate with the AI chatbot using both text and voice inputs. The chatbot, in turn, is equipped to respond vocally</w:t>
      </w:r>
      <w:r w:rsidR="00F70037">
        <w:t xml:space="preserve"> if required by users</w:t>
      </w:r>
      <w:r w:rsidRPr="00AA2654">
        <w:t>.</w:t>
      </w:r>
    </w:p>
    <w:p w14:paraId="1B54C189" w14:textId="03F46EF9" w:rsidR="00AA2654" w:rsidRPr="00AA2654" w:rsidRDefault="00AA2654" w:rsidP="00B333AC">
      <w:pPr>
        <w:numPr>
          <w:ilvl w:val="0"/>
          <w:numId w:val="5"/>
        </w:numPr>
        <w:tabs>
          <w:tab w:val="clear" w:pos="720"/>
          <w:tab w:val="num" w:pos="426"/>
        </w:tabs>
        <w:ind w:left="284" w:hanging="284"/>
      </w:pPr>
      <w:r w:rsidRPr="00AA2654">
        <w:rPr>
          <w:b/>
          <w:bCs/>
        </w:rPr>
        <w:lastRenderedPageBreak/>
        <w:t>Versatile Chatbot Personalities</w:t>
      </w:r>
      <w:r w:rsidRPr="00AA2654">
        <w:t xml:space="preserve">: Recognizing the </w:t>
      </w:r>
      <w:r w:rsidR="00F70037">
        <w:t>diversified needs</w:t>
      </w:r>
      <w:r w:rsidRPr="00AA2654">
        <w:t xml:space="preserve"> in EFL learning, distinct chatbot personalities </w:t>
      </w:r>
      <w:r w:rsidR="00F70037">
        <w:t xml:space="preserve">should be </w:t>
      </w:r>
      <w:r w:rsidRPr="00AA2654">
        <w:t>curated for varied learning contexts</w:t>
      </w:r>
      <w:r w:rsidR="00F70037">
        <w:t xml:space="preserve"> and requirements</w:t>
      </w:r>
      <w:r w:rsidRPr="00AA2654">
        <w:t>.</w:t>
      </w:r>
    </w:p>
    <w:p w14:paraId="1D916E94" w14:textId="7DACB026" w:rsidR="00AA2654" w:rsidRPr="00AA2654" w:rsidRDefault="00AA2654" w:rsidP="00B333AC">
      <w:pPr>
        <w:numPr>
          <w:ilvl w:val="0"/>
          <w:numId w:val="5"/>
        </w:numPr>
        <w:tabs>
          <w:tab w:val="clear" w:pos="720"/>
          <w:tab w:val="num" w:pos="426"/>
        </w:tabs>
        <w:ind w:left="284" w:hanging="284"/>
      </w:pPr>
      <w:r w:rsidRPr="00AA2654">
        <w:rPr>
          <w:b/>
          <w:bCs/>
        </w:rPr>
        <w:t>Review Integration</w:t>
      </w:r>
      <w:r w:rsidRPr="00AA2654">
        <w:t xml:space="preserve">: Conversational </w:t>
      </w:r>
      <w:r w:rsidR="00F70037">
        <w:t xml:space="preserve">content </w:t>
      </w:r>
      <w:r w:rsidRPr="00AA2654">
        <w:t>can be flagged</w:t>
      </w:r>
      <w:r w:rsidR="00F70037">
        <w:t xml:space="preserve"> and seamlessly integrated into the</w:t>
      </w:r>
      <w:r w:rsidRPr="00AA2654">
        <w:t xml:space="preserve"> review</w:t>
      </w:r>
      <w:r w:rsidR="00F70037">
        <w:t xml:space="preserve"> mechanism automatically</w:t>
      </w:r>
      <w:r w:rsidRPr="00AA2654">
        <w:t>, ensuring consistent learning progression.</w:t>
      </w:r>
    </w:p>
    <w:p w14:paraId="6F4BD404" w14:textId="6EAB2FC5" w:rsidR="00AA2654" w:rsidRPr="00AA2654" w:rsidRDefault="00AA2654" w:rsidP="00B333AC">
      <w:pPr>
        <w:numPr>
          <w:ilvl w:val="0"/>
          <w:numId w:val="5"/>
        </w:numPr>
        <w:tabs>
          <w:tab w:val="clear" w:pos="720"/>
          <w:tab w:val="num" w:pos="426"/>
        </w:tabs>
        <w:ind w:left="284" w:hanging="284"/>
      </w:pPr>
      <w:r w:rsidRPr="00AA2654">
        <w:rPr>
          <w:b/>
          <w:bCs/>
        </w:rPr>
        <w:t>Translation Capability</w:t>
      </w:r>
      <w:r w:rsidRPr="00AA2654">
        <w:t xml:space="preserve">: For optimal comprehension, </w:t>
      </w:r>
      <w:r w:rsidR="00F70037">
        <w:t>conversation content</w:t>
      </w:r>
      <w:r w:rsidRPr="00AA2654">
        <w:t xml:space="preserve"> can be translat</w:t>
      </w:r>
      <w:r w:rsidR="00F70037">
        <w:t>ed into the user's mother language when required</w:t>
      </w:r>
      <w:r w:rsidRPr="00AA2654">
        <w:t>.</w:t>
      </w:r>
    </w:p>
    <w:p w14:paraId="34D7A695" w14:textId="68A206D3" w:rsidR="00617F14" w:rsidRPr="00F0152F" w:rsidRDefault="00617F14" w:rsidP="00730C4A">
      <w:pPr>
        <w:rPr>
          <w:b/>
          <w:u w:val="single"/>
        </w:rPr>
      </w:pPr>
      <w:r w:rsidRPr="00F0152F">
        <w:rPr>
          <w:b/>
          <w:u w:val="single"/>
        </w:rPr>
        <w:t xml:space="preserve">Review Mechanism with </w:t>
      </w:r>
      <w:r w:rsidR="00F0152F">
        <w:rPr>
          <w:b/>
          <w:u w:val="single"/>
        </w:rPr>
        <w:t>S</w:t>
      </w:r>
      <w:r w:rsidRPr="00F0152F">
        <w:rPr>
          <w:b/>
          <w:u w:val="single"/>
        </w:rPr>
        <w:t xml:space="preserve">paced </w:t>
      </w:r>
      <w:r w:rsidR="00F0152F">
        <w:rPr>
          <w:b/>
          <w:u w:val="single"/>
        </w:rPr>
        <w:t>R</w:t>
      </w:r>
      <w:r w:rsidRPr="00F0152F">
        <w:rPr>
          <w:b/>
          <w:u w:val="single"/>
        </w:rPr>
        <w:t xml:space="preserve">epetition </w:t>
      </w:r>
      <w:r w:rsidR="00F0152F">
        <w:rPr>
          <w:b/>
          <w:u w:val="single"/>
        </w:rPr>
        <w:t>S</w:t>
      </w:r>
      <w:r w:rsidRPr="00F0152F">
        <w:rPr>
          <w:b/>
          <w:u w:val="single"/>
        </w:rPr>
        <w:t>trategy</w:t>
      </w:r>
    </w:p>
    <w:p w14:paraId="49E81CBD" w14:textId="78A57E8B" w:rsidR="00350A22" w:rsidRPr="00350A22" w:rsidRDefault="00350A22" w:rsidP="00B333AC">
      <w:pPr>
        <w:numPr>
          <w:ilvl w:val="0"/>
          <w:numId w:val="6"/>
        </w:numPr>
        <w:tabs>
          <w:tab w:val="clear" w:pos="720"/>
          <w:tab w:val="num" w:pos="426"/>
        </w:tabs>
        <w:ind w:left="284" w:hanging="284"/>
      </w:pPr>
      <w:r>
        <w:rPr>
          <w:b/>
          <w:bCs/>
        </w:rPr>
        <w:t xml:space="preserve">Automatically </w:t>
      </w:r>
      <w:r w:rsidRPr="00350A22">
        <w:rPr>
          <w:b/>
          <w:bCs/>
        </w:rPr>
        <w:t>Integration</w:t>
      </w:r>
      <w:r w:rsidRPr="00350A22">
        <w:t xml:space="preserve">: </w:t>
      </w:r>
      <w:r w:rsidR="00F0152F">
        <w:t>The finished study task and n</w:t>
      </w:r>
      <w:r w:rsidRPr="00350A22">
        <w:t>oteworthy points from chatbot interactions can be seamlessly tran</w:t>
      </w:r>
      <w:r w:rsidR="00F0152F">
        <w:t>sitioned into the review system if required. Users can decide the review schedule and amend content in the integration process.</w:t>
      </w:r>
    </w:p>
    <w:p w14:paraId="68A35619" w14:textId="75A82A11" w:rsidR="00350A22" w:rsidRPr="00350A22" w:rsidRDefault="00350A22" w:rsidP="00B333AC">
      <w:pPr>
        <w:numPr>
          <w:ilvl w:val="0"/>
          <w:numId w:val="6"/>
        </w:numPr>
        <w:tabs>
          <w:tab w:val="clear" w:pos="720"/>
          <w:tab w:val="num" w:pos="426"/>
        </w:tabs>
        <w:ind w:left="284" w:hanging="284"/>
      </w:pPr>
      <w:r w:rsidRPr="00350A22">
        <w:rPr>
          <w:b/>
          <w:bCs/>
        </w:rPr>
        <w:t>Customizability</w:t>
      </w:r>
      <w:r w:rsidRPr="00350A22">
        <w:t xml:space="preserve">: While the system offers preset </w:t>
      </w:r>
      <w:r w:rsidR="00F0152F">
        <w:t xml:space="preserve">spaced </w:t>
      </w:r>
      <w:r w:rsidRPr="00350A22">
        <w:t xml:space="preserve">repetition schedules, users also have the autonomy to devise unique review timelines. Additionally, they can </w:t>
      </w:r>
      <w:r w:rsidR="00F0152F">
        <w:t xml:space="preserve">create and </w:t>
      </w:r>
      <w:r w:rsidRPr="00350A22">
        <w:t>modify content and timelines as they progress.</w:t>
      </w:r>
    </w:p>
    <w:p w14:paraId="16E3A36F" w14:textId="54996336" w:rsidR="00350A22" w:rsidRDefault="00350A22" w:rsidP="00B333AC">
      <w:pPr>
        <w:numPr>
          <w:ilvl w:val="0"/>
          <w:numId w:val="6"/>
        </w:numPr>
        <w:tabs>
          <w:tab w:val="clear" w:pos="720"/>
          <w:tab w:val="num" w:pos="426"/>
        </w:tabs>
        <w:ind w:left="284" w:hanging="284"/>
      </w:pPr>
      <w:r w:rsidRPr="00350A22">
        <w:rPr>
          <w:b/>
          <w:bCs/>
        </w:rPr>
        <w:t>Analytical Overview</w:t>
      </w:r>
      <w:r w:rsidRPr="00350A22">
        <w:t xml:space="preserve">: Users can </w:t>
      </w:r>
      <w:r w:rsidR="00F0152F">
        <w:t xml:space="preserve">see </w:t>
      </w:r>
      <w:r w:rsidRPr="00350A22">
        <w:t>their review performance</w:t>
      </w:r>
      <w:r w:rsidR="00F0152F">
        <w:t xml:space="preserve"> and progress</w:t>
      </w:r>
      <w:r w:rsidRPr="00350A22">
        <w:t xml:space="preserve"> throug</w:t>
      </w:r>
      <w:r w:rsidR="00B23A22">
        <w:t>h statistical insights</w:t>
      </w:r>
      <w:r w:rsidRPr="00350A22">
        <w:t>.</w:t>
      </w:r>
      <w:r w:rsidR="00B23A22">
        <w:t xml:space="preserve"> They can adjust their learning process basing on the information provided by the platform.</w:t>
      </w:r>
    </w:p>
    <w:p w14:paraId="4B0A3D28" w14:textId="372BD167" w:rsidR="00EC512D" w:rsidRDefault="00EC512D" w:rsidP="00EC512D">
      <w:pPr>
        <w:pStyle w:val="3"/>
      </w:pPr>
      <w:bookmarkStart w:id="10" w:name="_Toc144193123"/>
      <w:r>
        <w:t>Non-Functional Requirements</w:t>
      </w:r>
      <w:bookmarkEnd w:id="10"/>
    </w:p>
    <w:p w14:paraId="4D86139A" w14:textId="0086A52C" w:rsidR="00B23A22" w:rsidRDefault="00B23A22" w:rsidP="00B23A22">
      <w:r>
        <w:t xml:space="preserve">The project must also </w:t>
      </w:r>
      <w:r w:rsidR="00D414E5">
        <w:t>fulfil</w:t>
      </w:r>
      <w:r>
        <w:t xml:space="preserve"> three non-functional requirements as part of its design and implementation.</w:t>
      </w:r>
    </w:p>
    <w:p w14:paraId="7A73C6B2" w14:textId="097116C5" w:rsidR="00EC512D" w:rsidRPr="007725A2" w:rsidRDefault="00D819B4" w:rsidP="00EC512D">
      <w:pPr>
        <w:rPr>
          <w:b/>
        </w:rPr>
      </w:pPr>
      <w:r w:rsidRPr="007725A2">
        <w:rPr>
          <w:b/>
        </w:rPr>
        <w:t>Usability</w:t>
      </w:r>
    </w:p>
    <w:p w14:paraId="537EA2AA" w14:textId="125E3B0A" w:rsidR="00EB2712" w:rsidRDefault="00EB2712" w:rsidP="00EC512D">
      <w:r>
        <w:t xml:space="preserve">The application </w:t>
      </w:r>
      <w:r w:rsidR="00E6012D">
        <w:t xml:space="preserve">user interface </w:t>
      </w:r>
      <w:r>
        <w:t xml:space="preserve">should be user-friendly and fast-loading. </w:t>
      </w:r>
      <w:r w:rsidR="00E6012D">
        <w:t xml:space="preserve">The design style </w:t>
      </w:r>
      <w:r>
        <w:t xml:space="preserve">should </w:t>
      </w:r>
      <w:r w:rsidR="00E6012D">
        <w:t xml:space="preserve">enable </w:t>
      </w:r>
      <w:r>
        <w:t>users to identify information</w:t>
      </w:r>
      <w:r w:rsidR="00E6012D">
        <w:t xml:space="preserve"> easily and</w:t>
      </w:r>
      <w:r>
        <w:t xml:space="preserve"> focus on learning tasks. Furthermore, </w:t>
      </w:r>
      <w:r w:rsidR="00E6012D">
        <w:t xml:space="preserve">the management of loading state, which </w:t>
      </w:r>
      <w:r w:rsidR="00165A28">
        <w:t>refers to the waiting for response from chatbot and transformation between text and voice</w:t>
      </w:r>
      <w:r w:rsidR="00E6012D">
        <w:t xml:space="preserve"> </w:t>
      </w:r>
      <w:r>
        <w:t xml:space="preserve">should be considered. </w:t>
      </w:r>
      <w:r w:rsidR="00E6012D" w:rsidRPr="00E6012D">
        <w:t>Moreover, in instances of errors or unexpected user actions, clear a</w:t>
      </w:r>
      <w:r w:rsidR="00165A28">
        <w:t>nd instructive hint messages should be</w:t>
      </w:r>
      <w:r w:rsidR="00E6012D" w:rsidRPr="00E6012D">
        <w:t xml:space="preserve"> presented, guiding users to rectify issues or understand the context better.</w:t>
      </w:r>
    </w:p>
    <w:p w14:paraId="7AFACAB8" w14:textId="527BA127" w:rsidR="00EC512D" w:rsidRPr="007725A2" w:rsidRDefault="00EC512D" w:rsidP="00EC512D">
      <w:pPr>
        <w:rPr>
          <w:b/>
        </w:rPr>
      </w:pPr>
      <w:r w:rsidRPr="007725A2">
        <w:rPr>
          <w:b/>
        </w:rPr>
        <w:t xml:space="preserve">Security and </w:t>
      </w:r>
      <w:r w:rsidR="00D819B4" w:rsidRPr="007725A2">
        <w:rPr>
          <w:b/>
        </w:rPr>
        <w:t>P</w:t>
      </w:r>
      <w:r w:rsidRPr="007725A2">
        <w:rPr>
          <w:b/>
        </w:rPr>
        <w:t>rivacy</w:t>
      </w:r>
    </w:p>
    <w:p w14:paraId="00AAA8C4" w14:textId="06D7A112" w:rsidR="00165A28" w:rsidRDefault="00165A28" w:rsidP="00EC512D">
      <w:pPr>
        <w:rPr>
          <w:b/>
        </w:rPr>
      </w:pPr>
      <w:r w:rsidRPr="00165A28">
        <w:t>Before any personal information or voice data is</w:t>
      </w:r>
      <w:r>
        <w:t xml:space="preserve"> accessed or processed, users should be</w:t>
      </w:r>
      <w:r w:rsidRPr="00165A28">
        <w:t xml:space="preserve"> informed and their consent is obtained, especially when data needs to be shared with third-party API providers to enable specific functionalities.</w:t>
      </w:r>
      <w:r w:rsidR="00FA5945">
        <w:t xml:space="preserve"> The application should </w:t>
      </w:r>
      <w:r w:rsidR="007725A2">
        <w:t xml:space="preserve">strictly </w:t>
      </w:r>
      <w:r w:rsidR="00FA5945">
        <w:t>maintain</w:t>
      </w:r>
      <w:r w:rsidR="00EB2712" w:rsidRPr="00EB2712">
        <w:t xml:space="preserve"> </w:t>
      </w:r>
      <w:r w:rsidR="00FA5945" w:rsidRPr="00EB2712">
        <w:t>compliance with GDPR (General Data</w:t>
      </w:r>
      <w:r w:rsidR="00FA5945">
        <w:t xml:space="preserve"> </w:t>
      </w:r>
      <w:r w:rsidR="00FA5945" w:rsidRPr="00EB2712">
        <w:t>Protection</w:t>
      </w:r>
      <w:r w:rsidR="00FA5945">
        <w:t xml:space="preserve"> </w:t>
      </w:r>
      <w:r w:rsidR="00FA5945" w:rsidRPr="00EB2712">
        <w:t>Regulation)</w:t>
      </w:r>
      <w:r>
        <w:t xml:space="preserve"> and ensure</w:t>
      </w:r>
      <w:r w:rsidR="00FA5945">
        <w:t xml:space="preserve"> </w:t>
      </w:r>
      <w:r w:rsidRPr="00165A28">
        <w:t>that personal and sensitive user informati</w:t>
      </w:r>
      <w:r>
        <w:t>on is safeguarded at the adequate</w:t>
      </w:r>
      <w:r w:rsidR="005A46AC">
        <w:t xml:space="preserve"> level of security measures</w:t>
      </w:r>
      <w:r w:rsidRPr="00165A28">
        <w:t>.</w:t>
      </w:r>
    </w:p>
    <w:p w14:paraId="005AA344" w14:textId="14867FC2" w:rsidR="00EC512D" w:rsidRDefault="00D819B4" w:rsidP="00EC512D">
      <w:pPr>
        <w:rPr>
          <w:b/>
        </w:rPr>
      </w:pPr>
      <w:r w:rsidRPr="007725A2">
        <w:rPr>
          <w:b/>
        </w:rPr>
        <w:t>Daily Interaction Limitation with Chatbot</w:t>
      </w:r>
    </w:p>
    <w:p w14:paraId="1862D8B3" w14:textId="28B87CDC" w:rsidR="00FA5945" w:rsidRDefault="005A46AC" w:rsidP="00EC512D">
      <w:r w:rsidRPr="005A46AC">
        <w:t xml:space="preserve">Given the reliance on third-party APIs, a </w:t>
      </w:r>
      <w:r>
        <w:t xml:space="preserve">reasonable </w:t>
      </w:r>
      <w:r w:rsidRPr="005A46AC">
        <w:t>restriction on user-chatbot interactions is enforced.</w:t>
      </w:r>
      <w:r>
        <w:t xml:space="preserve"> </w:t>
      </w:r>
      <w:r w:rsidR="00D414E5">
        <w:t xml:space="preserve">As OpenAI API charged the usage basing on tokens, </w:t>
      </w:r>
      <w:r w:rsidR="00D414E5">
        <w:lastRenderedPageBreak/>
        <w:t xml:space="preserve">conversation points are proposed as a tool to limit the number of messages sent to chatbots. </w:t>
      </w:r>
      <w:r>
        <w:t xml:space="preserve">This </w:t>
      </w:r>
      <w:r w:rsidR="00FA5945">
        <w:t>will prevent abusing these features and control the operation</w:t>
      </w:r>
      <w:r>
        <w:t>al</w:t>
      </w:r>
      <w:r w:rsidR="00FA5945">
        <w:t xml:space="preserve"> cost</w:t>
      </w:r>
      <w:r>
        <w:t xml:space="preserve"> at an affordable level</w:t>
      </w:r>
      <w:r w:rsidR="00FA5945">
        <w:t xml:space="preserve">. </w:t>
      </w:r>
      <w:r>
        <w:t xml:space="preserve">Meanwhile, </w:t>
      </w:r>
      <w:r w:rsidR="00FA5945">
        <w:t>th</w:t>
      </w:r>
      <w:r>
        <w:t>is</w:t>
      </w:r>
      <w:r w:rsidR="00FA5945">
        <w:t xml:space="preserve"> limitation will also encourage </w:t>
      </w:r>
      <w:r w:rsidR="007725A2">
        <w:t xml:space="preserve">the user to </w:t>
      </w:r>
      <w:r>
        <w:t>engage with</w:t>
      </w:r>
      <w:r w:rsidR="007725A2">
        <w:t xml:space="preserve"> </w:t>
      </w:r>
      <w:r w:rsidR="00D414E5">
        <w:t>c</w:t>
      </w:r>
      <w:r w:rsidR="007725A2">
        <w:t>hatbot</w:t>
      </w:r>
      <w:r w:rsidR="006571A1">
        <w:t xml:space="preserve"> in a thoughtful and responsible manner</w:t>
      </w:r>
      <w:r w:rsidR="007725A2">
        <w:t>.</w:t>
      </w:r>
    </w:p>
    <w:p w14:paraId="5FE9275C" w14:textId="77777777" w:rsidR="00FA5945" w:rsidRDefault="00FA5945" w:rsidP="00EC512D"/>
    <w:p w14:paraId="74296467" w14:textId="7251B831" w:rsidR="00EC512D" w:rsidRDefault="00EC512D" w:rsidP="00EC512D"/>
    <w:p w14:paraId="44143480" w14:textId="66AC93E6" w:rsidR="00EC512D" w:rsidRDefault="00EC512D" w:rsidP="00EC512D"/>
    <w:p w14:paraId="05B2BFBE" w14:textId="0BFCBC6F" w:rsidR="00EC512D" w:rsidRDefault="00EC512D" w:rsidP="00EC512D"/>
    <w:p w14:paraId="79D5A206" w14:textId="5C01C31B" w:rsidR="00EC512D" w:rsidRDefault="00EC512D">
      <w:pPr>
        <w:spacing w:before="0"/>
        <w:jc w:val="left"/>
      </w:pPr>
    </w:p>
    <w:p w14:paraId="4AA6B78D" w14:textId="6D4BC9C5" w:rsidR="00EC512D" w:rsidRDefault="00EC512D">
      <w:pPr>
        <w:spacing w:before="0"/>
        <w:jc w:val="left"/>
      </w:pPr>
    </w:p>
    <w:p w14:paraId="0F887139" w14:textId="6A71D32D" w:rsidR="00EC512D" w:rsidRDefault="00EC512D">
      <w:pPr>
        <w:spacing w:before="0"/>
        <w:jc w:val="left"/>
      </w:pPr>
    </w:p>
    <w:p w14:paraId="2BBF5A64" w14:textId="6F98FFCE" w:rsidR="00EC512D" w:rsidRDefault="00EC512D">
      <w:pPr>
        <w:spacing w:before="0"/>
        <w:jc w:val="left"/>
      </w:pPr>
    </w:p>
    <w:p w14:paraId="5B9A8628" w14:textId="2BF5A590" w:rsidR="00EC512D" w:rsidRDefault="00EC512D">
      <w:pPr>
        <w:spacing w:before="0"/>
        <w:jc w:val="left"/>
      </w:pPr>
    </w:p>
    <w:p w14:paraId="09DD5E08" w14:textId="4A339ADD" w:rsidR="00EC512D" w:rsidRDefault="00EC512D">
      <w:pPr>
        <w:spacing w:before="0"/>
        <w:jc w:val="left"/>
      </w:pPr>
      <w:r>
        <w:br w:type="page"/>
      </w:r>
    </w:p>
    <w:p w14:paraId="2AFDCCA7" w14:textId="5B515967" w:rsidR="008B6CA7" w:rsidRPr="0094119B" w:rsidRDefault="006557AC" w:rsidP="0094119B">
      <w:pPr>
        <w:pStyle w:val="1"/>
      </w:pPr>
      <w:bookmarkStart w:id="11" w:name="_Toc144193124"/>
      <w:r w:rsidRPr="0094119B">
        <w:lastRenderedPageBreak/>
        <w:t>Design and Implementation</w:t>
      </w:r>
      <w:bookmarkEnd w:id="11"/>
    </w:p>
    <w:p w14:paraId="702E6CD6" w14:textId="0CC17619" w:rsidR="00290035" w:rsidRDefault="00290035" w:rsidP="00290035">
      <w:r>
        <w:t xml:space="preserve">This part will </w:t>
      </w:r>
      <w:r w:rsidR="0094119B">
        <w:t>illustrate the system architecture of this application. Then the user interface design and database design will be explained. Finally, the implementation of functionalities will be also elaborated.</w:t>
      </w:r>
    </w:p>
    <w:p w14:paraId="54810E86" w14:textId="161781CA" w:rsidR="0094119B" w:rsidRDefault="0094119B" w:rsidP="0094119B">
      <w:pPr>
        <w:pStyle w:val="2"/>
      </w:pPr>
      <w:bookmarkStart w:id="12" w:name="_Toc144193125"/>
      <w:r>
        <w:t>System Architecture</w:t>
      </w:r>
      <w:bookmarkEnd w:id="12"/>
    </w:p>
    <w:p w14:paraId="5837A5D1" w14:textId="70A2BB80" w:rsidR="00597AF9" w:rsidRDefault="00916DCD" w:rsidP="00290035">
      <w:r w:rsidRPr="00916DCD">
        <w:rPr>
          <w:noProof/>
          <w:lang w:val="en-US" w:eastAsia="zh-CN"/>
        </w:rPr>
        <w:drawing>
          <wp:inline distT="0" distB="0" distL="0" distR="0" wp14:anchorId="30D1E50F" wp14:editId="1C606326">
            <wp:extent cx="5270500" cy="3488113"/>
            <wp:effectExtent l="0" t="0" r="6350" b="0"/>
            <wp:docPr id="7" name="图片 7" descr="C:\Users\JUSTIN\Documents\WeChat Files\wxid_sy1xs9unbbor22\FileStorage\Temp\1692748178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4817804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488113"/>
                    </a:xfrm>
                    <a:prstGeom prst="rect">
                      <a:avLst/>
                    </a:prstGeom>
                    <a:noFill/>
                    <a:ln>
                      <a:noFill/>
                    </a:ln>
                  </pic:spPr>
                </pic:pic>
              </a:graphicData>
            </a:graphic>
          </wp:inline>
        </w:drawing>
      </w:r>
    </w:p>
    <w:p w14:paraId="2E001E61" w14:textId="311893F8" w:rsidR="002E4AB3" w:rsidRPr="00290035" w:rsidRDefault="002E4AB3" w:rsidP="002E4AB3">
      <w:pPr>
        <w:pStyle w:val="figure"/>
      </w:pPr>
      <w:r w:rsidRPr="002E4AB3">
        <w:rPr>
          <w:b/>
        </w:rPr>
        <w:t xml:space="preserve">Figure </w:t>
      </w:r>
      <w:r w:rsidR="00945AEC">
        <w:rPr>
          <w:b/>
        </w:rPr>
        <w:t>2</w:t>
      </w:r>
      <w:r w:rsidRPr="002E4AB3">
        <w:rPr>
          <w:b/>
        </w:rPr>
        <w:t>:</w:t>
      </w:r>
      <w:r>
        <w:t xml:space="preserve"> system architecture</w:t>
      </w:r>
    </w:p>
    <w:p w14:paraId="439E15DD" w14:textId="4E58B7BD" w:rsidR="00E81C73" w:rsidRDefault="00E81C73" w:rsidP="00E81C73">
      <w:r w:rsidRPr="00E81C73">
        <w:t>This application system includes four parts: frontend, middleware, database and external API.</w:t>
      </w:r>
    </w:p>
    <w:p w14:paraId="23F3D620" w14:textId="240D00EC" w:rsidR="002072B9" w:rsidRDefault="000028FB" w:rsidP="002E4AB3">
      <w:r w:rsidRPr="000028FB">
        <w:t xml:space="preserve">The frontend is developed using </w:t>
      </w:r>
      <w:r w:rsidRPr="000028FB">
        <w:rPr>
          <w:b/>
          <w:bCs/>
        </w:rPr>
        <w:t>React</w:t>
      </w:r>
      <w:r w:rsidRPr="000028FB">
        <w:t>, a widely-used JavaScript library known for building interactive user interfaces for single-page applications</w:t>
      </w:r>
      <w:r w:rsidR="002072B9">
        <w:t xml:space="preserve"> and maintained by Facebook</w:t>
      </w:r>
      <w:r w:rsidR="005E0892">
        <w:t xml:space="preserve"> </w:t>
      </w:r>
      <w:r w:rsidR="005E0892">
        <w:fldChar w:fldCharType="begin"/>
      </w:r>
      <w:r w:rsidR="005E0892">
        <w:instrText xml:space="preserve"> ADDIN ZOTERO_ITEM CSL_CITATION {"citationID":"KsSYvuIN","properties":{"formattedCitation":"(React, 2023)","plainCitation":"(React, 2023)","noteIndex":0},"citationItems":[{"id":219,"uris":["http://zotero.org/users/12186833/items/X28PE2XP"],"itemData":{"id":219,"type":"webpage","abstract":"The library for web and native user interfaces","language":"en","title":"React","URL":"https://react.dev/","author":[{"family":"React","given":""}],"accessed":{"date-parts":[["2023",8,23]]},"issued":{"date-parts":[["2023",8,23]]}}}],"schema":"https://github.com/citation-style-language/schema/raw/master/csl-citation.json"} </w:instrText>
      </w:r>
      <w:r w:rsidR="005E0892">
        <w:fldChar w:fldCharType="separate"/>
      </w:r>
      <w:r w:rsidR="005E0892" w:rsidRPr="005E0892">
        <w:t>(React, 2023)</w:t>
      </w:r>
      <w:r w:rsidR="005E0892">
        <w:fldChar w:fldCharType="end"/>
      </w:r>
      <w:r w:rsidRPr="000028FB">
        <w:t>. React's component-based approach ensures modularity, facilitating easier updates and maintenance. Moreover, it allows for the creation of dynamic and responsive web pages,</w:t>
      </w:r>
      <w:r>
        <w:t xml:space="preserve"> enhancing the user experience, which is suitable for rendering the study items, review items and chat boxes</w:t>
      </w:r>
      <w:r w:rsidR="002072B9">
        <w:t xml:space="preserve"> repeatedly</w:t>
      </w:r>
      <w:r>
        <w:t xml:space="preserve">. </w:t>
      </w:r>
      <w:r w:rsidRPr="000028FB">
        <w:t xml:space="preserve">Paired with React, </w:t>
      </w:r>
      <w:r>
        <w:t>the popular UI framework</w:t>
      </w:r>
      <w:r w:rsidRPr="000028FB">
        <w:t xml:space="preserve"> </w:t>
      </w:r>
      <w:r w:rsidRPr="000028FB">
        <w:rPr>
          <w:b/>
          <w:bCs/>
        </w:rPr>
        <w:t>MUI (Material-UI)</w:t>
      </w:r>
      <w:r>
        <w:rPr>
          <w:b/>
          <w:bCs/>
        </w:rPr>
        <w:t xml:space="preserve"> </w:t>
      </w:r>
      <w:r w:rsidRPr="000028FB">
        <w:t>which implements Google’s material Design is chose</w:t>
      </w:r>
      <w:r>
        <w:t>n</w:t>
      </w:r>
      <w:r w:rsidRPr="000028FB">
        <w:t>. MUI offers a set of React components tailored for faster and more efficient web development</w:t>
      </w:r>
      <w:r w:rsidR="005E0892">
        <w:t xml:space="preserve"> </w:t>
      </w:r>
      <w:r w:rsidR="005E0892">
        <w:fldChar w:fldCharType="begin"/>
      </w:r>
      <w:r w:rsidR="00DC7750">
        <w:instrText xml:space="preserve"> ADDIN ZOTERO_ITEM CSL_CITATION {"citationID":"bW6PxBwq","properties":{"formattedCitation":"(MUI, 2023a)","plainCitation":"(MUI, 2023a)","noteIndex":0},"citationItems":[{"id":221,"uris":["http://zotero.org/users/12186833/items/I4AX3DW7"],"itemData":{"id":221,"type":"webpage","abstract":"MUI provides a simple, customizable, and accessible library of React components. Follow your own design system, or start with Material Design.","language":"en","title":"MUI: The React component library you always wanted","title-short":"MUI","URL":"https://mui.com/","author":[{"family":"MUI","given":""}],"accessed":{"date-parts":[["2023",8,23]]},"issued":{"date-parts":[["2023",8,23]]}}}],"schema":"https://github.com/citation-style-language/schema/raw/master/csl-citation.json"} </w:instrText>
      </w:r>
      <w:r w:rsidR="005E0892">
        <w:fldChar w:fldCharType="separate"/>
      </w:r>
      <w:r w:rsidR="00DC7750" w:rsidRPr="00DC7750">
        <w:t>(MUI, 2023a)</w:t>
      </w:r>
      <w:r w:rsidR="005E0892">
        <w:fldChar w:fldCharType="end"/>
      </w:r>
      <w:r w:rsidRPr="000028FB">
        <w:t>. It's designed for creating visually pleasing and intuitive user interfaces, making it especially suitable for an education-focused application that requires clear and accessible UI elements.</w:t>
      </w:r>
    </w:p>
    <w:p w14:paraId="35973F34" w14:textId="0E231747" w:rsidR="002072B9" w:rsidRDefault="002072B9" w:rsidP="002E4AB3">
      <w:r w:rsidRPr="002072B9">
        <w:t xml:space="preserve">For </w:t>
      </w:r>
      <w:r>
        <w:t>the</w:t>
      </w:r>
      <w:r w:rsidRPr="002072B9">
        <w:t xml:space="preserve"> middleware, </w:t>
      </w:r>
      <w:r w:rsidRPr="002072B9">
        <w:rPr>
          <w:b/>
          <w:bCs/>
        </w:rPr>
        <w:t>Node.js</w:t>
      </w:r>
      <w:r w:rsidRPr="002072B9">
        <w:t xml:space="preserve"> stands out as an ideal choice. This open-source, cross-platform JavaScript runtime environment is known for its efficiency in </w:t>
      </w:r>
      <w:r w:rsidRPr="002072B9">
        <w:lastRenderedPageBreak/>
        <w:t xml:space="preserve">handling concurrent requests, essential for a responsive chatbot experience. Furthermore, its non-blocking I/O model ensures real-time updates, a crucial feature for any interactive </w:t>
      </w:r>
      <w:r w:rsidR="00367C32">
        <w:t xml:space="preserve">and data-intensive </w:t>
      </w:r>
      <w:r w:rsidRPr="002072B9">
        <w:t>platform.</w:t>
      </w:r>
      <w:r>
        <w:t xml:space="preserve"> Node.js also has rich libraries which can be easily integrated with various function of the application.</w:t>
      </w:r>
      <w:r w:rsidRPr="002072B9">
        <w:t xml:space="preserve"> Complementing Node.js, </w:t>
      </w:r>
      <w:r w:rsidRPr="002072B9">
        <w:rPr>
          <w:b/>
          <w:bCs/>
        </w:rPr>
        <w:t>Express.js</w:t>
      </w:r>
      <w:r w:rsidRPr="002072B9">
        <w:t xml:space="preserve"> is utilized. Express.js, being a minimal and adaptable Node.js web application framework, simplifies the process of crafting server-side applications, making the integration of features and APIs seamless and straightforward</w:t>
      </w:r>
      <w:r w:rsidR="005E0892">
        <w:t xml:space="preserve"> </w:t>
      </w:r>
      <w:r w:rsidR="005E0892">
        <w:fldChar w:fldCharType="begin"/>
      </w:r>
      <w:r w:rsidR="005E0892">
        <w:instrText xml:space="preserve"> ADDIN ZOTERO_ITEM CSL_CITATION {"citationID":"K2AYA3lR","properties":{"formattedCitation":"(Express, 2023)","plainCitation":"(Express, 2023)","noteIndex":0},"citationItems":[{"id":225,"uris":["http://zotero.org/users/12186833/items/7UBH6ZSL"],"itemData":{"id":225,"type":"webpage","language":"en","title":"Express - Node.js web application framework","URL":"https://expressjs.com/","author":[{"family":"Express","given":""}],"accessed":{"date-parts":[["2023",8,23]]},"issued":{"date-parts":[["2023",8,23]]}}}],"schema":"https://github.com/citation-style-language/schema/raw/master/csl-citation.json"} </w:instrText>
      </w:r>
      <w:r w:rsidR="005E0892">
        <w:fldChar w:fldCharType="separate"/>
      </w:r>
      <w:r w:rsidR="005E0892" w:rsidRPr="005E0892">
        <w:t>(Express, 2023)</w:t>
      </w:r>
      <w:r w:rsidR="005E0892">
        <w:fldChar w:fldCharType="end"/>
      </w:r>
      <w:r w:rsidRPr="002072B9">
        <w:t>.</w:t>
      </w:r>
    </w:p>
    <w:p w14:paraId="0C6320F0" w14:textId="6C281BF8" w:rsidR="00367C32" w:rsidRDefault="00367C32" w:rsidP="00367C32">
      <w:r w:rsidRPr="00367C32">
        <w:t xml:space="preserve">For </w:t>
      </w:r>
      <w:r>
        <w:t xml:space="preserve">the </w:t>
      </w:r>
      <w:r w:rsidRPr="00367C32">
        <w:t>application</w:t>
      </w:r>
      <w:r>
        <w:t>'s data management needs,</w:t>
      </w:r>
      <w:r w:rsidRPr="00367C32">
        <w:t xml:space="preserve"> </w:t>
      </w:r>
      <w:r w:rsidRPr="00367C32">
        <w:rPr>
          <w:b/>
          <w:bCs/>
        </w:rPr>
        <w:t>PostgreSQL</w:t>
      </w:r>
      <w:r>
        <w:rPr>
          <w:b/>
          <w:bCs/>
        </w:rPr>
        <w:t xml:space="preserve"> </w:t>
      </w:r>
      <w:r w:rsidRPr="00367C32">
        <w:rPr>
          <w:bCs/>
        </w:rPr>
        <w:t>is selected</w:t>
      </w:r>
      <w:r w:rsidRPr="00367C32">
        <w:t xml:space="preserve">. Renowned as an advanced open-source relational database system, PostgreSQL offers key features such as extensibility, data integrity, and adherence to SQL standards. Within </w:t>
      </w:r>
      <w:r>
        <w:t>this</w:t>
      </w:r>
      <w:r w:rsidRPr="00367C32">
        <w:t xml:space="preserve"> application, the relationships between users, study tasks, review sessions, and chat history are intricate and tightly-knit. Such relationships are best modeled using a relational database paradigm.</w:t>
      </w:r>
      <w:r w:rsidR="005C0A1D">
        <w:t xml:space="preserve"> </w:t>
      </w:r>
      <w:r w:rsidRPr="00367C32">
        <w:t>Relational databases, like PostgreSQL, excel in representing data entities and the connections between them in a structured manner. They are particularly adept at handling complex queries and ensuring data consistency</w:t>
      </w:r>
      <w:r w:rsidR="005C0A1D">
        <w:t xml:space="preserve">. Given that </w:t>
      </w:r>
      <w:r w:rsidRPr="00367C32">
        <w:t>application demands a clear representation of the relationship dynamics among its data elements</w:t>
      </w:r>
      <w:r w:rsidR="008E73BC">
        <w:t>,</w:t>
      </w:r>
      <w:r w:rsidRPr="00367C32">
        <w:t xml:space="preserve"> </w:t>
      </w:r>
      <w:r w:rsidR="008E73BC">
        <w:t>t</w:t>
      </w:r>
      <w:r w:rsidR="005C0A1D">
        <w:t>he</w:t>
      </w:r>
      <w:r w:rsidRPr="00367C32">
        <w:t xml:space="preserve"> </w:t>
      </w:r>
      <w:r w:rsidR="005C0A1D">
        <w:t xml:space="preserve">feature </w:t>
      </w:r>
      <w:r w:rsidRPr="00367C32">
        <w:t>ACID (Atomicity, Consistency, Isolation, Durabi</w:t>
      </w:r>
      <w:r w:rsidR="005C0A1D">
        <w:t>lity)</w:t>
      </w:r>
      <w:r w:rsidRPr="00367C32">
        <w:t xml:space="preserve"> of PostgreSQL </w:t>
      </w:r>
      <w:r w:rsidR="008E73BC">
        <w:t>is</w:t>
      </w:r>
      <w:r w:rsidR="005C0A1D">
        <w:t xml:space="preserve"> beneficial and </w:t>
      </w:r>
      <w:r w:rsidRPr="00367C32">
        <w:t>esse</w:t>
      </w:r>
      <w:r w:rsidR="005C0A1D">
        <w:t>ntial for this software</w:t>
      </w:r>
      <w:r w:rsidRPr="00367C32">
        <w:t>.</w:t>
      </w:r>
    </w:p>
    <w:p w14:paraId="03FCF3FE" w14:textId="3566D7F5" w:rsidR="008E73BC" w:rsidRPr="008E73BC" w:rsidRDefault="001D1E21" w:rsidP="008E73BC">
      <w:r>
        <w:t>The</w:t>
      </w:r>
      <w:r w:rsidR="008E73BC" w:rsidRPr="008E73BC">
        <w:t xml:space="preserve"> application's capabilities are further magnified through a selection of external APIs:</w:t>
      </w:r>
    </w:p>
    <w:p w14:paraId="1A291A43" w14:textId="3FD551FA" w:rsidR="008E73BC" w:rsidRDefault="008E73BC" w:rsidP="00B333AC">
      <w:pPr>
        <w:numPr>
          <w:ilvl w:val="0"/>
          <w:numId w:val="7"/>
        </w:numPr>
        <w:tabs>
          <w:tab w:val="clear" w:pos="720"/>
          <w:tab w:val="num" w:pos="426"/>
        </w:tabs>
        <w:ind w:left="284" w:hanging="284"/>
      </w:pPr>
      <w:r w:rsidRPr="008E73BC">
        <w:rPr>
          <w:b/>
          <w:bCs/>
        </w:rPr>
        <w:t>OpenAI API</w:t>
      </w:r>
      <w:r w:rsidRPr="008E73BC">
        <w:t xml:space="preserve">: </w:t>
      </w:r>
      <w:r w:rsidR="00A2060C">
        <w:t>Considering</w:t>
      </w:r>
      <w:r w:rsidRPr="008E73BC">
        <w:t xml:space="preserve"> the chatbot's intelligence, OpenAI's API allows </w:t>
      </w:r>
      <w:r w:rsidR="00A2060C">
        <w:t xml:space="preserve">this software leverage the GPT’s advantage to generate human-like and qualified </w:t>
      </w:r>
      <w:r w:rsidRPr="008E73BC">
        <w:t>interactions</w:t>
      </w:r>
      <w:r w:rsidR="00A2060C">
        <w:t>. Given the nature of this</w:t>
      </w:r>
      <w:r w:rsidRPr="008E73BC">
        <w:t xml:space="preserve"> applica</w:t>
      </w:r>
      <w:r w:rsidR="00A2060C">
        <w:t>tion, it's vital that users get accurate and interactive EFL learning guidance and assistance from AI model</w:t>
      </w:r>
      <w:r w:rsidRPr="008E73BC">
        <w:t>, making this API an apt choice.</w:t>
      </w:r>
    </w:p>
    <w:p w14:paraId="75B6BA82" w14:textId="56B6F8A1" w:rsidR="001656FE" w:rsidRDefault="001656FE" w:rsidP="00B333AC">
      <w:pPr>
        <w:numPr>
          <w:ilvl w:val="0"/>
          <w:numId w:val="7"/>
        </w:numPr>
        <w:tabs>
          <w:tab w:val="clear" w:pos="720"/>
          <w:tab w:val="num" w:pos="426"/>
        </w:tabs>
        <w:ind w:left="284" w:hanging="284"/>
      </w:pPr>
      <w:r w:rsidRPr="008E73BC">
        <w:rPr>
          <w:b/>
          <w:bCs/>
        </w:rPr>
        <w:t>Web Speech API</w:t>
      </w:r>
      <w:r w:rsidRPr="008E73BC">
        <w:t xml:space="preserve">: </w:t>
      </w:r>
      <w:r w:rsidR="001D1E21" w:rsidRPr="001D1E21">
        <w:t>The Web Speech API encompasses a suite of tools and protocols offered by contemporary web browsers, enabling developers to integrate both speech recognition and speech synthesis (text-to-speech) capabilities seamlessly into web applications</w:t>
      </w:r>
      <w:r w:rsidR="005E0892">
        <w:t xml:space="preserve"> </w:t>
      </w:r>
      <w:r w:rsidR="005E0892">
        <w:fldChar w:fldCharType="begin"/>
      </w:r>
      <w:r w:rsidR="005E0892">
        <w:instrText xml:space="preserve"> ADDIN ZOTERO_ITEM CSL_CITATION {"citationID":"qic5sXr2","properties":{"formattedCitation":"(Mozilla, 2023)","plainCitation":"(Mozilla, 2023)","noteIndex":0},"citationItems":[{"id":231,"uris":["http://zotero.org/users/12186833/items/LXK9FMN7"],"itemData":{"id":231,"type":"webpage","abstract":"The Web Speech API enables you to incorporate voice data into web apps. The Web Speech API has two parts: SpeechSynthesis (Text-to-Speech), and SpeechRecognition (Asynchronous Speech Recognition.)","language":"en-US","title":"Web Speech API - Web APIs | MDN","URL":"https://developer.mozilla.org/en-US/docs/Web/API/Web_Speech_API","author":[{"family":"Mozilla","given":""}],"accessed":{"date-parts":[["2023",8,23]]},"issued":{"date-parts":[["2023",2,19]]}}}],"schema":"https://github.com/citation-style-language/schema/raw/master/csl-citation.json"} </w:instrText>
      </w:r>
      <w:r w:rsidR="005E0892">
        <w:fldChar w:fldCharType="separate"/>
      </w:r>
      <w:r w:rsidR="005E0892" w:rsidRPr="005E0892">
        <w:t>(Mozilla, 2023)</w:t>
      </w:r>
      <w:r w:rsidR="005E0892">
        <w:fldChar w:fldCharType="end"/>
      </w:r>
      <w:r w:rsidR="001D1E21" w:rsidRPr="001D1E21">
        <w:t xml:space="preserve">. Within </w:t>
      </w:r>
      <w:r w:rsidR="001D1E21">
        <w:t>the</w:t>
      </w:r>
      <w:r w:rsidR="001D1E21" w:rsidRPr="001D1E21">
        <w:t xml:space="preserve"> application, speech recognition feature</w:t>
      </w:r>
      <w:r w:rsidR="001D1E21">
        <w:t xml:space="preserve"> is incorporated</w:t>
      </w:r>
      <w:r w:rsidR="001D1E21" w:rsidRPr="001D1E21">
        <w:t>, primarily due to</w:t>
      </w:r>
      <w:r w:rsidR="00DF74EA">
        <w:t xml:space="preserve"> its ready accessibility and </w:t>
      </w:r>
      <w:r w:rsidR="00DF74EA" w:rsidRPr="001D1E21">
        <w:t>rapid</w:t>
      </w:r>
      <w:r w:rsidR="001D1E21" w:rsidRPr="001D1E21">
        <w:t xml:space="preserve"> response attributes. Facilitating interactions between users and chatbots through voice not only elevates the intuitiveness of the experience but also enhances user-friendliness, making the learning process more engaging.</w:t>
      </w:r>
      <w:r w:rsidR="00D157CD">
        <w:t xml:space="preserve"> As </w:t>
      </w:r>
      <w:r w:rsidR="009812DC">
        <w:t>web speech</w:t>
      </w:r>
      <w:r w:rsidR="00D157CD">
        <w:t xml:space="preserve"> API does not require authentication like API key, it </w:t>
      </w:r>
      <w:r w:rsidR="00263D2A">
        <w:t>interacts with users</w:t>
      </w:r>
      <w:r w:rsidR="00D157CD">
        <w:t xml:space="preserve"> in the frontend without the involvement of middleware.</w:t>
      </w:r>
    </w:p>
    <w:p w14:paraId="40E3EAD1" w14:textId="757D6772" w:rsidR="001E50B0" w:rsidRPr="008E73BC" w:rsidRDefault="001E50B0" w:rsidP="00B333AC">
      <w:pPr>
        <w:numPr>
          <w:ilvl w:val="0"/>
          <w:numId w:val="7"/>
        </w:numPr>
        <w:tabs>
          <w:tab w:val="clear" w:pos="720"/>
          <w:tab w:val="num" w:pos="426"/>
        </w:tabs>
        <w:ind w:left="284" w:hanging="284"/>
      </w:pPr>
      <w:r w:rsidRPr="008E73BC">
        <w:rPr>
          <w:b/>
          <w:bCs/>
        </w:rPr>
        <w:t>Azure Speech Synthesis</w:t>
      </w:r>
      <w:r w:rsidRPr="008E73BC">
        <w:t>: Ai</w:t>
      </w:r>
      <w:r>
        <w:t>ding in the</w:t>
      </w:r>
      <w:r w:rsidRPr="008E73BC">
        <w:t xml:space="preserve"> text-to-voice functionality, Azure Speech Synthesis offers voice outputs that closely mirror natural human speech. This enriches user interactions, making digital learning more immersive.</w:t>
      </w:r>
      <w:r>
        <w:t xml:space="preserve"> Furthermore, the azure speech Synthesis API provides diverse accents and tones, which helps users learn different accent</w:t>
      </w:r>
      <w:r w:rsidR="00DF74EA">
        <w:t>s</w:t>
      </w:r>
      <w:r w:rsidR="005E0892">
        <w:t xml:space="preserve"> </w:t>
      </w:r>
      <w:r w:rsidR="005E0892">
        <w:fldChar w:fldCharType="begin"/>
      </w:r>
      <w:r w:rsidR="005E0892">
        <w:instrText xml:space="preserve"> ADDIN ZOTERO_ITEM CSL_CITATION {"citationID":"OAnHPjDP","properties":{"formattedCitation":"(Microsoft Azure, 2023a)","plainCitation":"(Microsoft Azure, 2023a)","noteIndex":0},"citationItems":[{"id":233,"uris":["http://zotero.org/users/12186833/items/FRVAMMYZ"],"itemData":{"id":233,"type":"webpage","abstract":"Build apps and services that use AI voice generators to speak naturally using synthesized speech. Engage customers with text readers and text to speech conversions.","language":"en-US","title":"Text to Speech – Realistic AI Voice Generator | Microsoft Azure","URL":"https://azure.microsoft.com/en-us/products/ai-services/text-to-speech","author":[{"family":"Microsoft Azure","given":""}],"accessed":{"date-parts":[["2023",8,23]]},"issued":{"date-parts":[["2023",8,23]]}}}],"schema":"https://github.com/citation-style-language/schema/raw/master/csl-citation.json"} </w:instrText>
      </w:r>
      <w:r w:rsidR="005E0892">
        <w:fldChar w:fldCharType="separate"/>
      </w:r>
      <w:r w:rsidR="005E0892" w:rsidRPr="005E0892">
        <w:t>(Microsoft Azure, 2023a)</w:t>
      </w:r>
      <w:r w:rsidR="005E0892">
        <w:fldChar w:fldCharType="end"/>
      </w:r>
      <w:r>
        <w:t xml:space="preserve">. The vivid output speech and various choices </w:t>
      </w:r>
      <w:r w:rsidR="00DF74EA">
        <w:t xml:space="preserve">of </w:t>
      </w:r>
      <w:r>
        <w:t>accent</w:t>
      </w:r>
      <w:r w:rsidR="00DF74EA">
        <w:t>s</w:t>
      </w:r>
      <w:r>
        <w:t xml:space="preserve"> outweighs the speech synthesis function provided by web speech API.</w:t>
      </w:r>
    </w:p>
    <w:p w14:paraId="35E13EA7" w14:textId="22891350" w:rsidR="008E73BC" w:rsidRDefault="008E73BC" w:rsidP="00B333AC">
      <w:pPr>
        <w:numPr>
          <w:ilvl w:val="0"/>
          <w:numId w:val="7"/>
        </w:numPr>
        <w:tabs>
          <w:tab w:val="clear" w:pos="720"/>
          <w:tab w:val="num" w:pos="426"/>
        </w:tabs>
        <w:ind w:left="284" w:hanging="284"/>
      </w:pPr>
      <w:r w:rsidRPr="008E73BC">
        <w:rPr>
          <w:b/>
          <w:bCs/>
        </w:rPr>
        <w:t>Azure Translator API</w:t>
      </w:r>
      <w:r w:rsidRPr="008E73BC">
        <w:t xml:space="preserve">: </w:t>
      </w:r>
      <w:r w:rsidR="001656FE">
        <w:t>T</w:t>
      </w:r>
      <w:r w:rsidR="001656FE" w:rsidRPr="008E73BC">
        <w:t>he Azure Translator</w:t>
      </w:r>
      <w:r w:rsidRPr="008E73BC">
        <w:t xml:space="preserve"> </w:t>
      </w:r>
      <w:r w:rsidR="001656FE">
        <w:t xml:space="preserve">is </w:t>
      </w:r>
      <w:r w:rsidRPr="008E73BC">
        <w:t>employ</w:t>
      </w:r>
      <w:r w:rsidR="001656FE">
        <w:t>ed</w:t>
      </w:r>
      <w:r w:rsidRPr="008E73BC">
        <w:t xml:space="preserve"> for real-time, multi-language translations</w:t>
      </w:r>
      <w:r w:rsidR="005E0892">
        <w:t xml:space="preserve"> </w:t>
      </w:r>
      <w:r w:rsidR="005E0892">
        <w:fldChar w:fldCharType="begin"/>
      </w:r>
      <w:r w:rsidR="005E0892">
        <w:instrText xml:space="preserve"> ADDIN ZOTERO_ITEM CSL_CITATION {"citationID":"TRwEjP1u","properties":{"formattedCitation":"(Microsoft Azure, 2023b)","plainCitation":"(Microsoft Azure, 2023b)","noteIndex":0},"citationItems":[{"id":235,"uris":["http://zotero.org/users/12186833/items/IQVCQTIV"],"itemData":{"id":235,"type":"webpage","abstract":"Learn more about Translator, a cloud-based text translation software as a service that extends the reach of apps into more than 100 languages.","language":"en-US","title":"Translator – Translation Software as a Service | Microsoft Azure","URL":"https://azure.microsoft.com/en-us/products/ai-services/translator","author":[{"family":"Microsoft Azure","given":""}],"accessed":{"date-parts":[["2023",8,23]]},"issued":{"date-parts":[["2023",8,23]]}}}],"schema":"https://github.com/citation-style-language/schema/raw/master/csl-citation.json"} </w:instrText>
      </w:r>
      <w:r w:rsidR="005E0892">
        <w:fldChar w:fldCharType="separate"/>
      </w:r>
      <w:r w:rsidR="005E0892" w:rsidRPr="005E0892">
        <w:t>(Microsoft Azure, 2023b)</w:t>
      </w:r>
      <w:r w:rsidR="005E0892">
        <w:fldChar w:fldCharType="end"/>
      </w:r>
      <w:r w:rsidRPr="008E73BC">
        <w:t xml:space="preserve">. This ensures that users, </w:t>
      </w:r>
      <w:r w:rsidRPr="008E73BC">
        <w:lastRenderedPageBreak/>
        <w:t>regardless of their linguistic background, can a</w:t>
      </w:r>
      <w:r w:rsidR="001656FE">
        <w:t>ccess content in their mother</w:t>
      </w:r>
      <w:r w:rsidRPr="008E73BC">
        <w:t xml:space="preserve"> language</w:t>
      </w:r>
      <w:r w:rsidR="001656FE">
        <w:t xml:space="preserve"> </w:t>
      </w:r>
      <w:r w:rsidR="00DF74EA">
        <w:t>when</w:t>
      </w:r>
      <w:r w:rsidR="001656FE">
        <w:t xml:space="preserve"> needed in the process of interacting with chatbot</w:t>
      </w:r>
      <w:r w:rsidR="00DF74EA">
        <w:t>s</w:t>
      </w:r>
      <w:r w:rsidR="001656FE">
        <w:t>.</w:t>
      </w:r>
    </w:p>
    <w:p w14:paraId="46D2626C" w14:textId="1FEB820E" w:rsidR="00DF74EA" w:rsidRPr="008E73BC" w:rsidRDefault="00DF74EA" w:rsidP="00DF74EA">
      <w:pPr>
        <w:pStyle w:val="2"/>
      </w:pPr>
      <w:bookmarkStart w:id="13" w:name="_Toc144193126"/>
      <w:r>
        <w:t>User Interface</w:t>
      </w:r>
      <w:bookmarkEnd w:id="13"/>
    </w:p>
    <w:p w14:paraId="59C5DA20" w14:textId="14E25799" w:rsidR="008E73BC" w:rsidRPr="00367C32" w:rsidRDefault="00DF74EA" w:rsidP="00DF74EA">
      <w:pPr>
        <w:pStyle w:val="3"/>
      </w:pPr>
      <w:bookmarkStart w:id="14" w:name="_Toc144193127"/>
      <w:r>
        <w:t>Colour</w:t>
      </w:r>
      <w:r w:rsidR="007A781C">
        <w:t>,</w:t>
      </w:r>
      <w:r>
        <w:t xml:space="preserve"> Font</w:t>
      </w:r>
      <w:r w:rsidR="007A781C">
        <w:t xml:space="preserve"> and Style</w:t>
      </w:r>
      <w:bookmarkEnd w:id="14"/>
    </w:p>
    <w:p w14:paraId="64674338" w14:textId="3F4F0853" w:rsidR="002072B9" w:rsidRDefault="00DF74EA" w:rsidP="002E4AB3">
      <w:r w:rsidRPr="00DF74EA">
        <w:t>The visual aesthetics of the application are predominantly shaped by the theme colo</w:t>
      </w:r>
      <w:r w:rsidR="00E56A2D">
        <w:t>u</w:t>
      </w:r>
      <w:r w:rsidRPr="00DF74EA">
        <w:t xml:space="preserve">r functions provided by MUI. </w:t>
      </w:r>
      <w:r w:rsidR="00E56A2D">
        <w:t>T</w:t>
      </w:r>
      <w:r w:rsidRPr="00DF74EA">
        <w:t xml:space="preserve">he main </w:t>
      </w:r>
      <w:r w:rsidR="00E56A2D" w:rsidRPr="00DF74EA">
        <w:t>colour</w:t>
      </w:r>
      <w:r w:rsidRPr="00DF74EA">
        <w:t xml:space="preserve"> is </w:t>
      </w:r>
      <w:r w:rsidR="00E56A2D">
        <w:t xml:space="preserve">set to </w:t>
      </w:r>
      <w:r w:rsidRPr="00DF74EA">
        <w:t>cyan, a hue known for its refreshing, calming, and modern</w:t>
      </w:r>
      <w:r w:rsidR="00E56A2D">
        <w:t xml:space="preserve"> characteristics</w:t>
      </w:r>
      <w:r w:rsidR="00A529A5">
        <w:t xml:space="preserve"> </w:t>
      </w:r>
      <w:r w:rsidR="00A529A5">
        <w:fldChar w:fldCharType="begin"/>
      </w:r>
      <w:r w:rsidR="00A529A5">
        <w:instrText xml:space="preserve"> ADDIN ZOTERO_ITEM CSL_CITATION {"citationID":"AefAJgIE","properties":{"formattedCitation":"(Canva, 2023)","plainCitation":"(Canva, 2023)","noteIndex":0},"citationItems":[{"id":217,"uris":["http://zotero.org/users/12186833/items/WYX32RN4"],"itemData":{"id":217,"type":"webpage","abstract":"The meaning of the color Cyan and color combinations to inspire your next design.","container-title":"Canva's Design Wiki","language":"en-US","title":"Everything about the color Cyan","URL":"https://www.canva.com/colors/color-meanings/cyan/","author":[{"family":"Canva","given":""}],"accessed":{"date-parts":[["2023",8,23]]},"issued":{"date-parts":[["2023",8,23]]}}}],"schema":"https://github.com/citation-style-language/schema/raw/master/csl-citation.json"} </w:instrText>
      </w:r>
      <w:r w:rsidR="00A529A5">
        <w:fldChar w:fldCharType="separate"/>
      </w:r>
      <w:r w:rsidR="00A529A5" w:rsidRPr="00A529A5">
        <w:t>(Canva, 2023)</w:t>
      </w:r>
      <w:r w:rsidR="00A529A5">
        <w:fldChar w:fldCharType="end"/>
      </w:r>
      <w:r w:rsidR="00E56A2D">
        <w:t>. Cyan is associated</w:t>
      </w:r>
      <w:r w:rsidRPr="00DF74EA">
        <w:t xml:space="preserve"> with clarity and </w:t>
      </w:r>
      <w:r w:rsidRPr="00E56A2D">
        <w:t>stimulates</w:t>
      </w:r>
      <w:r w:rsidRPr="00DF74EA">
        <w:t xml:space="preserve"> mental focus, which aligns with the educational intent of the platform. To comp</w:t>
      </w:r>
      <w:r w:rsidR="00E56A2D">
        <w:t>lement this primary shade, light blue is selected</w:t>
      </w:r>
      <w:r w:rsidRPr="00DF74EA">
        <w:t xml:space="preserve"> as the secondary </w:t>
      </w:r>
      <w:r w:rsidR="00E56A2D" w:rsidRPr="00DF74EA">
        <w:t>colour</w:t>
      </w:r>
      <w:r w:rsidRPr="00DF74EA">
        <w:t xml:space="preserve">. This </w:t>
      </w:r>
      <w:r w:rsidR="00E56A2D" w:rsidRPr="00DF74EA">
        <w:t>colour</w:t>
      </w:r>
      <w:r w:rsidRPr="00DF74EA">
        <w:t xml:space="preserve"> not only harmonizes well with cyan but also further emphasizes the cool, tranquil atmosphere conducive to focused learning. For certain interface elements, such as dis</w:t>
      </w:r>
      <w:r w:rsidR="00E56A2D">
        <w:t>abled buttons and components, the application</w:t>
      </w:r>
      <w:r w:rsidRPr="00DF74EA">
        <w:t xml:space="preserve"> employ</w:t>
      </w:r>
      <w:r w:rsidR="00E56A2D">
        <w:t>s</w:t>
      </w:r>
      <w:r w:rsidRPr="00DF74EA">
        <w:t xml:space="preserve"> a neutral grey. This default </w:t>
      </w:r>
      <w:r w:rsidR="00E56A2D" w:rsidRPr="00DF74EA">
        <w:t>colour</w:t>
      </w:r>
      <w:r w:rsidRPr="00DF74EA">
        <w:t xml:space="preserve"> subtly signifies non-active or inaccessible features without detracting from the overall visual appeal.</w:t>
      </w:r>
    </w:p>
    <w:p w14:paraId="133D8559" w14:textId="461F1B3F" w:rsidR="00414E91" w:rsidRDefault="007A781C" w:rsidP="002E4AB3">
      <w:r w:rsidRPr="007A781C">
        <w:t>As for the typography, the application utilizes the Roboto font</w:t>
      </w:r>
      <w:r>
        <w:t xml:space="preserve">. </w:t>
      </w:r>
      <w:r w:rsidRPr="007A781C">
        <w:t>Given that our application's primary objective is to facilitate effective language learning, it's crucial to ensure readability and legibility in every textual element. Roboto achieves this by offering clear letterforms, making it easier for learners to engage with the content</w:t>
      </w:r>
      <w:r w:rsidR="00414E91">
        <w:t>.</w:t>
      </w:r>
    </w:p>
    <w:p w14:paraId="21AD6FA7" w14:textId="16E19972" w:rsidR="00414E91" w:rsidRDefault="00414E91" w:rsidP="002E4AB3">
      <w:r>
        <w:t>T</w:t>
      </w:r>
      <w:r w:rsidRPr="00414E91">
        <w:t>he</w:t>
      </w:r>
      <w:r>
        <w:t xml:space="preserve"> style of</w:t>
      </w:r>
      <w:r w:rsidRPr="00414E91">
        <w:t xml:space="preserve"> application's user interface is rooted in simplicity and directness. By adopting a minimalist approach, any potential distractions</w:t>
      </w:r>
      <w:r>
        <w:t xml:space="preserve"> are eliminated</w:t>
      </w:r>
      <w:r w:rsidRPr="00414E91">
        <w:t xml:space="preserve">, ensuring that users can focus wholeheartedly on their studies. Every element, from the layout to the interactive components, </w:t>
      </w:r>
      <w:r>
        <w:t xml:space="preserve">is </w:t>
      </w:r>
      <w:r w:rsidRPr="00414E91">
        <w:t>crafted to be intuitive and self-explanatory</w:t>
      </w:r>
      <w:r>
        <w:t xml:space="preserve"> in order to</w:t>
      </w:r>
      <w:r w:rsidRPr="00414E91">
        <w:t xml:space="preserve"> </w:t>
      </w:r>
      <w:r>
        <w:t>reduce users’ cognitive overload</w:t>
      </w:r>
      <w:r w:rsidRPr="00414E91">
        <w:t xml:space="preserve">. </w:t>
      </w:r>
    </w:p>
    <w:p w14:paraId="60BFB4B5" w14:textId="261888F0" w:rsidR="00DF74EA" w:rsidRDefault="00DF74EA" w:rsidP="00DF74EA">
      <w:pPr>
        <w:pStyle w:val="3"/>
      </w:pPr>
      <w:bookmarkStart w:id="15" w:name="_Toc144193128"/>
      <w:r>
        <w:t>Components and Pages</w:t>
      </w:r>
      <w:bookmarkEnd w:id="15"/>
    </w:p>
    <w:p w14:paraId="14DA97CE" w14:textId="58048D6E" w:rsidR="006B038F" w:rsidRDefault="007F4DF9" w:rsidP="009B462B">
      <w:r w:rsidRPr="007F4DF9">
        <w:t>This section highlights the crucial components and four primary pages of the application: the dashboard, study overview, review overview, and chat</w:t>
      </w:r>
      <w:r w:rsidR="00367B4A">
        <w:t>buddy</w:t>
      </w:r>
      <w:r w:rsidRPr="007F4DF9">
        <w:t>.</w:t>
      </w:r>
    </w:p>
    <w:p w14:paraId="6AD665F3" w14:textId="509590A3" w:rsidR="00945AEC" w:rsidRDefault="00945AEC" w:rsidP="009B462B">
      <w:r w:rsidRPr="00C967A8">
        <w:rPr>
          <w:noProof/>
          <w:lang w:val="en-US" w:eastAsia="zh-CN"/>
        </w:rPr>
        <w:drawing>
          <wp:inline distT="0" distB="0" distL="0" distR="0" wp14:anchorId="5809D723" wp14:editId="7449CCEB">
            <wp:extent cx="5270500" cy="2290767"/>
            <wp:effectExtent l="0" t="0" r="6350" b="0"/>
            <wp:docPr id="6" name="图片 6" descr="C:\Users\JUSTIN\Documents\WeChat Files\wxid_sy1xs9unbbor22\FileStorage\Temp\16928057444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0574449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0767"/>
                    </a:xfrm>
                    <a:prstGeom prst="rect">
                      <a:avLst/>
                    </a:prstGeom>
                    <a:noFill/>
                    <a:ln>
                      <a:noFill/>
                    </a:ln>
                  </pic:spPr>
                </pic:pic>
              </a:graphicData>
            </a:graphic>
          </wp:inline>
        </w:drawing>
      </w:r>
    </w:p>
    <w:p w14:paraId="799083A3" w14:textId="0F0BB9A9" w:rsidR="00945AEC" w:rsidRDefault="00945AEC" w:rsidP="00945AEC">
      <w:pPr>
        <w:pStyle w:val="figurecaption"/>
      </w:pPr>
      <w:r>
        <w:t xml:space="preserve">Figure 3: </w:t>
      </w:r>
      <w:r w:rsidRPr="00945AEC">
        <w:rPr>
          <w:b w:val="0"/>
        </w:rPr>
        <w:t>Dashboard Page</w:t>
      </w:r>
    </w:p>
    <w:p w14:paraId="404F2535" w14:textId="55DFA9C7" w:rsidR="006B038F" w:rsidRDefault="006B038F" w:rsidP="009B462B">
      <w:r w:rsidRPr="00B84F89">
        <w:lastRenderedPageBreak/>
        <w:t xml:space="preserve">The </w:t>
      </w:r>
      <w:r w:rsidRPr="00B84F89">
        <w:rPr>
          <w:bCs/>
        </w:rPr>
        <w:t>dashboard</w:t>
      </w:r>
      <w:r w:rsidRPr="00B84F89">
        <w:t xml:space="preserve"> showcases</w:t>
      </w:r>
      <w:r w:rsidRPr="006B038F">
        <w:t xml:space="preserve"> statistics for both study and review items, providing users with a clear insight into their learning progress. Additionally, a structured course is presented for demonstration purposes, enabling users to enrol and automatically generate default study items.</w:t>
      </w:r>
    </w:p>
    <w:p w14:paraId="05DAB70E" w14:textId="5A95CFBB" w:rsidR="00945AEC" w:rsidRDefault="00655B00" w:rsidP="009B462B">
      <w:r w:rsidRPr="00655B00">
        <w:rPr>
          <w:noProof/>
          <w:lang w:val="en-US" w:eastAsia="zh-CN"/>
        </w:rPr>
        <w:drawing>
          <wp:inline distT="0" distB="0" distL="0" distR="0" wp14:anchorId="2ED80CD5" wp14:editId="302AB3F5">
            <wp:extent cx="5270500" cy="2445446"/>
            <wp:effectExtent l="0" t="0" r="6350" b="0"/>
            <wp:docPr id="9" name="图片 9" descr="C:\Users\JUSTIN\Documents\WeChat Files\wxid_sy1xs9unbbor22\FileStorage\Temp\169283972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3972061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445446"/>
                    </a:xfrm>
                    <a:prstGeom prst="rect">
                      <a:avLst/>
                    </a:prstGeom>
                    <a:noFill/>
                    <a:ln>
                      <a:noFill/>
                    </a:ln>
                  </pic:spPr>
                </pic:pic>
              </a:graphicData>
            </a:graphic>
          </wp:inline>
        </w:drawing>
      </w:r>
    </w:p>
    <w:p w14:paraId="20BF2096" w14:textId="30C8D308" w:rsidR="00945AEC" w:rsidRDefault="00945AEC" w:rsidP="00945AEC">
      <w:pPr>
        <w:pStyle w:val="figurecaption"/>
      </w:pPr>
      <w:r>
        <w:t xml:space="preserve">Figure 4: </w:t>
      </w:r>
      <w:r w:rsidR="00655B00" w:rsidRPr="00655B00">
        <w:rPr>
          <w:b w:val="0"/>
        </w:rPr>
        <w:t xml:space="preserve">Study </w:t>
      </w:r>
      <w:r>
        <w:rPr>
          <w:b w:val="0"/>
        </w:rPr>
        <w:t xml:space="preserve">Overview </w:t>
      </w:r>
      <w:r w:rsidRPr="00945AEC">
        <w:rPr>
          <w:b w:val="0"/>
        </w:rPr>
        <w:t>Page</w:t>
      </w:r>
    </w:p>
    <w:p w14:paraId="27F01825" w14:textId="122D32E8" w:rsidR="006B038F" w:rsidRDefault="006B038F" w:rsidP="006B038F">
      <w:pPr>
        <w:jc w:val="left"/>
      </w:pPr>
      <w:r w:rsidRPr="006B038F">
        <w:t xml:space="preserve">The </w:t>
      </w:r>
      <w:r w:rsidRPr="00B84F89">
        <w:t>study overview</w:t>
      </w:r>
      <w:r w:rsidRPr="006B038F">
        <w:t xml:space="preserve"> page </w:t>
      </w:r>
      <w:r>
        <w:t xml:space="preserve">displays </w:t>
      </w:r>
      <w:r w:rsidRPr="006B038F">
        <w:t xml:space="preserve">study items through the study card component. These study cards </w:t>
      </w:r>
      <w:r>
        <w:t>can be</w:t>
      </w:r>
      <w:r w:rsidRPr="006B038F">
        <w:t xml:space="preserve"> organized based on their status: scheduled, finished, or cancelled. For scheduled items, cards are arranged in ascending order by </w:t>
      </w:r>
      <w:r>
        <w:t xml:space="preserve">scheduled </w:t>
      </w:r>
      <w:r w:rsidRPr="006B038F">
        <w:t xml:space="preserve">date, while for finished and cancelled items, they are in descending order by completion date. This arrangement ensures that users can easily track and manage their study plans. Users can navigate to other pages using the speed dial menu and add new study items with the "create new study item" button. </w:t>
      </w:r>
    </w:p>
    <w:p w14:paraId="313AE4C9" w14:textId="0A9241B9" w:rsidR="00945AEC" w:rsidRDefault="008A3361" w:rsidP="008A3361">
      <w:pPr>
        <w:jc w:val="center"/>
      </w:pPr>
      <w:r w:rsidRPr="008163D3">
        <w:rPr>
          <w:noProof/>
          <w:lang w:val="en-US" w:eastAsia="zh-CN"/>
        </w:rPr>
        <w:drawing>
          <wp:inline distT="0" distB="0" distL="0" distR="0" wp14:anchorId="278DBAEC" wp14:editId="52B5CDDC">
            <wp:extent cx="2483839" cy="2533626"/>
            <wp:effectExtent l="0" t="0" r="0" b="635"/>
            <wp:docPr id="4" name="图片 4" descr="C:\Users\JUSTIN\Documents\WeChat Files\wxid_sy1xs9unbbor22\FileStorage\Temp\1692804808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80480858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6607" cy="2556851"/>
                    </a:xfrm>
                    <a:prstGeom prst="rect">
                      <a:avLst/>
                    </a:prstGeom>
                    <a:noFill/>
                    <a:ln>
                      <a:noFill/>
                    </a:ln>
                  </pic:spPr>
                </pic:pic>
              </a:graphicData>
            </a:graphic>
          </wp:inline>
        </w:drawing>
      </w:r>
      <w:r w:rsidR="008F5EE9" w:rsidRPr="00823740">
        <w:rPr>
          <w:noProof/>
          <w:lang w:val="en-US" w:eastAsia="zh-CN"/>
        </w:rPr>
        <w:drawing>
          <wp:inline distT="0" distB="0" distL="0" distR="0" wp14:anchorId="2325DD36" wp14:editId="64FF4742">
            <wp:extent cx="2628900" cy="2504560"/>
            <wp:effectExtent l="0" t="0" r="0" b="0"/>
            <wp:docPr id="13" name="图片 13" descr="C:\Users\JUSTIN\Documents\WeChat Files\wxid_sy1xs9unbbor22\FileStorage\Temp\16928370390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USTIN\Documents\WeChat Files\wxid_sy1xs9unbbor22\FileStorage\Temp\169283703908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9634" cy="2533840"/>
                    </a:xfrm>
                    <a:prstGeom prst="rect">
                      <a:avLst/>
                    </a:prstGeom>
                    <a:noFill/>
                    <a:ln>
                      <a:noFill/>
                    </a:ln>
                  </pic:spPr>
                </pic:pic>
              </a:graphicData>
            </a:graphic>
          </wp:inline>
        </w:drawing>
      </w:r>
    </w:p>
    <w:p w14:paraId="7833A1B2" w14:textId="7673470E" w:rsidR="008A3361" w:rsidRDefault="008A3361" w:rsidP="008A3361">
      <w:pPr>
        <w:pStyle w:val="figurecaption"/>
      </w:pPr>
      <w:r>
        <w:t xml:space="preserve">Figure </w:t>
      </w:r>
      <w:r w:rsidR="00964242">
        <w:t>5</w:t>
      </w:r>
      <w:r>
        <w:t xml:space="preserve">: </w:t>
      </w:r>
      <w:r>
        <w:rPr>
          <w:b w:val="0"/>
        </w:rPr>
        <w:t>Study Card Component</w:t>
      </w:r>
    </w:p>
    <w:p w14:paraId="71A82844" w14:textId="12D0313E" w:rsidR="006B038F" w:rsidRDefault="006B038F" w:rsidP="008A3361">
      <w:r w:rsidRPr="006B038F">
        <w:t>Each study card offers essential details such as the title, category, content, creation date, and scheduled date. Depending on the status, additional features or buttons</w:t>
      </w:r>
      <w:r>
        <w:t>, including status changing and editing function,</w:t>
      </w:r>
      <w:r w:rsidRPr="006B038F">
        <w:t xml:space="preserve"> are available for user interaction. </w:t>
      </w:r>
      <w:r w:rsidR="00B84F89">
        <w:t xml:space="preserve">The study card will remind the user with red characters if it is </w:t>
      </w:r>
      <w:r w:rsidR="00B84F89">
        <w:lastRenderedPageBreak/>
        <w:t xml:space="preserve">overdue comparing to the scheduled date. </w:t>
      </w:r>
      <w:r w:rsidRPr="006B038F">
        <w:t xml:space="preserve">For longer content, a "read more" option unfolds the </w:t>
      </w:r>
      <w:r>
        <w:t xml:space="preserve">content </w:t>
      </w:r>
      <w:r w:rsidRPr="006B038F">
        <w:t>details in a modal view.</w:t>
      </w:r>
    </w:p>
    <w:p w14:paraId="14CABBB4" w14:textId="7D639DC2" w:rsidR="00945AEC" w:rsidRDefault="00655B00" w:rsidP="008A3361">
      <w:r w:rsidRPr="00655B00">
        <w:rPr>
          <w:noProof/>
          <w:lang w:val="en-US" w:eastAsia="zh-CN"/>
        </w:rPr>
        <w:drawing>
          <wp:inline distT="0" distB="0" distL="0" distR="0" wp14:anchorId="6FA603FC" wp14:editId="10EBC10C">
            <wp:extent cx="5270500" cy="2451332"/>
            <wp:effectExtent l="0" t="0" r="6350" b="6350"/>
            <wp:docPr id="10" name="图片 10" descr="C:\Users\JUSTIN\Documents\WeChat Files\wxid_sy1xs9unbbor22\FileStorage\Temp\1692839835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283983530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451332"/>
                    </a:xfrm>
                    <a:prstGeom prst="rect">
                      <a:avLst/>
                    </a:prstGeom>
                    <a:noFill/>
                    <a:ln>
                      <a:noFill/>
                    </a:ln>
                  </pic:spPr>
                </pic:pic>
              </a:graphicData>
            </a:graphic>
          </wp:inline>
        </w:drawing>
      </w:r>
    </w:p>
    <w:p w14:paraId="5A59689D" w14:textId="7F9C6FEA" w:rsidR="00655B00" w:rsidRDefault="00655B00" w:rsidP="00655B00">
      <w:pPr>
        <w:pStyle w:val="figurecaption"/>
        <w:rPr>
          <w:b w:val="0"/>
        </w:rPr>
      </w:pPr>
      <w:r>
        <w:t xml:space="preserve">Figure 6: </w:t>
      </w:r>
      <w:r>
        <w:rPr>
          <w:b w:val="0"/>
        </w:rPr>
        <w:t>Review Overview Page</w:t>
      </w:r>
    </w:p>
    <w:p w14:paraId="2F7E5154" w14:textId="12F604CA" w:rsidR="00655B00" w:rsidRPr="00655B00" w:rsidRDefault="006719D4" w:rsidP="00655B00">
      <w:r w:rsidRPr="00C967A8">
        <w:rPr>
          <w:noProof/>
          <w:lang w:val="en-US" w:eastAsia="zh-CN"/>
        </w:rPr>
        <w:drawing>
          <wp:inline distT="0" distB="0" distL="0" distR="0" wp14:anchorId="402D03E0" wp14:editId="33448E1C">
            <wp:extent cx="2617032" cy="3214714"/>
            <wp:effectExtent l="0" t="0" r="0" b="5080"/>
            <wp:docPr id="8" name="图片 8" descr="C:\Users\JUSTIN\Documents\WeChat Files\wxid_sy1xs9unbbor22\FileStorage\Temp\16928059924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0599241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9812" cy="3254980"/>
                    </a:xfrm>
                    <a:prstGeom prst="rect">
                      <a:avLst/>
                    </a:prstGeom>
                    <a:noFill/>
                    <a:ln>
                      <a:noFill/>
                    </a:ln>
                  </pic:spPr>
                </pic:pic>
              </a:graphicData>
            </a:graphic>
          </wp:inline>
        </w:drawing>
      </w:r>
      <w:r w:rsidRPr="00C967A8">
        <w:rPr>
          <w:noProof/>
          <w:lang w:val="en-US" w:eastAsia="zh-CN"/>
        </w:rPr>
        <w:drawing>
          <wp:inline distT="0" distB="0" distL="0" distR="0" wp14:anchorId="03226DFD" wp14:editId="5AE223A7">
            <wp:extent cx="2581547" cy="4015740"/>
            <wp:effectExtent l="0" t="0" r="9525" b="3810"/>
            <wp:docPr id="11" name="图片 11" descr="C:\Users\JUSTIN\Documents\WeChat Files\wxid_sy1xs9unbbor22\FileStorage\Temp\16928062758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280627587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2006" cy="4047565"/>
                    </a:xfrm>
                    <a:prstGeom prst="rect">
                      <a:avLst/>
                    </a:prstGeom>
                    <a:noFill/>
                    <a:ln>
                      <a:noFill/>
                    </a:ln>
                  </pic:spPr>
                </pic:pic>
              </a:graphicData>
            </a:graphic>
          </wp:inline>
        </w:drawing>
      </w:r>
    </w:p>
    <w:p w14:paraId="672B74D9" w14:textId="5D6CB5A3" w:rsidR="00655B00" w:rsidRPr="006719D4" w:rsidRDefault="006719D4" w:rsidP="006719D4">
      <w:pPr>
        <w:pStyle w:val="figurecaption"/>
        <w:rPr>
          <w:b w:val="0"/>
        </w:rPr>
      </w:pPr>
      <w:r>
        <w:t xml:space="preserve">Figure 7: </w:t>
      </w:r>
      <w:r>
        <w:rPr>
          <w:b w:val="0"/>
        </w:rPr>
        <w:t>Review Card Component</w:t>
      </w:r>
    </w:p>
    <w:p w14:paraId="3E0DF0B3" w14:textId="18DDB7CF" w:rsidR="00B84F89" w:rsidRDefault="00B84F89" w:rsidP="008A3361">
      <w:r w:rsidRPr="00B84F89">
        <w:t>The review overview page mirrors the organizational structure of the study overview page, listing all review cards based on their status. However, the layout for individual review cards differs from that of study cards. In addition to standard details</w:t>
      </w:r>
      <w:r>
        <w:t xml:space="preserve"> (title, category, content and etc.)</w:t>
      </w:r>
      <w:r w:rsidRPr="00B84F89">
        <w:t>, review cards showcase a set of session components that detail the scheduled date,</w:t>
      </w:r>
      <w:r>
        <w:t xml:space="preserve"> completion date,</w:t>
      </w:r>
      <w:r w:rsidRPr="00B84F89">
        <w:t xml:space="preserve"> status, and possible actions for each review session. Users have the flexibility to add or edit </w:t>
      </w:r>
      <w:r>
        <w:lastRenderedPageBreak/>
        <w:t xml:space="preserve">review item details and </w:t>
      </w:r>
      <w:r w:rsidRPr="00B84F89">
        <w:t>sessions</w:t>
      </w:r>
      <w:r>
        <w:t xml:space="preserve">, </w:t>
      </w:r>
      <w:r w:rsidRPr="00B84F89">
        <w:t>with a cap of five sessions for each review item. The overall status of a review item adjusts based on the completion or cancellation of all its sessions.</w:t>
      </w:r>
    </w:p>
    <w:p w14:paraId="6EBC4A13" w14:textId="742FFAB5" w:rsidR="00E37976" w:rsidRDefault="00B84F89" w:rsidP="002E4AB3">
      <w:r w:rsidRPr="00B84F89">
        <w:rPr>
          <w:noProof/>
          <w:lang w:val="en-US" w:eastAsia="zh-CN"/>
        </w:rPr>
        <w:drawing>
          <wp:inline distT="0" distB="0" distL="0" distR="0" wp14:anchorId="3CBD418F" wp14:editId="1E4EDDCD">
            <wp:extent cx="5270500" cy="2456822"/>
            <wp:effectExtent l="0" t="0" r="6350" b="635"/>
            <wp:docPr id="12" name="图片 12" descr="C:\Users\JUSTIN\Documents\WeChat Files\wxid_sy1xs9unbbor22\FileStorage\Temp\16928426124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42612479.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2456822"/>
                    </a:xfrm>
                    <a:prstGeom prst="rect">
                      <a:avLst/>
                    </a:prstGeom>
                    <a:noFill/>
                    <a:ln>
                      <a:noFill/>
                    </a:ln>
                  </pic:spPr>
                </pic:pic>
              </a:graphicData>
            </a:graphic>
          </wp:inline>
        </w:drawing>
      </w:r>
    </w:p>
    <w:p w14:paraId="07EECE79" w14:textId="21F150B7" w:rsidR="00B84F89" w:rsidRPr="006719D4" w:rsidRDefault="00B84F89" w:rsidP="00B84F89">
      <w:pPr>
        <w:pStyle w:val="figurecaption"/>
        <w:rPr>
          <w:b w:val="0"/>
        </w:rPr>
      </w:pPr>
      <w:r>
        <w:t xml:space="preserve">Figure </w:t>
      </w:r>
      <w:r w:rsidR="00367B4A">
        <w:t>8</w:t>
      </w:r>
      <w:r>
        <w:t xml:space="preserve">: </w:t>
      </w:r>
      <w:r w:rsidR="00E772C8">
        <w:rPr>
          <w:b w:val="0"/>
        </w:rPr>
        <w:t>Chatbuddy Page</w:t>
      </w:r>
    </w:p>
    <w:p w14:paraId="00C41F2F" w14:textId="794B8286" w:rsidR="00AB387C" w:rsidRDefault="00AB387C" w:rsidP="00AB387C">
      <w:pPr>
        <w:rPr>
          <w:lang w:val="en-US"/>
        </w:rPr>
      </w:pPr>
      <w:r w:rsidRPr="00BE2C02">
        <w:rPr>
          <w:lang w:val="en-US"/>
        </w:rPr>
        <w:t xml:space="preserve">The </w:t>
      </w:r>
      <w:r w:rsidRPr="00BE2C02">
        <w:rPr>
          <w:bCs/>
          <w:lang w:val="en-US"/>
        </w:rPr>
        <w:t>chatbuddy</w:t>
      </w:r>
      <w:r w:rsidRPr="00BE2C02">
        <w:rPr>
          <w:lang w:val="en-US"/>
        </w:rPr>
        <w:t xml:space="preserve"> page is structured into three main sections: chatbot selection, conversation area, and learning task area. In the </w:t>
      </w:r>
      <w:r w:rsidRPr="00BE2C02">
        <w:rPr>
          <w:bCs/>
          <w:lang w:val="en-US"/>
        </w:rPr>
        <w:t>chatbot selection</w:t>
      </w:r>
      <w:r w:rsidRPr="00BE2C02">
        <w:rPr>
          <w:lang w:val="en-US"/>
        </w:rPr>
        <w:t xml:space="preserve"> section, users can choose a chatbot tailored to their specific learning objectives. The </w:t>
      </w:r>
      <w:r w:rsidRPr="00BE2C02">
        <w:rPr>
          <w:bCs/>
          <w:lang w:val="en-US"/>
        </w:rPr>
        <w:t>conversation area</w:t>
      </w:r>
      <w:r w:rsidRPr="00BE2C02">
        <w:rPr>
          <w:lang w:val="en-US"/>
        </w:rPr>
        <w:t xml:space="preserve"> is where users interact with their chosen chatbot. Conversational history is displayed through a series of chatbox components. Users can type messages in a dedicated input area. This area also features three buttons: one for speech recognition, another for sending messages, and a third for initiating new topics. Beneath these buttons, conversation points are highlighted for user reference. Additionally, the </w:t>
      </w:r>
      <w:r w:rsidRPr="00BE2C02">
        <w:rPr>
          <w:bCs/>
          <w:lang w:val="en-US"/>
        </w:rPr>
        <w:t>learning task area</w:t>
      </w:r>
      <w:r w:rsidRPr="00BE2C02">
        <w:rPr>
          <w:lang w:val="en-US"/>
        </w:rPr>
        <w:t xml:space="preserve"> showcases study tasks and review sessions scheduled for the current day, using the previously described study cards and review cards.</w:t>
      </w:r>
    </w:p>
    <w:p w14:paraId="60DB466A" w14:textId="213E8352" w:rsidR="00BE2C02" w:rsidRDefault="00BE2C02" w:rsidP="00AB387C">
      <w:pPr>
        <w:rPr>
          <w:lang w:val="en-US"/>
        </w:rPr>
      </w:pPr>
      <w:r w:rsidRPr="00DA4D3A">
        <w:rPr>
          <w:noProof/>
          <w:lang w:val="en-US" w:eastAsia="zh-CN"/>
        </w:rPr>
        <w:drawing>
          <wp:inline distT="0" distB="0" distL="0" distR="0" wp14:anchorId="47A1D592" wp14:editId="186CD4F8">
            <wp:extent cx="5270500" cy="1293225"/>
            <wp:effectExtent l="0" t="0" r="6350" b="2540"/>
            <wp:docPr id="3" name="图片 3" descr="C:\Users\JUSTIN\Documents\WeChat Files\wxid_sy1xs9unbbor22\FileStorage\Temp\16927331148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73311485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293225"/>
                    </a:xfrm>
                    <a:prstGeom prst="rect">
                      <a:avLst/>
                    </a:prstGeom>
                    <a:noFill/>
                    <a:ln>
                      <a:noFill/>
                    </a:ln>
                  </pic:spPr>
                </pic:pic>
              </a:graphicData>
            </a:graphic>
          </wp:inline>
        </w:drawing>
      </w:r>
    </w:p>
    <w:p w14:paraId="7640AD4A" w14:textId="5CED92FE" w:rsidR="00BE2C02" w:rsidRDefault="00BE2C02" w:rsidP="00AB387C">
      <w:pPr>
        <w:rPr>
          <w:lang w:val="en-US"/>
        </w:rPr>
      </w:pPr>
      <w:r w:rsidRPr="00DA4D3A">
        <w:rPr>
          <w:noProof/>
          <w:lang w:val="en-US" w:eastAsia="zh-CN"/>
        </w:rPr>
        <w:drawing>
          <wp:inline distT="0" distB="0" distL="0" distR="0" wp14:anchorId="08B29302" wp14:editId="0BEAE55A">
            <wp:extent cx="5270500" cy="846696"/>
            <wp:effectExtent l="0" t="0" r="6350" b="0"/>
            <wp:docPr id="2" name="图片 2" descr="C:\Users\JUSTIN\Documents\WeChat Files\wxid_sy1xs9unbbor22\FileStorage\Temp\1692733015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27330150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846696"/>
                    </a:xfrm>
                    <a:prstGeom prst="rect">
                      <a:avLst/>
                    </a:prstGeom>
                    <a:noFill/>
                    <a:ln>
                      <a:noFill/>
                    </a:ln>
                  </pic:spPr>
                </pic:pic>
              </a:graphicData>
            </a:graphic>
          </wp:inline>
        </w:drawing>
      </w:r>
    </w:p>
    <w:p w14:paraId="212CFDA1" w14:textId="1A4A432D" w:rsidR="00BE2C02" w:rsidRPr="007C713A" w:rsidRDefault="00E772C8" w:rsidP="007C713A">
      <w:pPr>
        <w:pStyle w:val="figurecaption"/>
        <w:rPr>
          <w:b w:val="0"/>
        </w:rPr>
      </w:pPr>
      <w:r>
        <w:t xml:space="preserve">Figure 9: </w:t>
      </w:r>
      <w:r>
        <w:rPr>
          <w:b w:val="0"/>
        </w:rPr>
        <w:t>Chatbox Component</w:t>
      </w:r>
    </w:p>
    <w:p w14:paraId="19321C9C" w14:textId="2E42B9CF" w:rsidR="00AB387C" w:rsidRDefault="00AB387C" w:rsidP="00AB387C">
      <w:pPr>
        <w:rPr>
          <w:lang w:val="en-US"/>
        </w:rPr>
      </w:pPr>
      <w:r w:rsidRPr="00BE2C02">
        <w:rPr>
          <w:lang w:val="en-US"/>
        </w:rPr>
        <w:t xml:space="preserve">Diving deeper into the </w:t>
      </w:r>
      <w:r w:rsidRPr="00BE2C02">
        <w:rPr>
          <w:bCs/>
          <w:lang w:val="en-US"/>
        </w:rPr>
        <w:t>chatbox component</w:t>
      </w:r>
      <w:r w:rsidRPr="00BE2C02">
        <w:rPr>
          <w:lang w:val="en-US"/>
        </w:rPr>
        <w:t xml:space="preserve">, its appearance and features are determined by the 'role' prop. If its role is set as 'topic', it serves as a divider showcasing the topic's value. If the role is 'assistant', the chatbox appears on the </w:t>
      </w:r>
      <w:r w:rsidRPr="00BE2C02">
        <w:rPr>
          <w:lang w:val="en-US"/>
        </w:rPr>
        <w:lastRenderedPageBreak/>
        <w:t>left with a grey background. When the role is 'user', the chatbox is positioned on the right, boasting the theme's main color. Moreover, three functional buttons are present at the base of the chatbox for translation, text-to-speech, and review item creation. These functionalities are activated upon user interaction.</w:t>
      </w:r>
    </w:p>
    <w:p w14:paraId="50DF11B7" w14:textId="44CE681B" w:rsidR="00E772C8" w:rsidRDefault="00E772C8" w:rsidP="001D7836">
      <w:pPr>
        <w:pStyle w:val="2"/>
        <w:rPr>
          <w:lang w:val="en-US"/>
        </w:rPr>
      </w:pPr>
      <w:bookmarkStart w:id="16" w:name="_Toc144193129"/>
      <w:r>
        <w:rPr>
          <w:lang w:val="en-US"/>
        </w:rPr>
        <w:t xml:space="preserve">Database </w:t>
      </w:r>
      <w:r w:rsidR="001D7836">
        <w:rPr>
          <w:lang w:val="en-US"/>
        </w:rPr>
        <w:t>Design</w:t>
      </w:r>
      <w:bookmarkEnd w:id="16"/>
    </w:p>
    <w:p w14:paraId="3D7CAB53" w14:textId="3B74C0EA" w:rsidR="009B7E33" w:rsidRPr="009B7E33" w:rsidRDefault="004D1AA1" w:rsidP="009B7E33">
      <w:pPr>
        <w:rPr>
          <w:lang w:val="en-US"/>
        </w:rPr>
      </w:pPr>
      <w:r>
        <w:rPr>
          <w:lang w:val="en-US"/>
        </w:rPr>
        <w:pict w14:anchorId="4A2FB3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243pt">
            <v:imagedata r:id="rId23" o:title="ER diagram"/>
          </v:shape>
        </w:pict>
      </w:r>
    </w:p>
    <w:p w14:paraId="0866BAB3" w14:textId="41BE0078" w:rsidR="00601664" w:rsidRPr="00AE0887" w:rsidRDefault="00601664" w:rsidP="00AE0887">
      <w:pPr>
        <w:pStyle w:val="figurecaption"/>
        <w:rPr>
          <w:b w:val="0"/>
        </w:rPr>
      </w:pPr>
      <w:r>
        <w:t xml:space="preserve">Figure 10: </w:t>
      </w:r>
      <w:r w:rsidR="00AE0887">
        <w:rPr>
          <w:b w:val="0"/>
        </w:rPr>
        <w:t>Entity Relationship D</w:t>
      </w:r>
      <w:r w:rsidR="00AE0887" w:rsidRPr="00AE0887">
        <w:rPr>
          <w:b w:val="0"/>
        </w:rPr>
        <w:t>iagram</w:t>
      </w:r>
    </w:p>
    <w:p w14:paraId="6439426D" w14:textId="77777777" w:rsidR="00FA1BE2" w:rsidRDefault="002660D8" w:rsidP="00367B4A">
      <w:r>
        <w:t>The provided</w:t>
      </w:r>
      <w:r w:rsidR="00AE0887" w:rsidRPr="00AE0887">
        <w:t xml:space="preserve"> diagram offers a </w:t>
      </w:r>
      <w:r w:rsidR="00AE0887">
        <w:t xml:space="preserve">comprehensive </w:t>
      </w:r>
      <w:r>
        <w:t xml:space="preserve">view of the project's </w:t>
      </w:r>
      <w:r w:rsidRPr="00AE0887">
        <w:t>entity relationship</w:t>
      </w:r>
      <w:r w:rsidR="00AE0887" w:rsidRPr="00AE0887">
        <w:t>.</w:t>
      </w:r>
      <w:r w:rsidR="001D7836" w:rsidRPr="001D7836">
        <w:t xml:space="preserve"> Identifying the entities and</w:t>
      </w:r>
      <w:r w:rsidR="001D7836">
        <w:t xml:space="preserve"> </w:t>
      </w:r>
      <w:r w:rsidR="001D7836" w:rsidRPr="001D7836">
        <w:t>their relationships between each other is essential for good database design. Each</w:t>
      </w:r>
      <w:r w:rsidR="001D7836">
        <w:t xml:space="preserve"> </w:t>
      </w:r>
      <w:r w:rsidR="001D7836" w:rsidRPr="001D7836">
        <w:t>entity also has associated attributes</w:t>
      </w:r>
      <w:r w:rsidR="00352288">
        <w:t xml:space="preserve"> and constraints</w:t>
      </w:r>
      <w:r w:rsidR="001D7836" w:rsidRPr="001D7836">
        <w:t xml:space="preserve">, </w:t>
      </w:r>
      <w:r w:rsidR="001D7836">
        <w:t>these can be found in Appendix D.</w:t>
      </w:r>
      <w:r w:rsidR="001143D9">
        <w:t xml:space="preserve"> </w:t>
      </w:r>
      <w:r w:rsidR="00FA1BE2" w:rsidRPr="00FA1BE2">
        <w:t>Several crucial aspects of this design merit attention</w:t>
      </w:r>
      <w:r w:rsidR="00FA1BE2">
        <w:t>:</w:t>
      </w:r>
    </w:p>
    <w:p w14:paraId="36E607DF" w14:textId="56A12AED" w:rsidR="001143D9" w:rsidRDefault="00FA1BE2" w:rsidP="00367B4A">
      <w:r w:rsidRPr="00FA1BE2">
        <w:rPr>
          <w:b/>
          <w:bCs/>
        </w:rPr>
        <w:t>Course Default Study Items</w:t>
      </w:r>
      <w:r w:rsidRPr="00FA1BE2">
        <w:t xml:space="preserve">: These are static and pre-configured within the database. The platform </w:t>
      </w:r>
      <w:r>
        <w:t xml:space="preserve">should provide </w:t>
      </w:r>
      <w:r w:rsidRPr="00FA1BE2">
        <w:t>a range of courses, each containing a set of defau</w:t>
      </w:r>
      <w:r>
        <w:t>lt study items. When users enro</w:t>
      </w:r>
      <w:r w:rsidRPr="00FA1BE2">
        <w:t>l in a co</w:t>
      </w:r>
      <w:r>
        <w:t xml:space="preserve">urse, these default items will be imported </w:t>
      </w:r>
      <w:r w:rsidRPr="00FA1BE2">
        <w:t>to the dynamic 'study items' category. Unlike the pre</w:t>
      </w:r>
      <w:r>
        <w:t>-set defaults</w:t>
      </w:r>
      <w:r w:rsidRPr="00FA1BE2">
        <w:t>, study items can be modified by users</w:t>
      </w:r>
      <w:r>
        <w:t xml:space="preserve"> basing on their needs. This function</w:t>
      </w:r>
      <w:r w:rsidRPr="00FA1BE2">
        <w:t xml:space="preserve"> </w:t>
      </w:r>
      <w:r>
        <w:t>requirement makes it reasonable to</w:t>
      </w:r>
      <w:r w:rsidRPr="00FA1BE2">
        <w:t xml:space="preserve"> separate tables for these two types of study items. </w:t>
      </w:r>
    </w:p>
    <w:p w14:paraId="7FF8B942" w14:textId="3BCAF638" w:rsidR="00FA1BE2" w:rsidRDefault="00FA1BE2" w:rsidP="00367B4A">
      <w:r w:rsidRPr="00FA1BE2">
        <w:rPr>
          <w:b/>
          <w:bCs/>
        </w:rPr>
        <w:t>Review Items</w:t>
      </w:r>
      <w:r>
        <w:rPr>
          <w:b/>
          <w:bCs/>
        </w:rPr>
        <w:t xml:space="preserve"> and Review Sessions</w:t>
      </w:r>
      <w:r w:rsidRPr="00FA1BE2">
        <w:t>: Contrasting with study items, each review item comprises multiple review sessions. This structure empowers users to formulate a spaced repetition pattern tailored to their learning style, affording them control over the quantity and s</w:t>
      </w:r>
      <w:r>
        <w:t>cheduling of review sessions for each review</w:t>
      </w:r>
      <w:r w:rsidRPr="00FA1BE2">
        <w:t xml:space="preserve"> item.</w:t>
      </w:r>
    </w:p>
    <w:p w14:paraId="12171402" w14:textId="51D6E45C" w:rsidR="00C76889" w:rsidRDefault="00FA1BE2" w:rsidP="00367B4A">
      <w:r w:rsidRPr="00FA1BE2">
        <w:rPr>
          <w:b/>
          <w:bCs/>
        </w:rPr>
        <w:t>Data Harvesting</w:t>
      </w:r>
      <w:r w:rsidRPr="00FA1BE2">
        <w:t>: Being a learning-centric platform, user study behaviours are paramount for refining the services</w:t>
      </w:r>
      <w:r>
        <w:t xml:space="preserve"> provided</w:t>
      </w:r>
      <w:r w:rsidRPr="00FA1BE2">
        <w:t>. D</w:t>
      </w:r>
      <w:r>
        <w:t>ata attributes such as content, category, created date, scheduled</w:t>
      </w:r>
      <w:r w:rsidRPr="00FA1BE2">
        <w:t xml:space="preserve"> date</w:t>
      </w:r>
      <w:r>
        <w:t xml:space="preserve"> and completion date</w:t>
      </w:r>
      <w:r w:rsidRPr="00FA1BE2">
        <w:t xml:space="preserve"> can </w:t>
      </w:r>
      <w:r w:rsidR="00A43B71">
        <w:t xml:space="preserve">be </w:t>
      </w:r>
      <w:r w:rsidRPr="00FA1BE2">
        <w:t>valuable insights for service enhancement. Furthermore, token usage durin</w:t>
      </w:r>
      <w:r w:rsidR="00A43B71">
        <w:t xml:space="preserve">g user-chatbot interactions is vital and monitored by the </w:t>
      </w:r>
      <w:r w:rsidR="00BD4049">
        <w:t>c</w:t>
      </w:r>
      <w:r w:rsidR="00A43B71">
        <w:t>hatmessage table</w:t>
      </w:r>
      <w:r w:rsidRPr="00FA1BE2">
        <w:t xml:space="preserve">. Since the OpenAI </w:t>
      </w:r>
      <w:r w:rsidRPr="00FA1BE2">
        <w:lastRenderedPageBreak/>
        <w:t>API determines charges based on token consumption, monitoring</w:t>
      </w:r>
      <w:r w:rsidR="00A43B71">
        <w:t xml:space="preserve"> this can not only understand</w:t>
      </w:r>
      <w:r w:rsidRPr="00FA1BE2">
        <w:t xml:space="preserve"> user </w:t>
      </w:r>
      <w:r w:rsidR="00A43B71" w:rsidRPr="00FA1BE2">
        <w:t>behaviour</w:t>
      </w:r>
      <w:r w:rsidRPr="00FA1BE2">
        <w:t xml:space="preserve"> but also pre</w:t>
      </w:r>
      <w:r w:rsidR="00A43B71">
        <w:t>vent misuse and</w:t>
      </w:r>
      <w:r w:rsidRPr="00FA1BE2">
        <w:t xml:space="preserve"> effectively managing operational expenses.</w:t>
      </w:r>
    </w:p>
    <w:p w14:paraId="1F17A0AE" w14:textId="77777777" w:rsidR="007E6617" w:rsidRDefault="007E6617" w:rsidP="007E6617">
      <w:pPr>
        <w:pStyle w:val="2"/>
      </w:pPr>
      <w:bookmarkStart w:id="17" w:name="_Toc144193130"/>
      <w:r>
        <w:t>Function Implementation</w:t>
      </w:r>
      <w:bookmarkEnd w:id="17"/>
    </w:p>
    <w:p w14:paraId="06DF0111" w14:textId="32A7D597" w:rsidR="007E6617" w:rsidRDefault="004E5DDE" w:rsidP="004E5DDE">
      <w:pPr>
        <w:pStyle w:val="3"/>
      </w:pPr>
      <w:bookmarkStart w:id="18" w:name="_Toc144193131"/>
      <w:r>
        <w:t>Structured Learning Courses</w:t>
      </w:r>
      <w:bookmarkEnd w:id="18"/>
    </w:p>
    <w:p w14:paraId="47FFDAB6" w14:textId="31257DFA" w:rsidR="009A4BA7" w:rsidRPr="009A4BA7" w:rsidRDefault="009A4BA7" w:rsidP="009A4BA7">
      <w:pPr>
        <w:rPr>
          <w:rFonts w:eastAsiaTheme="majorEastAsia" w:cstheme="majorBidi"/>
          <w:b/>
          <w:bCs/>
          <w:sz w:val="24"/>
        </w:rPr>
      </w:pPr>
      <w:r w:rsidRPr="009A4BA7">
        <w:t xml:space="preserve">Courses encompass a variety of default study items </w:t>
      </w:r>
      <w:r>
        <w:t xml:space="preserve">covering </w:t>
      </w:r>
      <w:r w:rsidRPr="009A4BA7">
        <w:t>multiple topics and prof</w:t>
      </w:r>
      <w:r>
        <w:t xml:space="preserve">iciency levels. When users enrol in a course depending on </w:t>
      </w:r>
      <w:r w:rsidRPr="009A4BA7">
        <w:t>their individual learning objectives, the system seamles</w:t>
      </w:r>
      <w:r>
        <w:t xml:space="preserve">sly incorporates a set of study </w:t>
      </w:r>
      <w:r w:rsidRPr="009A4BA7">
        <w:t>items from the course's predefine</w:t>
      </w:r>
      <w:r>
        <w:t>d data which are saved in the database</w:t>
      </w:r>
      <w:r w:rsidRPr="009A4BA7">
        <w:t>. This effectively constructs a user-specific study plan. Users retain the option to modify both the content and scheduling of these integrated study items at any future point</w:t>
      </w:r>
      <w:r>
        <w:t xml:space="preserve"> in the study plan system</w:t>
      </w:r>
      <w:r w:rsidRPr="009A4BA7">
        <w:t>.</w:t>
      </w:r>
    </w:p>
    <w:p w14:paraId="4CDC1EF3" w14:textId="3FA8C0F9" w:rsidR="004E5DDE" w:rsidRDefault="004E5DDE" w:rsidP="009A4BA7">
      <w:pPr>
        <w:pStyle w:val="3"/>
      </w:pPr>
      <w:bookmarkStart w:id="19" w:name="_Toc144193132"/>
      <w:r w:rsidRPr="004E5DDE">
        <w:t>Study Plan System</w:t>
      </w:r>
      <w:bookmarkEnd w:id="19"/>
    </w:p>
    <w:p w14:paraId="6EB2A43E" w14:textId="77777777" w:rsidR="008521D5" w:rsidRDefault="00746802" w:rsidP="008521D5">
      <w:r>
        <w:t xml:space="preserve">Besides creating new study items by registering the pre-set courses, the user can also </w:t>
      </w:r>
      <w:r w:rsidR="008521D5">
        <w:t>craft</w:t>
      </w:r>
      <w:r>
        <w:t xml:space="preserve"> the new study plan task</w:t>
      </w:r>
      <w:r w:rsidR="008521D5">
        <w:t>s</w:t>
      </w:r>
      <w:r>
        <w:t xml:space="preserve"> by themselves. The dashboard statistics and </w:t>
      </w:r>
      <w:r w:rsidR="00601664">
        <w:t xml:space="preserve">study overview page demonstrate the learning </w:t>
      </w:r>
      <w:r w:rsidR="009A4BA7">
        <w:t xml:space="preserve">task </w:t>
      </w:r>
      <w:r w:rsidR="00601664">
        <w:t xml:space="preserve">plan by days and status categories. </w:t>
      </w:r>
      <w:r w:rsidR="008521D5" w:rsidRPr="008521D5">
        <w:t xml:space="preserve">With scheduled study items arranged in chronological order, users can effortlessly access upcoming learning tasks. Users also have full flexibility to modify all </w:t>
      </w:r>
      <w:r w:rsidR="008521D5">
        <w:t xml:space="preserve">attributes </w:t>
      </w:r>
      <w:r w:rsidR="008521D5" w:rsidRPr="008521D5">
        <w:t>of each study tas</w:t>
      </w:r>
      <w:r w:rsidR="008521D5">
        <w:t>k. If a task's status is changed to "finished," a modal will appear for users to select</w:t>
      </w:r>
      <w:r w:rsidR="008521D5" w:rsidRPr="008521D5">
        <w:t xml:space="preserve"> a review pattern and </w:t>
      </w:r>
      <w:r w:rsidR="008521D5">
        <w:t>consequently create</w:t>
      </w:r>
      <w:r w:rsidR="008521D5" w:rsidRPr="008521D5">
        <w:t xml:space="preserve"> review items and sessions if desired.</w:t>
      </w:r>
    </w:p>
    <w:p w14:paraId="7E107E57" w14:textId="3B8815A1" w:rsidR="004E5DDE" w:rsidRPr="008521D5" w:rsidRDefault="004E5DDE" w:rsidP="001B6677">
      <w:pPr>
        <w:pStyle w:val="3"/>
      </w:pPr>
      <w:bookmarkStart w:id="20" w:name="_Toc144193133"/>
      <w:r w:rsidRPr="008521D5">
        <w:t>Review System with Spaced Repetition Strategy</w:t>
      </w:r>
      <w:bookmarkEnd w:id="20"/>
    </w:p>
    <w:p w14:paraId="176C0B9C" w14:textId="39516FA3" w:rsidR="004E5DDE" w:rsidRDefault="00C41684" w:rsidP="004E5DDE">
      <w:r>
        <w:t>As mentioned previously, the finished study item</w:t>
      </w:r>
      <w:r w:rsidR="008521D5">
        <w:t>s</w:t>
      </w:r>
      <w:r>
        <w:t xml:space="preserve"> can be </w:t>
      </w:r>
      <w:r w:rsidR="008521D5">
        <w:t xml:space="preserve">migrated into </w:t>
      </w:r>
      <w:r>
        <w:t xml:space="preserve">review system with a selected spaced repetition strategy by users. </w:t>
      </w:r>
      <w:r w:rsidR="008521D5" w:rsidRPr="008521D5">
        <w:t xml:space="preserve">Two standardized spaced repetition methods are available: a </w:t>
      </w:r>
      <w:r w:rsidR="008521D5">
        <w:t>simple model and a normal model. The simple</w:t>
      </w:r>
      <w:r w:rsidR="008521D5" w:rsidRPr="008521D5">
        <w:t xml:space="preserve"> model suggests reviews on the 1st, 3rd, </w:t>
      </w:r>
      <w:r w:rsidR="008521D5">
        <w:t>and 7th days, while the normal</w:t>
      </w:r>
      <w:r w:rsidR="008521D5" w:rsidRPr="008521D5">
        <w:t xml:space="preserve"> model schedules sessions on the 1st, 2nd, 4th, 7th, and 14th days.</w:t>
      </w:r>
      <w:r w:rsidR="008521D5">
        <w:t xml:space="preserve"> </w:t>
      </w:r>
      <w:r w:rsidR="00234621">
        <w:t>Furthermore, the user can customize their unique review</w:t>
      </w:r>
      <w:r w:rsidR="007C713A">
        <w:t xml:space="preserve"> strategy and review</w:t>
      </w:r>
      <w:r w:rsidR="00234621">
        <w:t xml:space="preserve"> sessions </w:t>
      </w:r>
      <w:r w:rsidR="007C713A">
        <w:t>for each review item</w:t>
      </w:r>
      <w:r w:rsidR="00234621">
        <w:t xml:space="preserve">. </w:t>
      </w:r>
    </w:p>
    <w:p w14:paraId="28B4BC1B" w14:textId="0DBB6F42" w:rsidR="00310112" w:rsidRDefault="008521D5" w:rsidP="00310112">
      <w:r>
        <w:t>T</w:t>
      </w:r>
      <w:r w:rsidR="00234621">
        <w:t xml:space="preserve">he user can </w:t>
      </w:r>
      <w:r>
        <w:t xml:space="preserve">also </w:t>
      </w:r>
      <w:r w:rsidR="00234621">
        <w:t xml:space="preserve">monitor the review progress through the overview statistics. </w:t>
      </w:r>
      <w:r w:rsidRPr="008521D5">
        <w:t xml:space="preserve">Emulating the study plan system, review items are showcased chronologically based on their upcoming </w:t>
      </w:r>
      <w:r>
        <w:t xml:space="preserve">review </w:t>
      </w:r>
      <w:r w:rsidRPr="008521D5">
        <w:t>session dates, facilitating users in anticipating imminent learning activities.</w:t>
      </w:r>
      <w:r>
        <w:t xml:space="preserve"> Moreover</w:t>
      </w:r>
      <w:r w:rsidR="007C713A">
        <w:t xml:space="preserve">, even after setting up the review plan, this system allows user to edit every aspect of the review items and sessions, especially for the scheduled dates. </w:t>
      </w:r>
      <w:r w:rsidR="00310112" w:rsidRPr="00310112">
        <w:t xml:space="preserve">This </w:t>
      </w:r>
      <w:r w:rsidR="00310112">
        <w:t>enables users</w:t>
      </w:r>
      <w:r w:rsidR="00310112" w:rsidRPr="00310112">
        <w:t xml:space="preserve"> to deploy the spaced repetition strategy in alignment with their individual pace. The blend of predefined and customizable review patterns empowers users to chart their academic trajectory and optimize learning outcomes. </w:t>
      </w:r>
    </w:p>
    <w:p w14:paraId="683640F3" w14:textId="38536A5C" w:rsidR="004E5DDE" w:rsidRDefault="004E5DDE" w:rsidP="00310112">
      <w:pPr>
        <w:pStyle w:val="3"/>
      </w:pPr>
      <w:bookmarkStart w:id="21" w:name="_Toc144193134"/>
      <w:r>
        <w:t>Chatbot</w:t>
      </w:r>
      <w:bookmarkEnd w:id="21"/>
      <w:r w:rsidR="009812DC">
        <w:t>s</w:t>
      </w:r>
    </w:p>
    <w:p w14:paraId="3467B514" w14:textId="7B56FAEB" w:rsidR="00234621" w:rsidRPr="00DD3CF2" w:rsidRDefault="007C713A" w:rsidP="00234621">
      <w:pPr>
        <w:rPr>
          <w:b/>
        </w:rPr>
      </w:pPr>
      <w:r w:rsidRPr="00DD3CF2">
        <w:rPr>
          <w:b/>
        </w:rPr>
        <w:t>Integration</w:t>
      </w:r>
      <w:r w:rsidR="00234621" w:rsidRPr="00DD3CF2">
        <w:rPr>
          <w:b/>
        </w:rPr>
        <w:t xml:space="preserve"> with study system and review system</w:t>
      </w:r>
    </w:p>
    <w:p w14:paraId="4B482060" w14:textId="7D876158" w:rsidR="00234621" w:rsidRDefault="006630CC" w:rsidP="00234621">
      <w:r w:rsidRPr="006630CC">
        <w:t>The chatbot enhances learning outcomes through seamless integration with the study and review systems.</w:t>
      </w:r>
      <w:r w:rsidR="00567457">
        <w:t xml:space="preserve"> On the chatbuddy page, the user can </w:t>
      </w:r>
      <w:r>
        <w:t xml:space="preserve">view </w:t>
      </w:r>
      <w:r w:rsidR="00567457">
        <w:t xml:space="preserve">the study </w:t>
      </w:r>
      <w:r w:rsidR="00567457">
        <w:lastRenderedPageBreak/>
        <w:t>item and review sessions</w:t>
      </w:r>
      <w:r>
        <w:t xml:space="preserve"> which are scheduled at today</w:t>
      </w:r>
      <w:r w:rsidR="00567457">
        <w:t xml:space="preserve"> on the right hand, </w:t>
      </w:r>
      <w:r w:rsidRPr="006630CC">
        <w:t>facilitating effortless input into the chatbot conversation area</w:t>
      </w:r>
      <w:r w:rsidR="00567457">
        <w:t xml:space="preserve">. </w:t>
      </w:r>
      <w:r w:rsidRPr="006630CC">
        <w:t>Additionally, users can create review items and sessions directly from chatbot conversations</w:t>
      </w:r>
      <w:r>
        <w:t xml:space="preserve"> by clicking the creating review icon</w:t>
      </w:r>
      <w:r w:rsidRPr="006630CC">
        <w:t xml:space="preserve">. By default, </w:t>
      </w:r>
      <w:r>
        <w:t xml:space="preserve">though </w:t>
      </w:r>
      <w:r w:rsidRPr="006630CC">
        <w:t>the conversation content serves as t</w:t>
      </w:r>
      <w:r>
        <w:t>he review item's content,</w:t>
      </w:r>
      <w:r w:rsidRPr="006630CC">
        <w:t xml:space="preserve"> users have the flexibility to customize review</w:t>
      </w:r>
      <w:r>
        <w:t xml:space="preserve"> attributes and pattern</w:t>
      </w:r>
      <w:r w:rsidRPr="006630CC">
        <w:t xml:space="preserve"> using a spaced repetition strategy.</w:t>
      </w:r>
    </w:p>
    <w:p w14:paraId="3F8FE0CF" w14:textId="580C0AEE" w:rsidR="00DE262E" w:rsidRDefault="00234621" w:rsidP="00234621">
      <w:pPr>
        <w:rPr>
          <w:b/>
        </w:rPr>
      </w:pPr>
      <w:r w:rsidRPr="00DD3CF2">
        <w:rPr>
          <w:b/>
        </w:rPr>
        <w:t>Chatbot personalities</w:t>
      </w:r>
      <w:r w:rsidR="007C713A" w:rsidRPr="00DD3CF2">
        <w:rPr>
          <w:b/>
        </w:rPr>
        <w:t xml:space="preserve"> and prompts</w:t>
      </w:r>
      <w:r w:rsidRPr="00DD3CF2">
        <w:rPr>
          <w:b/>
        </w:rPr>
        <w:t xml:space="preserve"> design</w:t>
      </w:r>
    </w:p>
    <w:p w14:paraId="610C2267" w14:textId="77777777" w:rsidR="00BD4049" w:rsidRPr="00DD3CF2" w:rsidRDefault="00BD4049" w:rsidP="00234621">
      <w:pPr>
        <w:rPr>
          <w:b/>
        </w:rPr>
      </w:pPr>
    </w:p>
    <w:tbl>
      <w:tblPr>
        <w:tblStyle w:val="ad"/>
        <w:tblW w:w="0" w:type="auto"/>
        <w:jc w:val="center"/>
        <w:tblLook w:val="04A0" w:firstRow="1" w:lastRow="0" w:firstColumn="1" w:lastColumn="0" w:noHBand="0" w:noVBand="1"/>
      </w:tblPr>
      <w:tblGrid>
        <w:gridCol w:w="1087"/>
        <w:gridCol w:w="1556"/>
        <w:gridCol w:w="1214"/>
        <w:gridCol w:w="1354"/>
        <w:gridCol w:w="3305"/>
      </w:tblGrid>
      <w:tr w:rsidR="00DE262E" w14:paraId="29B27B98" w14:textId="77777777" w:rsidTr="00DE262E">
        <w:trPr>
          <w:jc w:val="center"/>
        </w:trPr>
        <w:tc>
          <w:tcPr>
            <w:tcW w:w="1087" w:type="dxa"/>
            <w:vAlign w:val="center"/>
          </w:tcPr>
          <w:p w14:paraId="1D5D83CC" w14:textId="7A9C1E9F" w:rsidR="00DE262E" w:rsidRDefault="00DE262E" w:rsidP="00DE262E">
            <w:pPr>
              <w:jc w:val="center"/>
            </w:pPr>
            <w:r>
              <w:t>Name</w:t>
            </w:r>
          </w:p>
        </w:tc>
        <w:tc>
          <w:tcPr>
            <w:tcW w:w="1556" w:type="dxa"/>
            <w:vAlign w:val="center"/>
          </w:tcPr>
          <w:p w14:paraId="2795F982" w14:textId="1B9011DC" w:rsidR="00DE262E" w:rsidRDefault="00DE262E" w:rsidP="00DE262E">
            <w:pPr>
              <w:jc w:val="center"/>
            </w:pPr>
            <w:r>
              <w:t>Temperature</w:t>
            </w:r>
          </w:p>
        </w:tc>
        <w:tc>
          <w:tcPr>
            <w:tcW w:w="1214" w:type="dxa"/>
            <w:vAlign w:val="center"/>
          </w:tcPr>
          <w:p w14:paraId="3F91C63F" w14:textId="609301ED" w:rsidR="00DE262E" w:rsidRPr="00DE262E" w:rsidRDefault="00DE262E" w:rsidP="00DE262E">
            <w:pPr>
              <w:jc w:val="center"/>
              <w:rPr>
                <w:lang w:val="en-US"/>
              </w:rPr>
            </w:pPr>
            <w:r>
              <w:rPr>
                <w:lang w:val="en-US"/>
              </w:rPr>
              <w:t>Presence P</w:t>
            </w:r>
            <w:r w:rsidRPr="00DE262E">
              <w:rPr>
                <w:lang w:val="en-US"/>
              </w:rPr>
              <w:t>enalty</w:t>
            </w:r>
          </w:p>
        </w:tc>
        <w:tc>
          <w:tcPr>
            <w:tcW w:w="1354" w:type="dxa"/>
            <w:vAlign w:val="center"/>
          </w:tcPr>
          <w:p w14:paraId="566F2671" w14:textId="018A73FA" w:rsidR="00DE262E" w:rsidRDefault="00DE262E" w:rsidP="00DE262E">
            <w:pPr>
              <w:jc w:val="center"/>
            </w:pPr>
            <w:r>
              <w:t>Frequency P</w:t>
            </w:r>
            <w:r w:rsidRPr="00DE262E">
              <w:t>enalty</w:t>
            </w:r>
          </w:p>
        </w:tc>
        <w:tc>
          <w:tcPr>
            <w:tcW w:w="3305" w:type="dxa"/>
            <w:vAlign w:val="center"/>
          </w:tcPr>
          <w:p w14:paraId="0122A8CD" w14:textId="75D4D923" w:rsidR="00DE262E" w:rsidRDefault="00DE262E" w:rsidP="00DE262E">
            <w:pPr>
              <w:jc w:val="center"/>
            </w:pPr>
            <w:r>
              <w:t>Speciality</w:t>
            </w:r>
          </w:p>
        </w:tc>
      </w:tr>
      <w:tr w:rsidR="00DE262E" w14:paraId="6310A5F9" w14:textId="77777777" w:rsidTr="00DE262E">
        <w:trPr>
          <w:jc w:val="center"/>
        </w:trPr>
        <w:tc>
          <w:tcPr>
            <w:tcW w:w="1087" w:type="dxa"/>
            <w:vAlign w:val="center"/>
          </w:tcPr>
          <w:p w14:paraId="3F3C35C2" w14:textId="76F461F7" w:rsidR="00DE262E" w:rsidRDefault="00DE262E" w:rsidP="00DE262E">
            <w:pPr>
              <w:jc w:val="center"/>
            </w:pPr>
            <w:r>
              <w:t>Ada</w:t>
            </w:r>
          </w:p>
        </w:tc>
        <w:tc>
          <w:tcPr>
            <w:tcW w:w="1556" w:type="dxa"/>
            <w:vAlign w:val="center"/>
          </w:tcPr>
          <w:p w14:paraId="03E73A05" w14:textId="6E77D696" w:rsidR="00DE262E" w:rsidRDefault="00DE262E" w:rsidP="00695330">
            <w:pPr>
              <w:jc w:val="center"/>
            </w:pPr>
            <w:r>
              <w:t>0.</w:t>
            </w:r>
            <w:r w:rsidR="00695330">
              <w:t>3</w:t>
            </w:r>
          </w:p>
        </w:tc>
        <w:tc>
          <w:tcPr>
            <w:tcW w:w="1214" w:type="dxa"/>
            <w:vAlign w:val="center"/>
          </w:tcPr>
          <w:p w14:paraId="58A98837" w14:textId="25F81DD1" w:rsidR="00DE262E" w:rsidRDefault="00DE262E" w:rsidP="00DE262E">
            <w:pPr>
              <w:jc w:val="center"/>
            </w:pPr>
            <w:r>
              <w:t>0.2</w:t>
            </w:r>
          </w:p>
        </w:tc>
        <w:tc>
          <w:tcPr>
            <w:tcW w:w="1354" w:type="dxa"/>
            <w:vAlign w:val="center"/>
          </w:tcPr>
          <w:p w14:paraId="7ADB7ADF" w14:textId="239767B8" w:rsidR="00DE262E" w:rsidRDefault="00DE262E" w:rsidP="00DE262E">
            <w:pPr>
              <w:jc w:val="center"/>
            </w:pPr>
            <w:r>
              <w:t>0.2</w:t>
            </w:r>
          </w:p>
        </w:tc>
        <w:tc>
          <w:tcPr>
            <w:tcW w:w="3305" w:type="dxa"/>
            <w:vAlign w:val="center"/>
          </w:tcPr>
          <w:p w14:paraId="5105B57F" w14:textId="143529A2" w:rsidR="00DE262E" w:rsidRDefault="001143D9" w:rsidP="00DE262E">
            <w:pPr>
              <w:jc w:val="center"/>
            </w:pPr>
            <w:r>
              <w:t>General  and Helpful Tutor</w:t>
            </w:r>
          </w:p>
        </w:tc>
      </w:tr>
      <w:tr w:rsidR="00DE262E" w14:paraId="7BFE18D6" w14:textId="77777777" w:rsidTr="00DE262E">
        <w:trPr>
          <w:jc w:val="center"/>
        </w:trPr>
        <w:tc>
          <w:tcPr>
            <w:tcW w:w="1087" w:type="dxa"/>
            <w:vAlign w:val="center"/>
          </w:tcPr>
          <w:p w14:paraId="10BC1D53" w14:textId="33574F63" w:rsidR="00DE262E" w:rsidRDefault="00DE262E" w:rsidP="00DE262E">
            <w:pPr>
              <w:jc w:val="center"/>
            </w:pPr>
            <w:r>
              <w:t>Sam</w:t>
            </w:r>
          </w:p>
        </w:tc>
        <w:tc>
          <w:tcPr>
            <w:tcW w:w="1556" w:type="dxa"/>
            <w:vAlign w:val="center"/>
          </w:tcPr>
          <w:p w14:paraId="1BBDA0CB" w14:textId="268820FE" w:rsidR="00DE262E" w:rsidRDefault="001143D9" w:rsidP="00DE262E">
            <w:pPr>
              <w:jc w:val="center"/>
            </w:pPr>
            <w:r>
              <w:t>0.1</w:t>
            </w:r>
          </w:p>
        </w:tc>
        <w:tc>
          <w:tcPr>
            <w:tcW w:w="1214" w:type="dxa"/>
            <w:vAlign w:val="center"/>
          </w:tcPr>
          <w:p w14:paraId="54CE4298" w14:textId="4A457C1E" w:rsidR="00DE262E" w:rsidRDefault="001143D9" w:rsidP="00DE262E">
            <w:pPr>
              <w:jc w:val="center"/>
            </w:pPr>
            <w:r>
              <w:t>0.1</w:t>
            </w:r>
          </w:p>
        </w:tc>
        <w:tc>
          <w:tcPr>
            <w:tcW w:w="1354" w:type="dxa"/>
            <w:vAlign w:val="center"/>
          </w:tcPr>
          <w:p w14:paraId="07DD9990" w14:textId="4C1774FE" w:rsidR="00DE262E" w:rsidRDefault="001143D9" w:rsidP="00DE262E">
            <w:pPr>
              <w:jc w:val="center"/>
            </w:pPr>
            <w:r>
              <w:t>0.1</w:t>
            </w:r>
          </w:p>
        </w:tc>
        <w:tc>
          <w:tcPr>
            <w:tcW w:w="3305" w:type="dxa"/>
            <w:vAlign w:val="center"/>
          </w:tcPr>
          <w:p w14:paraId="5B58E2B5" w14:textId="7AD80FB6" w:rsidR="00DE262E" w:rsidRDefault="001143D9" w:rsidP="00DE262E">
            <w:pPr>
              <w:jc w:val="center"/>
            </w:pPr>
            <w:r>
              <w:t>Vocabulary</w:t>
            </w:r>
            <w:r w:rsidR="00C76889">
              <w:t xml:space="preserve"> and Spaced Repetition Review Strategy</w:t>
            </w:r>
          </w:p>
        </w:tc>
      </w:tr>
      <w:tr w:rsidR="00DE262E" w14:paraId="30A57533" w14:textId="77777777" w:rsidTr="00DE262E">
        <w:trPr>
          <w:jc w:val="center"/>
        </w:trPr>
        <w:tc>
          <w:tcPr>
            <w:tcW w:w="1087" w:type="dxa"/>
            <w:vAlign w:val="center"/>
          </w:tcPr>
          <w:p w14:paraId="5E0BB6D6" w14:textId="2BA51CEF" w:rsidR="00DE262E" w:rsidRDefault="00DE262E" w:rsidP="00DE262E">
            <w:pPr>
              <w:jc w:val="center"/>
            </w:pPr>
            <w:r>
              <w:t>Lucy</w:t>
            </w:r>
          </w:p>
        </w:tc>
        <w:tc>
          <w:tcPr>
            <w:tcW w:w="1556" w:type="dxa"/>
            <w:vAlign w:val="center"/>
          </w:tcPr>
          <w:p w14:paraId="02721B91" w14:textId="0A22FD84" w:rsidR="00DE262E" w:rsidRDefault="001143D9" w:rsidP="00695330">
            <w:pPr>
              <w:jc w:val="center"/>
            </w:pPr>
            <w:r>
              <w:t>0.</w:t>
            </w:r>
            <w:r w:rsidR="00695330">
              <w:t>5</w:t>
            </w:r>
          </w:p>
        </w:tc>
        <w:tc>
          <w:tcPr>
            <w:tcW w:w="1214" w:type="dxa"/>
            <w:vAlign w:val="center"/>
          </w:tcPr>
          <w:p w14:paraId="6E984BC3" w14:textId="617F0DEC" w:rsidR="00DE262E" w:rsidRDefault="001143D9" w:rsidP="00695330">
            <w:pPr>
              <w:jc w:val="center"/>
            </w:pPr>
            <w:r>
              <w:t>0.</w:t>
            </w:r>
            <w:r w:rsidR="00695330">
              <w:t>5</w:t>
            </w:r>
          </w:p>
        </w:tc>
        <w:tc>
          <w:tcPr>
            <w:tcW w:w="1354" w:type="dxa"/>
            <w:vAlign w:val="center"/>
          </w:tcPr>
          <w:p w14:paraId="639F599F" w14:textId="54D6BFBF" w:rsidR="00DE262E" w:rsidRDefault="001143D9" w:rsidP="00695330">
            <w:pPr>
              <w:jc w:val="center"/>
            </w:pPr>
            <w:r>
              <w:t>0.</w:t>
            </w:r>
            <w:r w:rsidR="00695330">
              <w:t>5</w:t>
            </w:r>
          </w:p>
        </w:tc>
        <w:tc>
          <w:tcPr>
            <w:tcW w:w="3305" w:type="dxa"/>
            <w:vAlign w:val="center"/>
          </w:tcPr>
          <w:p w14:paraId="733E1B2D" w14:textId="3809616E" w:rsidR="00DE262E" w:rsidRDefault="001143D9" w:rsidP="00DE262E">
            <w:pPr>
              <w:jc w:val="center"/>
            </w:pPr>
            <w:r>
              <w:t>UK culture</w:t>
            </w:r>
          </w:p>
        </w:tc>
      </w:tr>
      <w:tr w:rsidR="00DE262E" w14:paraId="24B5FEA2" w14:textId="77777777" w:rsidTr="00DE262E">
        <w:trPr>
          <w:jc w:val="center"/>
        </w:trPr>
        <w:tc>
          <w:tcPr>
            <w:tcW w:w="1087" w:type="dxa"/>
            <w:vAlign w:val="center"/>
          </w:tcPr>
          <w:p w14:paraId="568DF613" w14:textId="2534762A" w:rsidR="00DE262E" w:rsidRDefault="00DE262E" w:rsidP="00DE262E">
            <w:pPr>
              <w:jc w:val="center"/>
            </w:pPr>
            <w:r>
              <w:t>Jack</w:t>
            </w:r>
          </w:p>
        </w:tc>
        <w:tc>
          <w:tcPr>
            <w:tcW w:w="1556" w:type="dxa"/>
            <w:vAlign w:val="center"/>
          </w:tcPr>
          <w:p w14:paraId="1F261ADC" w14:textId="78F7A918" w:rsidR="00DE262E" w:rsidRDefault="001143D9" w:rsidP="00695330">
            <w:pPr>
              <w:jc w:val="center"/>
            </w:pPr>
            <w:r>
              <w:t>0.</w:t>
            </w:r>
            <w:r w:rsidR="00695330">
              <w:t>3</w:t>
            </w:r>
          </w:p>
        </w:tc>
        <w:tc>
          <w:tcPr>
            <w:tcW w:w="1214" w:type="dxa"/>
            <w:vAlign w:val="center"/>
          </w:tcPr>
          <w:p w14:paraId="13E1293D" w14:textId="2B88C833" w:rsidR="00DE262E" w:rsidRDefault="001143D9" w:rsidP="00DE262E">
            <w:pPr>
              <w:jc w:val="center"/>
            </w:pPr>
            <w:r>
              <w:t>0.2</w:t>
            </w:r>
          </w:p>
        </w:tc>
        <w:tc>
          <w:tcPr>
            <w:tcW w:w="1354" w:type="dxa"/>
            <w:vAlign w:val="center"/>
          </w:tcPr>
          <w:p w14:paraId="3FF7CF4B" w14:textId="2D1C46F3" w:rsidR="00DE262E" w:rsidRDefault="001143D9" w:rsidP="00DE262E">
            <w:pPr>
              <w:jc w:val="center"/>
            </w:pPr>
            <w:r>
              <w:t>0.2</w:t>
            </w:r>
          </w:p>
        </w:tc>
        <w:tc>
          <w:tcPr>
            <w:tcW w:w="3305" w:type="dxa"/>
            <w:vAlign w:val="center"/>
          </w:tcPr>
          <w:p w14:paraId="20D84AB0" w14:textId="7E04A50F" w:rsidR="00DE262E" w:rsidRDefault="001143D9" w:rsidP="00DE262E">
            <w:pPr>
              <w:jc w:val="center"/>
            </w:pPr>
            <w:r>
              <w:t>Job Hunting and Career</w:t>
            </w:r>
          </w:p>
        </w:tc>
      </w:tr>
    </w:tbl>
    <w:p w14:paraId="4BCBD83A" w14:textId="3F372404" w:rsidR="00DE262E" w:rsidRPr="00601664" w:rsidRDefault="00DE262E" w:rsidP="00DE262E">
      <w:pPr>
        <w:pStyle w:val="figurecaption"/>
        <w:rPr>
          <w:b w:val="0"/>
        </w:rPr>
      </w:pPr>
      <w:r>
        <w:t xml:space="preserve">Figure 11: </w:t>
      </w:r>
      <w:r>
        <w:rPr>
          <w:b w:val="0"/>
        </w:rPr>
        <w:t>Chatbot</w:t>
      </w:r>
      <w:r w:rsidR="00303F94">
        <w:rPr>
          <w:b w:val="0"/>
        </w:rPr>
        <w:t>s</w:t>
      </w:r>
      <w:r>
        <w:rPr>
          <w:b w:val="0"/>
        </w:rPr>
        <w:t xml:space="preserve"> Attributes and Speciality</w:t>
      </w:r>
    </w:p>
    <w:p w14:paraId="75985E89" w14:textId="58494AE2" w:rsidR="00234621" w:rsidRDefault="006630CC" w:rsidP="00234621">
      <w:r w:rsidRPr="006630CC">
        <w:t xml:space="preserve">This platform offers four </w:t>
      </w:r>
      <w:r>
        <w:t xml:space="preserve">distinct </w:t>
      </w:r>
      <w:r w:rsidRPr="006630CC">
        <w:t>chatbots, all of which utilize the gpt-4 model without max_token restrictions. However, the combined length of input and generated tokens adheres to the model's context length constraints</w:t>
      </w:r>
      <w:r>
        <w:t xml:space="preserve"> </w:t>
      </w:r>
      <w:r w:rsidR="00303F94">
        <w:fldChar w:fldCharType="begin"/>
      </w:r>
      <w:r w:rsidR="00303F94">
        <w:instrText xml:space="preserve"> ADDIN ZOTERO_ITEM CSL_CITATION {"citationID":"9SOJa75m","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303F94">
        <w:fldChar w:fldCharType="separate"/>
      </w:r>
      <w:r w:rsidR="00303F94" w:rsidRPr="00303F94">
        <w:t>(OpenAI, 2023)</w:t>
      </w:r>
      <w:r w:rsidR="00303F94">
        <w:fldChar w:fldCharType="end"/>
      </w:r>
      <w:r w:rsidR="00303F94" w:rsidRPr="00303F94">
        <w:t xml:space="preserve">. </w:t>
      </w:r>
    </w:p>
    <w:p w14:paraId="0DBF7137" w14:textId="6F3B9E01" w:rsidR="00303F94" w:rsidRDefault="00974183" w:rsidP="00234621">
      <w:r w:rsidRPr="006630CC">
        <w:t xml:space="preserve">Given the specialized roles of these chatbots, they are endowed with unique attributes. Three key attributes </w:t>
      </w:r>
      <w:r>
        <w:t xml:space="preserve">are associated with chatbot behavior. </w:t>
      </w:r>
      <w:r w:rsidR="00303F94" w:rsidRPr="00303F94">
        <w:t>The temperature</w:t>
      </w:r>
      <w:r>
        <w:t>,</w:t>
      </w:r>
      <w:r w:rsidR="00303F94" w:rsidRPr="00303F94">
        <w:t xml:space="preserve"> </w:t>
      </w:r>
      <w:r>
        <w:t>r</w:t>
      </w:r>
      <w:r w:rsidRPr="00974183">
        <w:t>anging between 0 and 2, governs the randomness of generated text. Higher values introduce unpredictability, whereas lower values ensure consistency and focus</w:t>
      </w:r>
      <w:r w:rsidR="00813843">
        <w:fldChar w:fldCharType="begin"/>
      </w:r>
      <w:r w:rsidR="00813843">
        <w:instrText xml:space="preserve"> ADDIN ZOTERO_ITEM CSL_CITATION {"citationID":"PBQi5EJL","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303F94" w:rsidRPr="00303F94">
        <w:t>.</w:t>
      </w:r>
      <w:r w:rsidR="00813843">
        <w:t xml:space="preserve"> </w:t>
      </w:r>
      <w:r w:rsidR="00813843" w:rsidRPr="00813843">
        <w:t>The frequency and presence penalties</w:t>
      </w:r>
      <w:r w:rsidR="00813843">
        <w:t xml:space="preserve"> </w:t>
      </w:r>
      <w:r w:rsidR="00813843" w:rsidRPr="00813843">
        <w:t xml:space="preserve">can be used to </w:t>
      </w:r>
      <w:r>
        <w:t>adjust the possibility</w:t>
      </w:r>
      <w:r w:rsidR="00813843" w:rsidRPr="00813843">
        <w:t xml:space="preserve"> of sampling repetitive sequences of tokens.</w:t>
      </w:r>
      <w:r w:rsidR="00813843">
        <w:t xml:space="preserve"> </w:t>
      </w:r>
      <w:r>
        <w:t>P</w:t>
      </w:r>
      <w:r w:rsidR="00813843">
        <w:t>resence penalty</w:t>
      </w:r>
      <w:r>
        <w:t>, with value</w:t>
      </w:r>
      <w:r w:rsidR="00813843">
        <w:t xml:space="preserve"> </w:t>
      </w:r>
      <w:r w:rsidR="00813843" w:rsidRPr="00813843">
        <w:t>between -2.0 and 2.0</w:t>
      </w:r>
      <w:r>
        <w:t>, influences</w:t>
      </w:r>
      <w:r w:rsidR="00813843" w:rsidRPr="00813843">
        <w:t xml:space="preserve"> new tokens based on </w:t>
      </w:r>
      <w:r>
        <w:t>frequency in the text so far, encouraging the model</w:t>
      </w:r>
      <w:r w:rsidR="00813843" w:rsidRPr="00813843">
        <w:t xml:space="preserve"> to talk about new topics</w:t>
      </w:r>
      <w:r w:rsidR="00813843">
        <w:t xml:space="preserve"> </w:t>
      </w:r>
      <w:r w:rsidR="00813843">
        <w:fldChar w:fldCharType="begin"/>
      </w:r>
      <w:r w:rsidR="00813843">
        <w:instrText xml:space="preserve"> ADDIN ZOTERO_ITEM CSL_CITATION {"citationID":"P8Kwm6DT","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813843">
        <w:t xml:space="preserve"> Meanwhile, frequency penalty</w:t>
      </w:r>
      <w:r>
        <w:t>,</w:t>
      </w:r>
      <w:r w:rsidR="00813843">
        <w:t xml:space="preserve"> </w:t>
      </w:r>
      <w:r>
        <w:t>w</w:t>
      </w:r>
      <w:r w:rsidRPr="00974183">
        <w:t>ith a similar value range as the presence penalty,</w:t>
      </w:r>
      <w:r>
        <w:t xml:space="preserve"> influences </w:t>
      </w:r>
      <w:r w:rsidR="00813843" w:rsidRPr="00813843">
        <w:t>new tokens based on frequenc</w:t>
      </w:r>
      <w:r>
        <w:t>y in the text so far, reducing the model's possibility</w:t>
      </w:r>
      <w:r w:rsidR="00813843" w:rsidRPr="00813843">
        <w:t xml:space="preserve"> to repeat the same line verbatim</w:t>
      </w:r>
      <w:r w:rsidR="00813843">
        <w:t xml:space="preserve"> </w:t>
      </w:r>
      <w:r w:rsidR="00813843">
        <w:fldChar w:fldCharType="begin"/>
      </w:r>
      <w:r w:rsidR="00813843">
        <w:instrText xml:space="preserve"> ADDIN ZOTERO_ITEM CSL_CITATION {"citationID":"2qSLEJ54","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4C0D93">
        <w:t xml:space="preserve"> As Ada is performed as a general assistant, the attributes are set be in an intermediate level, which means it will appear new topic and </w:t>
      </w:r>
      <w:r>
        <w:t xml:space="preserve">a little </w:t>
      </w:r>
      <w:r w:rsidR="004C0D93">
        <w:t xml:space="preserve">randomness in the reply. However, as Sam focuses on explaining the word, it should follow the instruction from the user strictly. The randomness of Sam should be low and new topics should not be encouraged. Lucy is specialized in UK culture. It is encouraged to add more randomness, new topics and various vocabulary. </w:t>
      </w:r>
      <w:r w:rsidR="00695330">
        <w:t xml:space="preserve">For Jake, it is neutral to the randomness and </w:t>
      </w:r>
      <w:r w:rsidR="00B02EF3">
        <w:t>penalties</w:t>
      </w:r>
      <w:r w:rsidR="00695330">
        <w:t xml:space="preserve"> so the attributes are set to the middle level.</w:t>
      </w:r>
    </w:p>
    <w:p w14:paraId="4AB8608B" w14:textId="79AED4C8" w:rsidR="0070046D" w:rsidRDefault="00996B8C" w:rsidP="00234621">
      <w:r w:rsidRPr="00996B8C">
        <w:t xml:space="preserve">Prompts function as vital directives for the LLM, ensuring adherence to rules, process automation, and output specificity. They shape LLM interactions and outcomes, effectively programming the model's outputs </w:t>
      </w:r>
      <w:r w:rsidR="00FB4CF4">
        <w:fldChar w:fldCharType="begin"/>
      </w:r>
      <w:r w:rsidR="00923DD1">
        <w:instrText xml:space="preserve"> ADDIN ZOTERO_ITEM CSL_CITATION {"citationID":"sAC0sFRv","properties":{"formattedCitation":"(White {\\i{}et al.}, 2023)","plainCitation":"(White et al., 2023)","noteIndex":0},"citationItems":[{"id":242,"uris":["http://zotero.org/users/12186833/items/WH73ISQM"],"itemData":{"id":242,"type":"article-journal","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license":"arXiv.org perpetual, non-exclusive license","note":"publisher: arXiv\nversion: 1","source":"DOI.org (Datacite)","title":"A Prompt Pattern Catalog to Enhance Prompt Engineering with ChatGPT","URL":"https://arxiv.org/abs/2302.11382","author":[{"family":"White","given":"Jules"},{"family":"Fu","given":"Quchen"},{"family":"Hays","given":"Sam"},{"family":"Sandborn","given":"Michael"},{"family":"Olea","given":"Carlos"},{"family":"Gilbert","given":"Henry"},{"family":"Elnashar","given":"Ashraf"},{"family":"Spencer-Smith","given":"Jesse"},{"family":"Schmidt","given":"Douglas C."}],"accessed":{"date-parts":[["2023",8,25]]},"issued":{"date-parts":[["2023",2,23]]}}}],"schema":"https://github.com/citation-style-language/schema/raw/master/csl-citation.json"} </w:instrText>
      </w:r>
      <w:r w:rsidR="00FB4CF4">
        <w:fldChar w:fldCharType="separate"/>
      </w:r>
      <w:r w:rsidR="00923DD1" w:rsidRPr="00923DD1">
        <w:rPr>
          <w:rFonts w:cs="Times New Roman"/>
          <w:szCs w:val="24"/>
        </w:rPr>
        <w:t xml:space="preserve">(White </w:t>
      </w:r>
      <w:r w:rsidR="00923DD1" w:rsidRPr="00923DD1">
        <w:rPr>
          <w:rFonts w:cs="Times New Roman"/>
          <w:i/>
          <w:iCs/>
          <w:szCs w:val="24"/>
        </w:rPr>
        <w:t>et al.</w:t>
      </w:r>
      <w:r w:rsidR="00923DD1" w:rsidRPr="00923DD1">
        <w:rPr>
          <w:rFonts w:cs="Times New Roman"/>
          <w:szCs w:val="24"/>
        </w:rPr>
        <w:t>, 2023)</w:t>
      </w:r>
      <w:r w:rsidR="00FB4CF4">
        <w:fldChar w:fldCharType="end"/>
      </w:r>
      <w:r w:rsidR="00FB4CF4" w:rsidRPr="00FB4CF4">
        <w:t>.</w:t>
      </w:r>
      <w:r w:rsidR="00FB4CF4">
        <w:t xml:space="preserve"> </w:t>
      </w:r>
      <w:r w:rsidRPr="00996B8C">
        <w:t xml:space="preserve">This application employs both hidden (or system messages) and open prompts to guide </w:t>
      </w:r>
      <w:r w:rsidRPr="00996B8C">
        <w:lastRenderedPageBreak/>
        <w:t xml:space="preserve">chatbot outputs. </w:t>
      </w:r>
      <w:r>
        <w:t>System messages</w:t>
      </w:r>
      <w:r w:rsidRPr="00996B8C">
        <w:t xml:space="preserve"> prime the model with context or instructions without being visible to users</w:t>
      </w:r>
      <w:r>
        <w:t xml:space="preserve"> </w:t>
      </w:r>
      <w:r w:rsidR="00923DD1">
        <w:fldChar w:fldCharType="begin"/>
      </w:r>
      <w:r w:rsidR="00923DD1">
        <w:instrText xml:space="preserve"> ADDIN ZOTERO_ITEM CSL_CITATION {"citationID":"bZdK2V1I","properties":{"formattedCitation":"(suhridpalsule and eric-urban, 2023)","plainCitation":"(suhridpalsule and eric-urban, 2023)","noteIndex":0},"citationItems":[{"id":243,"uris":["http://zotero.org/users/12186833/items/GBLJNDFS"],"itemData":{"id":243,"type":"webpage","abstract":"Learn about the options for how to use prompt engineering with GPT-3, GPT-35-Turbo, and GPT-4 models","language":"en-us","title":"Prompt engineering techniques with Azure OpenAI - Azure OpenAI Service","URL":"https://learn.microsoft.com/en-us/azure/ai-services/openai/concepts/advanced-prompt-engineering","author":[{"family":"suhridpalsule","given":""},{"family":"eric-urban","given":""}],"accessed":{"date-parts":[["2023",8,25]]},"issued":{"date-parts":[["2023",7,18]]}}}],"schema":"https://github.com/citation-style-language/schema/raw/master/csl-citation.json"} </w:instrText>
      </w:r>
      <w:r w:rsidR="00923DD1">
        <w:fldChar w:fldCharType="separate"/>
      </w:r>
      <w:r w:rsidR="00923DD1" w:rsidRPr="00923DD1">
        <w:t>(suhridpalsule and eric-urban, 2023)</w:t>
      </w:r>
      <w:r w:rsidR="00923DD1">
        <w:fldChar w:fldCharType="end"/>
      </w:r>
      <w:r w:rsidR="00923DD1" w:rsidRPr="00923DD1">
        <w:t xml:space="preserve">. </w:t>
      </w:r>
      <w:r w:rsidR="00923DD1">
        <w:t>T</w:t>
      </w:r>
      <w:r w:rsidR="00923DD1" w:rsidRPr="00923DD1">
        <w:t xml:space="preserve">he system message </w:t>
      </w:r>
      <w:r w:rsidR="00923DD1">
        <w:t xml:space="preserve">can be used </w:t>
      </w:r>
      <w:r w:rsidR="00923DD1" w:rsidRPr="00923DD1">
        <w:t xml:space="preserve">to </w:t>
      </w:r>
      <w:r>
        <w:t>define</w:t>
      </w:r>
      <w:r w:rsidR="00923DD1" w:rsidRPr="00923DD1">
        <w:t xml:space="preserve"> the</w:t>
      </w:r>
      <w:r>
        <w:t xml:space="preserve"> assistant’s personality, adjust</w:t>
      </w:r>
      <w:r w:rsidR="00923DD1" w:rsidRPr="00923DD1">
        <w:t xml:space="preserve"> what the</w:t>
      </w:r>
      <w:r>
        <w:t xml:space="preserve"> content and format of </w:t>
      </w:r>
      <w:r w:rsidR="00923DD1" w:rsidRPr="00923DD1">
        <w:t>model responses.</w:t>
      </w:r>
      <w:r w:rsidR="00923DD1">
        <w:t xml:space="preserve"> The system message usually not be shown to the users but </w:t>
      </w:r>
      <w:r>
        <w:t>send to the API</w:t>
      </w:r>
      <w:r w:rsidR="00923DD1">
        <w:t xml:space="preserve"> with conversation history together.</w:t>
      </w:r>
      <w:r>
        <w:t xml:space="preserve"> Conversely</w:t>
      </w:r>
      <w:r w:rsidR="00923DD1">
        <w:t>, the open prompts</w:t>
      </w:r>
      <w:r>
        <w:t xml:space="preserve"> are visible and show the interaction between chatbots and </w:t>
      </w:r>
      <w:r w:rsidR="00923DD1">
        <w:t>users</w:t>
      </w:r>
      <w:r>
        <w:t>. In this application, t</w:t>
      </w:r>
      <w:r w:rsidR="0070046D">
        <w:t>he initial open prompt is pre-set by the system and give a clear guidance to the users how they should interact with the chatbots. For example, as a</w:t>
      </w:r>
      <w:r w:rsidR="00A934F2">
        <w:t xml:space="preserve"> general purpose chatbot like Ada, the</w:t>
      </w:r>
      <w:r w:rsidR="00923DD1">
        <w:t xml:space="preserve"> system message</w:t>
      </w:r>
      <w:r w:rsidR="0070046D">
        <w:t xml:space="preserve"> and initial open prompt</w:t>
      </w:r>
      <w:r w:rsidR="00923DD1">
        <w:t xml:space="preserve"> is set to be</w:t>
      </w:r>
      <w:r w:rsidR="0070046D">
        <w:t xml:space="preserve"> a more general guidance </w:t>
      </w:r>
      <w:r>
        <w:t>with encouraging character</w:t>
      </w:r>
      <w:r w:rsidR="0070046D">
        <w:t>. The details of the prompt structure are shown in the figure below.</w:t>
      </w:r>
    </w:p>
    <w:p w14:paraId="6099A816" w14:textId="77777777" w:rsidR="009D606D" w:rsidRDefault="009D606D" w:rsidP="00234621"/>
    <w:tbl>
      <w:tblPr>
        <w:tblStyle w:val="ad"/>
        <w:tblW w:w="0" w:type="auto"/>
        <w:tblLook w:val="04A0" w:firstRow="1" w:lastRow="0" w:firstColumn="1" w:lastColumn="0" w:noHBand="0" w:noVBand="1"/>
      </w:tblPr>
      <w:tblGrid>
        <w:gridCol w:w="8516"/>
      </w:tblGrid>
      <w:tr w:rsidR="0070046D" w14:paraId="678ACF16" w14:textId="77777777" w:rsidTr="00C108E3">
        <w:trPr>
          <w:trHeight w:hRule="exact" w:val="2982"/>
        </w:trPr>
        <w:tc>
          <w:tcPr>
            <w:tcW w:w="8516" w:type="dxa"/>
          </w:tcPr>
          <w:p w14:paraId="17B421CB" w14:textId="433F0F34" w:rsidR="00C108E3" w:rsidRDefault="00C108E3" w:rsidP="0070046D">
            <w:r>
              <w:t>Hidden prompt:</w:t>
            </w:r>
          </w:p>
          <w:p w14:paraId="645913DA" w14:textId="14822815" w:rsidR="0070046D" w:rsidRPr="0070046D" w:rsidRDefault="0070046D" w:rsidP="0070046D">
            <w:pPr>
              <w:rPr>
                <w:lang w:val="en-US"/>
              </w:rPr>
            </w:pPr>
            <w:r>
              <w:t>message:</w:t>
            </w:r>
            <w:r w:rsidRPr="0070046D">
              <w:rPr>
                <w:rFonts w:ascii="Consolas" w:eastAsia="Times New Roman" w:hAnsi="Consolas" w:cs="Times New Roman"/>
                <w:color w:val="D6DEEB"/>
                <w:sz w:val="21"/>
                <w:szCs w:val="21"/>
                <w:lang w:val="en-US" w:eastAsia="zh-CN"/>
              </w:rPr>
              <w:t xml:space="preserve"> </w:t>
            </w:r>
            <w:r w:rsidRPr="0070046D">
              <w:rPr>
                <w:lang w:val="en-US"/>
              </w:rPr>
              <w:t>[</w:t>
            </w:r>
          </w:p>
          <w:p w14:paraId="3E62235E" w14:textId="6B0877E9" w:rsidR="0070046D" w:rsidRDefault="0070046D" w:rsidP="00234621">
            <w:pPr>
              <w:rPr>
                <w:lang w:val="en-US"/>
              </w:rPr>
            </w:pPr>
            <w:r w:rsidRPr="0070046D">
              <w:rPr>
                <w:lang w:val="en-US"/>
              </w:rPr>
              <w:t>      { "role": "system", "content": "You are a helpful and encouraging assistant, who teaches English as a Second Language in an interesting way. The user is learning English. You can provide useful learning tips and correct the user's mistake</w:t>
            </w:r>
            <w:r>
              <w:rPr>
                <w:lang w:val="en-US"/>
              </w:rPr>
              <w:t xml:space="preserve"> in a polite way</w:t>
            </w:r>
            <w:r w:rsidRPr="0070046D">
              <w:rPr>
                <w:lang w:val="en-US"/>
              </w:rPr>
              <w:t>."</w:t>
            </w:r>
            <w:r w:rsidR="009D606D">
              <w:rPr>
                <w:lang w:val="en-US"/>
              </w:rPr>
              <w:t xml:space="preserve"> }</w:t>
            </w:r>
          </w:p>
          <w:p w14:paraId="52963562" w14:textId="2A2DE976" w:rsidR="0070046D" w:rsidRPr="0070046D" w:rsidRDefault="0070046D" w:rsidP="00234621">
            <w:pPr>
              <w:rPr>
                <w:lang w:val="en-US"/>
              </w:rPr>
            </w:pPr>
            <w:r>
              <w:rPr>
                <w:lang w:val="en-US"/>
              </w:rPr>
              <w:t>]</w:t>
            </w:r>
          </w:p>
        </w:tc>
      </w:tr>
      <w:tr w:rsidR="0070046D" w14:paraId="0D9F91D2" w14:textId="77777777" w:rsidTr="00C108E3">
        <w:trPr>
          <w:trHeight w:val="987"/>
        </w:trPr>
        <w:tc>
          <w:tcPr>
            <w:tcW w:w="8516" w:type="dxa"/>
          </w:tcPr>
          <w:p w14:paraId="53375AB4" w14:textId="46AA77E6" w:rsidR="0070046D" w:rsidRDefault="0070046D" w:rsidP="0070046D">
            <w:r>
              <w:t xml:space="preserve">Initial prompt: </w:t>
            </w:r>
            <w:r w:rsidRPr="0070046D">
              <w:rPr>
                <w:lang w:val="en-US"/>
              </w:rPr>
              <w:t>"</w:t>
            </w:r>
            <w:r w:rsidR="00D33BD7">
              <w:t xml:space="preserve"> </w:t>
            </w:r>
            <w:r w:rsidR="00D33BD7" w:rsidRPr="00D33BD7">
              <w:rPr>
                <w:lang w:val="en-US"/>
              </w:rPr>
              <w:t>Hi, how can I assist you with learning English today?</w:t>
            </w:r>
            <w:r w:rsidRPr="0070046D">
              <w:rPr>
                <w:lang w:val="en-US"/>
              </w:rPr>
              <w:t>"</w:t>
            </w:r>
            <w:r w:rsidR="009D606D">
              <w:rPr>
                <w:lang w:val="en-US"/>
              </w:rPr>
              <w:t xml:space="preserve"> </w:t>
            </w:r>
          </w:p>
        </w:tc>
      </w:tr>
    </w:tbl>
    <w:p w14:paraId="6167B6B8" w14:textId="2D50F841" w:rsidR="009D606D" w:rsidRDefault="009D606D" w:rsidP="009D606D">
      <w:pPr>
        <w:pStyle w:val="figurecaption"/>
        <w:rPr>
          <w:b w:val="0"/>
        </w:rPr>
      </w:pPr>
      <w:r>
        <w:t xml:space="preserve">Figure 12: </w:t>
      </w:r>
      <w:r>
        <w:rPr>
          <w:b w:val="0"/>
        </w:rPr>
        <w:t>Prompts for chatbot Ada</w:t>
      </w:r>
    </w:p>
    <w:p w14:paraId="4F75FB3A" w14:textId="76B49B66" w:rsidR="00567457" w:rsidRDefault="005E02E0" w:rsidP="00234621">
      <w:r w:rsidRPr="005E02E0">
        <w:t>Another technique employed is few-shot learning, where training examples provide the model with added context</w:t>
      </w:r>
      <w:r w:rsidR="00E11079">
        <w:t xml:space="preserve"> </w:t>
      </w:r>
      <w:r w:rsidR="00170370">
        <w:fldChar w:fldCharType="begin"/>
      </w:r>
      <w:r w:rsidR="00170370">
        <w:instrText xml:space="preserve"> ADDIN ZOTERO_ITEM CSL_CITATION {"citationID":"OVII0Xwh","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170370">
        <w:fldChar w:fldCharType="separate"/>
      </w:r>
      <w:r w:rsidR="00170370" w:rsidRPr="00170370">
        <w:t>(OpenAI, 2023)</w:t>
      </w:r>
      <w:r w:rsidR="00170370">
        <w:fldChar w:fldCharType="end"/>
      </w:r>
      <w:r w:rsidR="009D606D" w:rsidRPr="009D606D">
        <w:t>.</w:t>
      </w:r>
      <w:r w:rsidR="00170370">
        <w:t xml:space="preserve"> For chatbot Sam, which is specialized in vocabulary </w:t>
      </w:r>
      <w:r w:rsidR="00D33BD7">
        <w:t>and spaced repetition review strategy, few-shot examples is integrated in the system message as shown below.</w:t>
      </w:r>
      <w:r>
        <w:t xml:space="preserve"> Moreover</w:t>
      </w:r>
      <w:r w:rsidR="005328C1">
        <w:t>, Lucy adopt</w:t>
      </w:r>
      <w:r>
        <w:t>s</w:t>
      </w:r>
      <w:r w:rsidR="005328C1">
        <w:t xml:space="preserve"> the few-shot prompts pattern similar to Sam and Jack use a no-shot prompt pattern similar to Ada.</w:t>
      </w:r>
    </w:p>
    <w:p w14:paraId="7F1DE656" w14:textId="77777777" w:rsidR="00D33BD7" w:rsidRDefault="00D33BD7" w:rsidP="00234621"/>
    <w:tbl>
      <w:tblPr>
        <w:tblStyle w:val="ad"/>
        <w:tblW w:w="0" w:type="auto"/>
        <w:tblLook w:val="04A0" w:firstRow="1" w:lastRow="0" w:firstColumn="1" w:lastColumn="0" w:noHBand="0" w:noVBand="1"/>
      </w:tblPr>
      <w:tblGrid>
        <w:gridCol w:w="8516"/>
      </w:tblGrid>
      <w:tr w:rsidR="00D33BD7" w14:paraId="457345FD" w14:textId="77777777" w:rsidTr="005328C1">
        <w:trPr>
          <w:trHeight w:hRule="exact" w:val="9082"/>
        </w:trPr>
        <w:tc>
          <w:tcPr>
            <w:tcW w:w="8516" w:type="dxa"/>
          </w:tcPr>
          <w:p w14:paraId="15C091BF" w14:textId="44C79B42" w:rsidR="00C108E3" w:rsidRDefault="00C108E3" w:rsidP="005328C1">
            <w:pPr>
              <w:rPr>
                <w:lang w:val="en-US"/>
              </w:rPr>
            </w:pPr>
            <w:r>
              <w:rPr>
                <w:lang w:val="en-US"/>
              </w:rPr>
              <w:lastRenderedPageBreak/>
              <w:t>Hidden prompt:</w:t>
            </w:r>
          </w:p>
          <w:p w14:paraId="7170B873" w14:textId="5C9686DC" w:rsidR="005328C1" w:rsidRPr="005328C1" w:rsidRDefault="005328C1" w:rsidP="005328C1">
            <w:pPr>
              <w:rPr>
                <w:lang w:val="en-US"/>
              </w:rPr>
            </w:pPr>
            <w:r w:rsidRPr="005328C1">
              <w:rPr>
                <w:lang w:val="en-US"/>
              </w:rPr>
              <w:t>messages: [</w:t>
            </w:r>
          </w:p>
          <w:p w14:paraId="0C610453" w14:textId="77777777" w:rsidR="005328C1" w:rsidRPr="005328C1" w:rsidRDefault="005328C1" w:rsidP="005328C1">
            <w:pPr>
              <w:rPr>
                <w:lang w:val="en-US"/>
              </w:rPr>
            </w:pPr>
            <w:r w:rsidRPr="005328C1">
              <w:rPr>
                <w:lang w:val="en-US"/>
              </w:rPr>
              <w:t>      { "role": "system", "content": "You are a helpful assistant, who specialized in teaching English as a secondary language and explaining vocabulary with examples. You also suggested repetitive learning strategy to learn English." },</w:t>
            </w:r>
          </w:p>
          <w:p w14:paraId="00EF910A" w14:textId="77777777" w:rsidR="005328C1" w:rsidRPr="005328C1" w:rsidRDefault="005328C1" w:rsidP="005328C1">
            <w:pPr>
              <w:rPr>
                <w:lang w:val="en-US"/>
              </w:rPr>
            </w:pPr>
            <w:r w:rsidRPr="005328C1">
              <w:rPr>
                <w:lang w:val="en-US"/>
              </w:rPr>
              <w:t>      { "role": "system", "name": "example_user", "content": "What does the word evoke mean?" },</w:t>
            </w:r>
          </w:p>
          <w:p w14:paraId="019BD88C" w14:textId="77777777" w:rsidR="005328C1" w:rsidRPr="005328C1" w:rsidRDefault="005328C1" w:rsidP="005328C1">
            <w:pPr>
              <w:rPr>
                <w:lang w:val="en-US"/>
              </w:rPr>
            </w:pPr>
            <w:r w:rsidRPr="005328C1">
              <w:rPr>
                <w:lang w:val="en-US"/>
              </w:rPr>
              <w:t>      { "role": "system", "name": "example_assistant", "content": "Evoke means to bring to mind or to recall a feeling, memory, or image. For example, the smell of freshly baked bread might evoke memories of your grandmother's kitchen." },</w:t>
            </w:r>
          </w:p>
          <w:p w14:paraId="52CF10E8" w14:textId="77777777" w:rsidR="005328C1" w:rsidRPr="005328C1" w:rsidRDefault="005328C1" w:rsidP="005328C1">
            <w:pPr>
              <w:rPr>
                <w:lang w:val="en-US"/>
              </w:rPr>
            </w:pPr>
            <w:r w:rsidRPr="005328C1">
              <w:rPr>
                <w:lang w:val="en-US"/>
              </w:rPr>
              <w:t>      { "role": "system", "name": "example_user", "content": "So, if I listen to a song which makes me think of a past event, it evokes that memory? Is this sentence correct?" },</w:t>
            </w:r>
          </w:p>
          <w:p w14:paraId="6CC87366" w14:textId="5896CF79" w:rsidR="005328C1" w:rsidRPr="005328C1" w:rsidRDefault="005328C1" w:rsidP="005328C1">
            <w:pPr>
              <w:rPr>
                <w:lang w:val="en-US"/>
              </w:rPr>
            </w:pPr>
            <w:r>
              <w:rPr>
                <w:lang w:val="en-US"/>
              </w:rPr>
              <w:t>    </w:t>
            </w:r>
            <w:r w:rsidRPr="005328C1">
              <w:rPr>
                <w:lang w:val="en-US"/>
              </w:rPr>
              <w:t>{ "role": "system", "name": "example_assistant", "content": "Exactly!Remember, to effectively learn and remember vocabulary, use a repetitive learning strategy. This means, try to use evoke in sentences several times this week." },</w:t>
            </w:r>
          </w:p>
          <w:p w14:paraId="60FFFCD9" w14:textId="77777777" w:rsidR="005328C1" w:rsidRPr="005328C1" w:rsidRDefault="005328C1" w:rsidP="005328C1">
            <w:pPr>
              <w:rPr>
                <w:lang w:val="en-US"/>
              </w:rPr>
            </w:pPr>
            <w:r w:rsidRPr="005328C1">
              <w:rPr>
                <w:lang w:val="en-US"/>
              </w:rPr>
              <w:t>      { "role": "system", "name": "example_user", "content": "Can you tell me more about how to use spaced repetition strategy to learn the vocabulary?" },</w:t>
            </w:r>
          </w:p>
          <w:p w14:paraId="57940725" w14:textId="77777777" w:rsidR="005328C1" w:rsidRPr="005328C1" w:rsidRDefault="005328C1" w:rsidP="005328C1">
            <w:pPr>
              <w:rPr>
                <w:lang w:val="en-US"/>
              </w:rPr>
            </w:pPr>
            <w:r w:rsidRPr="005328C1">
              <w:rPr>
                <w:lang w:val="en-US"/>
              </w:rPr>
              <w:t>      { "role": "system", "name": "example_assistant", "content": "To use spaced repetition for vocabulary learning, start with a manageable set of words. Initially, review the new words after a short interval, such as 20 minutes, and then progressively extend this gap (e.g., 1 day, 2 days, 4 days) as you remember them. Introduce new words daily while reviewing older ones, and for better retention, try to use these words in your own sentences. Consistency is key, so make it a daily habit, adjusting intervals based on your personal recall rate." }</w:t>
            </w:r>
          </w:p>
          <w:p w14:paraId="64E2E903" w14:textId="18E137F8" w:rsidR="005328C1" w:rsidRPr="005328C1" w:rsidRDefault="005328C1" w:rsidP="005328C1">
            <w:pPr>
              <w:rPr>
                <w:lang w:val="en-US"/>
              </w:rPr>
            </w:pPr>
            <w:r w:rsidRPr="005328C1">
              <w:rPr>
                <w:lang w:val="en-US"/>
              </w:rPr>
              <w:t xml:space="preserve">    </w:t>
            </w:r>
            <w:r w:rsidR="00E06154">
              <w:rPr>
                <w:lang w:val="en-US"/>
              </w:rPr>
              <w:t>]</w:t>
            </w:r>
          </w:p>
          <w:p w14:paraId="0E53F1E3" w14:textId="375C77E7" w:rsidR="00D33BD7" w:rsidRPr="0070046D" w:rsidRDefault="00D33BD7" w:rsidP="00974183">
            <w:pPr>
              <w:rPr>
                <w:lang w:val="en-US"/>
              </w:rPr>
            </w:pPr>
          </w:p>
        </w:tc>
      </w:tr>
      <w:tr w:rsidR="00D33BD7" w14:paraId="23E46591" w14:textId="77777777" w:rsidTr="00974183">
        <w:tc>
          <w:tcPr>
            <w:tcW w:w="8516" w:type="dxa"/>
          </w:tcPr>
          <w:p w14:paraId="7250E169" w14:textId="30B02644" w:rsidR="00D33BD7" w:rsidRPr="004427E2" w:rsidRDefault="00D33BD7" w:rsidP="00974183">
            <w:pPr>
              <w:rPr>
                <w:lang w:val="en-US"/>
              </w:rPr>
            </w:pPr>
            <w:r>
              <w:t xml:space="preserve">Initial prompt: </w:t>
            </w:r>
            <w:r w:rsidRPr="0070046D">
              <w:rPr>
                <w:lang w:val="en-US"/>
              </w:rPr>
              <w:t>"</w:t>
            </w:r>
            <w:r w:rsidR="004427E2" w:rsidRPr="004427E2">
              <w:rPr>
                <w:lang w:val="en-US"/>
              </w:rPr>
              <w:t>Hi, how can I assist you with learning English vocabulary today? Please give me a word or phrase you want to learn.</w:t>
            </w:r>
            <w:r w:rsidR="004427E2" w:rsidRPr="005328C1">
              <w:rPr>
                <w:lang w:val="en-US"/>
              </w:rPr>
              <w:t xml:space="preserve"> "</w:t>
            </w:r>
          </w:p>
        </w:tc>
      </w:tr>
    </w:tbl>
    <w:p w14:paraId="56748CCA" w14:textId="27A34043" w:rsidR="00D33BD7" w:rsidRPr="005E02E0" w:rsidRDefault="00D33BD7" w:rsidP="005E02E0">
      <w:pPr>
        <w:pStyle w:val="figurecaption"/>
        <w:rPr>
          <w:b w:val="0"/>
        </w:rPr>
      </w:pPr>
      <w:r>
        <w:t xml:space="preserve">Figure 13: </w:t>
      </w:r>
      <w:r w:rsidR="005E02E0">
        <w:rPr>
          <w:b w:val="0"/>
        </w:rPr>
        <w:t>Prompts for chatbot Sam</w:t>
      </w:r>
    </w:p>
    <w:p w14:paraId="18ADC572" w14:textId="7FBC876E" w:rsidR="00234621" w:rsidRPr="00DD3CF2" w:rsidRDefault="0049081D" w:rsidP="00234621">
      <w:pPr>
        <w:rPr>
          <w:b/>
        </w:rPr>
      </w:pPr>
      <w:r>
        <w:rPr>
          <w:b/>
        </w:rPr>
        <w:t>Conversation</w:t>
      </w:r>
      <w:r w:rsidR="007C713A" w:rsidRPr="00DD3CF2">
        <w:rPr>
          <w:b/>
        </w:rPr>
        <w:t xml:space="preserve"> message management</w:t>
      </w:r>
    </w:p>
    <w:p w14:paraId="4CB3E96B" w14:textId="7181F9CC" w:rsidR="00E06154" w:rsidRPr="00E06154" w:rsidRDefault="00E06154" w:rsidP="00E06154">
      <w:pPr>
        <w:rPr>
          <w:lang w:val="en-US"/>
        </w:rPr>
      </w:pPr>
      <w:r w:rsidRPr="00E06154">
        <w:rPr>
          <w:lang w:val="en-US"/>
        </w:rPr>
        <w:t xml:space="preserve">Chat messages are securely stored in the </w:t>
      </w:r>
      <w:r w:rsidRPr="00E06154">
        <w:rPr>
          <w:bCs/>
          <w:lang w:val="en-US"/>
        </w:rPr>
        <w:t>ChatMessage</w:t>
      </w:r>
      <w:r w:rsidRPr="00E06154">
        <w:rPr>
          <w:lang w:val="en-US"/>
        </w:rPr>
        <w:t xml:space="preserve"> table, serving as the authoritative data source. The management of these conversation messages encompasses two main areas: interaction with the OpenAI API </w:t>
      </w:r>
      <w:r>
        <w:rPr>
          <w:lang w:val="en-US"/>
        </w:rPr>
        <w:t xml:space="preserve">in the backend </w:t>
      </w:r>
      <w:r w:rsidRPr="00E06154">
        <w:rPr>
          <w:lang w:val="en-US"/>
        </w:rPr>
        <w:t>and frontend presentation.</w:t>
      </w:r>
    </w:p>
    <w:p w14:paraId="2D0E92CD" w14:textId="11954535" w:rsidR="00E06154" w:rsidRPr="00E06154" w:rsidRDefault="00E06154" w:rsidP="00E06154">
      <w:pPr>
        <w:rPr>
          <w:lang w:val="en-US"/>
        </w:rPr>
      </w:pPr>
      <w:r w:rsidRPr="00E06154">
        <w:rPr>
          <w:lang w:val="en-US"/>
        </w:rPr>
        <w:t xml:space="preserve">Upon receipt of a message </w:t>
      </w:r>
      <w:r>
        <w:rPr>
          <w:lang w:val="en-US"/>
        </w:rPr>
        <w:t>sent by</w:t>
      </w:r>
      <w:r w:rsidRPr="00E06154">
        <w:rPr>
          <w:lang w:val="en-US"/>
        </w:rPr>
        <w:t xml:space="preserve"> the user</w:t>
      </w:r>
      <w:r>
        <w:rPr>
          <w:lang w:val="en-US"/>
        </w:rPr>
        <w:t xml:space="preserve"> from the frontend</w:t>
      </w:r>
      <w:r w:rsidRPr="00E06154">
        <w:rPr>
          <w:lang w:val="en-US"/>
        </w:rPr>
        <w:t xml:space="preserve">, alongside the associated chatbot name, the message is initially </w:t>
      </w:r>
      <w:r>
        <w:rPr>
          <w:lang w:val="en-US"/>
        </w:rPr>
        <w:t>stored in the database with the role of</w:t>
      </w:r>
      <w:r w:rsidRPr="00E06154">
        <w:rPr>
          <w:lang w:val="en-US"/>
        </w:rPr>
        <w:t xml:space="preserve"> "user." Subsequently, the system retrieves</w:t>
      </w:r>
      <w:r w:rsidR="00A267BD">
        <w:rPr>
          <w:lang w:val="en-US"/>
        </w:rPr>
        <w:t xml:space="preserve"> the last 20 conversation records </w:t>
      </w:r>
      <w:r w:rsidR="00A267BD" w:rsidRPr="00E06154">
        <w:rPr>
          <w:lang w:val="en-US"/>
        </w:rPr>
        <w:t>under</w:t>
      </w:r>
      <w:r w:rsidRPr="00E06154">
        <w:rPr>
          <w:lang w:val="en-US"/>
        </w:rPr>
        <w:t xml:space="preserve"> the current topic from the database. This collection of past messages, combined with the chatbot's system message</w:t>
      </w:r>
      <w:r w:rsidR="00A267BD">
        <w:rPr>
          <w:lang w:val="en-US"/>
        </w:rPr>
        <w:t xml:space="preserve"> which is identified by chatbot name</w:t>
      </w:r>
      <w:r w:rsidRPr="00E06154">
        <w:rPr>
          <w:lang w:val="en-US"/>
        </w:rPr>
        <w:t xml:space="preserve">, is </w:t>
      </w:r>
      <w:r w:rsidR="00A267BD">
        <w:rPr>
          <w:lang w:val="en-US"/>
        </w:rPr>
        <w:t xml:space="preserve">integrated </w:t>
      </w:r>
      <w:r w:rsidRPr="00E06154">
        <w:rPr>
          <w:lang w:val="en-US"/>
        </w:rPr>
        <w:t xml:space="preserve">into a new message array and transmitted to the OpenAI API for a </w:t>
      </w:r>
      <w:r w:rsidRPr="00E06154">
        <w:rPr>
          <w:lang w:val="en-US"/>
        </w:rPr>
        <w:lastRenderedPageBreak/>
        <w:t xml:space="preserve">response. This response, along with token data, is recorded in the database under the "assistant" </w:t>
      </w:r>
      <w:r w:rsidR="00A267BD">
        <w:rPr>
          <w:lang w:val="en-US"/>
        </w:rPr>
        <w:t>role and send</w:t>
      </w:r>
      <w:r w:rsidRPr="00E06154">
        <w:rPr>
          <w:lang w:val="en-US"/>
        </w:rPr>
        <w:t xml:space="preserve"> to the frontend for display.</w:t>
      </w:r>
      <w:r w:rsidR="00751587">
        <w:rPr>
          <w:lang w:val="en-US"/>
        </w:rPr>
        <w:t xml:space="preserve"> The details of code </w:t>
      </w:r>
      <w:r w:rsidR="00E22856">
        <w:rPr>
          <w:lang w:val="en-US"/>
        </w:rPr>
        <w:t>are</w:t>
      </w:r>
      <w:r w:rsidR="00751587">
        <w:rPr>
          <w:lang w:val="en-US"/>
        </w:rPr>
        <w:t xml:space="preserve"> shown in the Appendix E.</w:t>
      </w:r>
    </w:p>
    <w:p w14:paraId="35041F6D" w14:textId="7C2F36D9" w:rsidR="00E11079" w:rsidRPr="00E06154" w:rsidRDefault="00E06154" w:rsidP="00234621">
      <w:pPr>
        <w:rPr>
          <w:lang w:val="en-US"/>
        </w:rPr>
      </w:pPr>
      <w:r w:rsidRPr="00E06154">
        <w:rPr>
          <w:lang w:val="en-US"/>
        </w:rPr>
        <w:t xml:space="preserve">On the frontend, React's </w:t>
      </w:r>
      <w:r w:rsidRPr="00E06154">
        <w:rPr>
          <w:bCs/>
          <w:lang w:val="en-US"/>
        </w:rPr>
        <w:t>useState</w:t>
      </w:r>
      <w:r w:rsidRPr="00E06154">
        <w:rPr>
          <w:lang w:val="en-US"/>
        </w:rPr>
        <w:t xml:space="preserve"> hook is utilized to oversee the chatbot's con</w:t>
      </w:r>
      <w:r w:rsidR="00A267BD">
        <w:rPr>
          <w:lang w:val="en-US"/>
        </w:rPr>
        <w:t>versation history and the name of selected chatbot</w:t>
      </w:r>
      <w:r w:rsidRPr="00E06154">
        <w:rPr>
          <w:lang w:val="en-US"/>
        </w:rPr>
        <w:t xml:space="preserve">. The history is maintained under the </w:t>
      </w:r>
      <w:r w:rsidRPr="00E06154">
        <w:rPr>
          <w:bCs/>
          <w:lang w:val="en-US"/>
        </w:rPr>
        <w:t>messages</w:t>
      </w:r>
      <w:r w:rsidRPr="00E06154">
        <w:rPr>
          <w:lang w:val="en-US"/>
        </w:rPr>
        <w:t xml:space="preserve"> state</w:t>
      </w:r>
      <w:r w:rsidR="00D076F9">
        <w:rPr>
          <w:lang w:val="en-US"/>
        </w:rPr>
        <w:t>, which is rendered through mapping the chatbox component</w:t>
      </w:r>
      <w:r w:rsidRPr="00E06154">
        <w:rPr>
          <w:lang w:val="en-US"/>
        </w:rPr>
        <w:t xml:space="preserve">, while the actively selected chatbot is controlled by the </w:t>
      </w:r>
      <w:r w:rsidRPr="00E06154">
        <w:rPr>
          <w:bCs/>
          <w:lang w:val="en-US"/>
        </w:rPr>
        <w:t>selectedChatbot</w:t>
      </w:r>
      <w:r w:rsidRPr="00E06154">
        <w:rPr>
          <w:lang w:val="en-US"/>
        </w:rPr>
        <w:t xml:space="preserve"> state, with "Ada" as its default value. Upon loading the chatbuddy page, a React </w:t>
      </w:r>
      <w:r w:rsidRPr="00E06154">
        <w:rPr>
          <w:bCs/>
          <w:lang w:val="en-US"/>
        </w:rPr>
        <w:t>useEffect</w:t>
      </w:r>
      <w:r w:rsidRPr="00E06154">
        <w:rPr>
          <w:lang w:val="en-US"/>
        </w:rPr>
        <w:t xml:space="preserve"> activates, rendering the mos</w:t>
      </w:r>
      <w:r w:rsidR="00A267BD">
        <w:rPr>
          <w:lang w:val="en-US"/>
        </w:rPr>
        <w:t xml:space="preserve">t recent 20 conversation records of </w:t>
      </w:r>
      <w:r w:rsidR="00A267BD" w:rsidRPr="00A267BD">
        <w:rPr>
          <w:lang w:val="en-US"/>
        </w:rPr>
        <w:t>"Ada"</w:t>
      </w:r>
      <w:r w:rsidRPr="00A267BD">
        <w:rPr>
          <w:lang w:val="en-US"/>
        </w:rPr>
        <w:t>.</w:t>
      </w:r>
      <w:r w:rsidRPr="00E06154">
        <w:rPr>
          <w:lang w:val="en-US"/>
        </w:rPr>
        <w:t xml:space="preserve"> Another </w:t>
      </w:r>
      <w:r w:rsidRPr="00E06154">
        <w:rPr>
          <w:bCs/>
          <w:lang w:val="en-US"/>
        </w:rPr>
        <w:t>useEffect</w:t>
      </w:r>
      <w:r w:rsidRPr="00E06154">
        <w:rPr>
          <w:lang w:val="en-US"/>
        </w:rPr>
        <w:t xml:space="preserve"> handles any changes to the selected chatbot, contingent on </w:t>
      </w:r>
      <w:r w:rsidR="00F149B2">
        <w:rPr>
          <w:lang w:val="en-US"/>
        </w:rPr>
        <w:t>changes</w:t>
      </w:r>
      <w:r w:rsidRPr="00E06154">
        <w:rPr>
          <w:lang w:val="en-US"/>
        </w:rPr>
        <w:t xml:space="preserve"> in the </w:t>
      </w:r>
      <w:r w:rsidRPr="00E06154">
        <w:rPr>
          <w:bCs/>
          <w:lang w:val="en-US"/>
        </w:rPr>
        <w:t>selectedChatbot</w:t>
      </w:r>
      <w:r w:rsidRPr="00E06154">
        <w:rPr>
          <w:lang w:val="en-US"/>
        </w:rPr>
        <w:t xml:space="preserve"> state. This ensures that when a different chatbot is selected, the most recent 20 conversation </w:t>
      </w:r>
      <w:r w:rsidR="00751587">
        <w:rPr>
          <w:lang w:val="en-US"/>
        </w:rPr>
        <w:t>records</w:t>
      </w:r>
      <w:r w:rsidRPr="00E06154">
        <w:rPr>
          <w:lang w:val="en-US"/>
        </w:rPr>
        <w:t xml:space="preserve"> for that particular </w:t>
      </w:r>
      <w:r w:rsidR="00751587">
        <w:rPr>
          <w:lang w:val="en-US"/>
        </w:rPr>
        <w:t>chat</w:t>
      </w:r>
      <w:r w:rsidRPr="00E06154">
        <w:rPr>
          <w:lang w:val="en-US"/>
        </w:rPr>
        <w:t xml:space="preserve">bot are retrieved and displayed. Furthermore, as users dispatch messages, both the user's message and the OpenAI API response are </w:t>
      </w:r>
      <w:r w:rsidR="00F149B2">
        <w:rPr>
          <w:lang w:val="en-US"/>
        </w:rPr>
        <w:t>added</w:t>
      </w:r>
      <w:r w:rsidRPr="00E06154">
        <w:rPr>
          <w:lang w:val="en-US"/>
        </w:rPr>
        <w:t xml:space="preserve"> in the </w:t>
      </w:r>
      <w:r w:rsidRPr="00E06154">
        <w:rPr>
          <w:bCs/>
          <w:lang w:val="en-US"/>
        </w:rPr>
        <w:t>messages</w:t>
      </w:r>
      <w:r w:rsidRPr="00E06154">
        <w:rPr>
          <w:lang w:val="en-US"/>
        </w:rPr>
        <w:t xml:space="preserve"> state, enabling immediate rendering on the interface.</w:t>
      </w:r>
    </w:p>
    <w:p w14:paraId="7394984F" w14:textId="52925A17" w:rsidR="00234621" w:rsidRPr="00DD3CF2" w:rsidRDefault="00234621" w:rsidP="00234621">
      <w:pPr>
        <w:rPr>
          <w:b/>
        </w:rPr>
      </w:pPr>
      <w:r w:rsidRPr="00DD3CF2">
        <w:rPr>
          <w:b/>
        </w:rPr>
        <w:t>Speech and translation integration</w:t>
      </w:r>
    </w:p>
    <w:p w14:paraId="6A732B45" w14:textId="25E7A3C9" w:rsidR="00234621" w:rsidRDefault="00F149B2" w:rsidP="00234621">
      <w:r>
        <w:t>Speech recognition is implemented through the web app API</w:t>
      </w:r>
      <w:r w:rsidR="001A4A04">
        <w:t>. When users click the</w:t>
      </w:r>
      <w:r>
        <w:t xml:space="preserve"> recording button, the input text area </w:t>
      </w:r>
      <w:r w:rsidR="001A4A04">
        <w:t xml:space="preserve">is temporarily </w:t>
      </w:r>
      <w:r>
        <w:t>disabled</w:t>
      </w:r>
      <w:r w:rsidR="001A4A04">
        <w:t>, capturing the spoken content</w:t>
      </w:r>
      <w:r>
        <w:t xml:space="preserve">. </w:t>
      </w:r>
      <w:r w:rsidR="001A4A04" w:rsidRPr="001A4A04">
        <w:t xml:space="preserve">Once recording </w:t>
      </w:r>
      <w:r w:rsidR="001A4A04">
        <w:t>ends</w:t>
      </w:r>
      <w:r w:rsidR="001A4A04" w:rsidRPr="001A4A04">
        <w:t>, the transcribed text appears</w:t>
      </w:r>
      <w:r w:rsidR="001A4A04">
        <w:t xml:space="preserve"> in the input text area which allows</w:t>
      </w:r>
      <w:r w:rsidR="001A4A04" w:rsidRPr="001A4A04">
        <w:t xml:space="preserve"> users to modify it before submitting it to the backend.</w:t>
      </w:r>
    </w:p>
    <w:p w14:paraId="07452E60" w14:textId="6A74D832" w:rsidR="00F149B2" w:rsidRPr="00234621" w:rsidRDefault="00F149B2" w:rsidP="00234621">
      <w:r>
        <w:t>Regarding sp</w:t>
      </w:r>
      <w:r w:rsidR="001A4A04">
        <w:t>eech synthesis and translation</w:t>
      </w:r>
      <w:r>
        <w:t>, th</w:t>
      </w:r>
      <w:r w:rsidR="001A4A04">
        <w:t>ey are activated</w:t>
      </w:r>
      <w:r>
        <w:t xml:space="preserve"> when user</w:t>
      </w:r>
      <w:r w:rsidR="001A4A04">
        <w:t>s the respective</w:t>
      </w:r>
      <w:r>
        <w:t xml:space="preserve"> button</w:t>
      </w:r>
      <w:r w:rsidR="001A4A04">
        <w:t>s within</w:t>
      </w:r>
      <w:r w:rsidR="00F17800">
        <w:t xml:space="preserve"> the chatbox. </w:t>
      </w:r>
      <w:r w:rsidR="00F17800" w:rsidRPr="00F17800">
        <w:t>The text within the chatbox is dispatched to the appropriate API, with the resulting synthesized speech or translation then presented on the frontend.</w:t>
      </w:r>
    </w:p>
    <w:p w14:paraId="658FB7D3" w14:textId="47540489" w:rsidR="004E5DDE" w:rsidRPr="00DD3CF2" w:rsidRDefault="00F149B2" w:rsidP="004E5DDE">
      <w:pPr>
        <w:rPr>
          <w:b/>
        </w:rPr>
      </w:pPr>
      <w:r>
        <w:rPr>
          <w:b/>
        </w:rPr>
        <w:t>Fine-</w:t>
      </w:r>
      <w:r w:rsidR="00234621" w:rsidRPr="00DD3CF2">
        <w:rPr>
          <w:b/>
        </w:rPr>
        <w:t>tuning</w:t>
      </w:r>
    </w:p>
    <w:p w14:paraId="7B20BA66" w14:textId="4D56E96B" w:rsidR="00F17800" w:rsidRDefault="00F17800" w:rsidP="004E5DDE">
      <w:r w:rsidRPr="00F17800">
        <w:t xml:space="preserve">Fine-tuning serves as a technique to elevate chatbot response quality, delivering superior results compared to prompting and with reduced token consumption. Nonetheless, this application </w:t>
      </w:r>
      <w:r>
        <w:t xml:space="preserve">doesn’t employ </w:t>
      </w:r>
      <w:r w:rsidRPr="00F17800">
        <w:t>fine</w:t>
      </w:r>
      <w:r>
        <w:t>-tuning for two reasons.</w:t>
      </w:r>
    </w:p>
    <w:p w14:paraId="7436F398" w14:textId="48A45D54" w:rsidR="009A5718" w:rsidRDefault="00A34392" w:rsidP="004E5DDE">
      <w:r>
        <w:t>F</w:t>
      </w:r>
      <w:r w:rsidR="009A5718">
        <w:t>irst, o</w:t>
      </w:r>
      <w:r>
        <w:t xml:space="preserve">n July 06, 2023, OpenAI </w:t>
      </w:r>
      <w:r w:rsidR="00F17800">
        <w:t>announced</w:t>
      </w:r>
      <w:r w:rsidRPr="00A34392">
        <w:t xml:space="preserve"> the upcoming retirements of older GPT-3 and GPT-3.5 models </w:t>
      </w:r>
      <w:r w:rsidR="00F17800">
        <w:t>accessible</w:t>
      </w:r>
      <w:r w:rsidRPr="00A34392">
        <w:t xml:space="preserve"> via the completions endpoint</w:t>
      </w:r>
      <w:r>
        <w:t xml:space="preserve"> and</w:t>
      </w:r>
      <w:r w:rsidRPr="00A34392">
        <w:t xml:space="preserve"> </w:t>
      </w:r>
      <w:r>
        <w:t xml:space="preserve">their </w:t>
      </w:r>
      <w:r w:rsidRPr="00A34392">
        <w:t>first-generation text embedding models</w:t>
      </w:r>
      <w:r>
        <w:t xml:space="preserve"> </w:t>
      </w:r>
      <w:r w:rsidR="00B476EB">
        <w:fldChar w:fldCharType="begin"/>
      </w:r>
      <w:r w:rsidR="00B476EB">
        <w:instrText xml:space="preserve"> ADDIN ZOTERO_ITEM CSL_CITATION {"citationID":"oQRxa1QV","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B476EB">
        <w:fldChar w:fldCharType="separate"/>
      </w:r>
      <w:r w:rsidR="00B476EB" w:rsidRPr="00B476EB">
        <w:t>(OpenAI, 2023)</w:t>
      </w:r>
      <w:r w:rsidR="00B476EB">
        <w:fldChar w:fldCharType="end"/>
      </w:r>
      <w:r w:rsidR="00F17800">
        <w:t>. These models</w:t>
      </w:r>
      <w:r w:rsidRPr="00A34392">
        <w:t xml:space="preserve"> will b</w:t>
      </w:r>
      <w:r w:rsidR="00B476EB">
        <w:t xml:space="preserve">e shut down on January 04, </w:t>
      </w:r>
      <w:r w:rsidR="00F17800">
        <w:t>2024 without alternative option</w:t>
      </w:r>
      <w:r w:rsidR="00B476EB">
        <w:t xml:space="preserve"> provided</w:t>
      </w:r>
      <w:r w:rsidR="009A5718">
        <w:t xml:space="preserve"> at that time</w:t>
      </w:r>
      <w:r w:rsidR="00B476EB">
        <w:t xml:space="preserve">. </w:t>
      </w:r>
      <w:r w:rsidR="00F17800">
        <w:t>Later,</w:t>
      </w:r>
      <w:r w:rsidR="00853D5C">
        <w:t xml:space="preserve"> on August 22nd, 2023, OpenAI announce</w:t>
      </w:r>
      <w:r w:rsidR="00B476EB" w:rsidRPr="00B476EB">
        <w:t> </w:t>
      </w:r>
      <w:r w:rsidR="00F17800">
        <w:t xml:space="preserve">availability for </w:t>
      </w:r>
      <w:r w:rsidR="00B476EB" w:rsidRPr="00B476EB">
        <w:t>the new fine-tuning API </w:t>
      </w:r>
      <w:r w:rsidR="00853D5C" w:rsidRPr="00853D5C">
        <w:t> for GPT-3.5 Turbo</w:t>
      </w:r>
      <w:r w:rsidR="009A5718">
        <w:t xml:space="preserve"> </w:t>
      </w:r>
      <w:r w:rsidR="009A5718">
        <w:fldChar w:fldCharType="begin"/>
      </w:r>
      <w:r w:rsidR="009A5718">
        <w:instrText xml:space="preserve"> ADDIN ZOTERO_ITEM CSL_CITATION {"citationID":"16rvhYbB","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9A5718">
        <w:fldChar w:fldCharType="separate"/>
      </w:r>
      <w:r w:rsidR="009A5718" w:rsidRPr="009A5718">
        <w:t>(OpenAI, 2023)</w:t>
      </w:r>
      <w:r w:rsidR="009A5718">
        <w:fldChar w:fldCharType="end"/>
      </w:r>
      <w:r w:rsidR="009A5718">
        <w:t xml:space="preserve">. </w:t>
      </w:r>
      <w:r w:rsidR="00F17800" w:rsidRPr="00F17800">
        <w:t xml:space="preserve">The timing didn't favour integrating the fine-tuning model into </w:t>
      </w:r>
      <w:r w:rsidR="00F17800">
        <w:t>this</w:t>
      </w:r>
      <w:r w:rsidR="00F17800" w:rsidRPr="00F17800">
        <w:t xml:space="preserve"> application.</w:t>
      </w:r>
    </w:p>
    <w:p w14:paraId="5A20CCA1" w14:textId="1129A38E" w:rsidR="00F149B2" w:rsidRDefault="009A5718" w:rsidP="004E5DDE">
      <w:r>
        <w:t xml:space="preserve">Another reason is the training data. It’s </w:t>
      </w:r>
      <w:r w:rsidR="00F17800">
        <w:t xml:space="preserve">hard </w:t>
      </w:r>
      <w:r>
        <w:t xml:space="preserve">to generate and collect </w:t>
      </w:r>
      <w:r w:rsidR="00F17800">
        <w:t>high-quality</w:t>
      </w:r>
      <w:r>
        <w:t xml:space="preserve"> training data for producing a fine</w:t>
      </w:r>
      <w:r w:rsidR="00F17800">
        <w:t>ly</w:t>
      </w:r>
      <w:r>
        <w:t>-tun</w:t>
      </w:r>
      <w:r w:rsidR="00F17800">
        <w:t>ed</w:t>
      </w:r>
      <w:r>
        <w:t xml:space="preserve"> model that fulfil the requirement of this application. So the fine-tuning method to build a chatbot is not adopted for this application.</w:t>
      </w:r>
    </w:p>
    <w:p w14:paraId="3F2336EC" w14:textId="05CA57B8" w:rsidR="004E5DDE" w:rsidRDefault="004E5DDE" w:rsidP="004E5DDE">
      <w:pPr>
        <w:pStyle w:val="3"/>
      </w:pPr>
      <w:bookmarkStart w:id="22" w:name="_Toc144193135"/>
      <w:r>
        <w:t>Security and Authentication</w:t>
      </w:r>
      <w:bookmarkEnd w:id="22"/>
    </w:p>
    <w:p w14:paraId="15A7F43C" w14:textId="77777777" w:rsidR="00FC700B" w:rsidRDefault="00FC700B" w:rsidP="004E5DDE">
      <w:r>
        <w:t xml:space="preserve">To ensure the user security and authentication, this application </w:t>
      </w:r>
      <w:r w:rsidRPr="00FC700B">
        <w:t>use the bcrypt package. This involves salting each password 10 times and then hashing it to ensure its protection against potential breaches.</w:t>
      </w:r>
      <w:r>
        <w:t xml:space="preserve"> </w:t>
      </w:r>
    </w:p>
    <w:p w14:paraId="3E93E537" w14:textId="1ECF39C9" w:rsidR="004E5DDE" w:rsidRDefault="00FC700B" w:rsidP="004E5DDE">
      <w:r w:rsidRPr="00FC700B">
        <w:lastRenderedPageBreak/>
        <w:t xml:space="preserve">Upon successful login, </w:t>
      </w:r>
      <w:r>
        <w:t>the</w:t>
      </w:r>
      <w:r w:rsidRPr="00FC700B">
        <w:t xml:space="preserve"> system generates a JSON Web Tokens (JWT)</w:t>
      </w:r>
      <w:r>
        <w:t xml:space="preserve"> for authentication. This token</w:t>
      </w:r>
      <w:r w:rsidRPr="00FC700B">
        <w:t xml:space="preserve"> remains valid for 24 hours.</w:t>
      </w:r>
      <w:r>
        <w:t xml:space="preserve"> </w:t>
      </w:r>
      <w:r w:rsidRPr="00FC700B">
        <w:t>This token is then dispatched to the frontend encapsulated within a cookie. This methodology guarantees both security and seamless user experience.</w:t>
      </w:r>
    </w:p>
    <w:p w14:paraId="60E47DA2" w14:textId="7164B35C" w:rsidR="00FC700B" w:rsidRDefault="00FC700B" w:rsidP="004E5DDE">
      <w:r w:rsidRPr="00FC700B">
        <w:t xml:space="preserve">For every subsequent interaction between the frontend and backend post-login, the frontend forwards the token to the backend. This token </w:t>
      </w:r>
      <w:r>
        <w:t>is verified</w:t>
      </w:r>
      <w:r w:rsidRPr="00FC700B">
        <w:t xml:space="preserve"> at the backend. Upon successful decoding, the backend retrieves the user ID</w:t>
      </w:r>
      <w:r>
        <w:t xml:space="preserve"> for further operation. This arrangement ensures</w:t>
      </w:r>
      <w:r w:rsidRPr="00FC700B">
        <w:t xml:space="preserve"> that every transaction or request is both legitimate and secure.</w:t>
      </w:r>
    </w:p>
    <w:p w14:paraId="2AB9AB2B" w14:textId="34A7FB50" w:rsidR="004E5DDE" w:rsidRDefault="004E5DDE" w:rsidP="004E5DDE">
      <w:pPr>
        <w:pStyle w:val="3"/>
      </w:pPr>
      <w:bookmarkStart w:id="23" w:name="_Toc144193136"/>
      <w:r>
        <w:t>User Experie</w:t>
      </w:r>
      <w:r w:rsidR="002766CD">
        <w:t>nce and Error</w:t>
      </w:r>
      <w:r>
        <w:t xml:space="preserve"> Handling</w:t>
      </w:r>
      <w:bookmarkEnd w:id="23"/>
    </w:p>
    <w:p w14:paraId="28A0E477" w14:textId="1D321DB1" w:rsidR="00123AE7" w:rsidRDefault="00182AD6" w:rsidP="00A320FB">
      <w:r>
        <w:t xml:space="preserve">Visibility of system status, error prevention and guidance for handling error are the </w:t>
      </w:r>
      <w:r w:rsidR="00123AE7">
        <w:t>foundational</w:t>
      </w:r>
      <w:r>
        <w:t xml:space="preserve"> principle</w:t>
      </w:r>
      <w:r w:rsidR="00123AE7">
        <w:t>s</w:t>
      </w:r>
      <w:r>
        <w:t xml:space="preserve"> for</w:t>
      </w:r>
      <w:r w:rsidR="00123AE7">
        <w:t xml:space="preserve"> interactive application design</w:t>
      </w:r>
      <w:r w:rsidR="004821A7">
        <w:t xml:space="preserve"> </w:t>
      </w:r>
      <w:r w:rsidR="004821A7">
        <w:fldChar w:fldCharType="begin"/>
      </w:r>
      <w:r w:rsidR="004821A7">
        <w:instrText xml:space="preserve"> ADDIN ZOTERO_ITEM CSL_CITATION {"citationID":"cjmV1fG6","properties":{"formattedCitation":"(Jakob, 2020)","plainCitation":"(Jakob, 2020)","noteIndex":0},"citationItems":[{"id":247,"uris":["http://zotero.org/users/12186833/items/KSFFZ3BP"],"itemData":{"id":247,"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family":"Jakob","given":"Nielsen"}],"accessed":{"date-parts":[["2023",8,27]]},"issued":{"date-parts":[["2020",11,15]]}}}],"schema":"https://github.com/citation-style-language/schema/raw/master/csl-citation.json"} </w:instrText>
      </w:r>
      <w:r w:rsidR="004821A7">
        <w:fldChar w:fldCharType="separate"/>
      </w:r>
      <w:r w:rsidR="004821A7" w:rsidRPr="004821A7">
        <w:t>(Jakob, 2020)</w:t>
      </w:r>
      <w:r w:rsidR="004821A7">
        <w:fldChar w:fldCharType="end"/>
      </w:r>
      <w:r>
        <w:t xml:space="preserve">. </w:t>
      </w:r>
      <w:r w:rsidR="00123AE7" w:rsidRPr="00123AE7">
        <w:t>This application adheres to these h</w:t>
      </w:r>
      <w:r w:rsidR="00123AE7">
        <w:t>euristics to ensure good user experiences</w:t>
      </w:r>
      <w:r w:rsidR="00123AE7" w:rsidRPr="00123AE7">
        <w:t>.</w:t>
      </w:r>
      <w:r>
        <w:t xml:space="preserve"> </w:t>
      </w:r>
      <w:r w:rsidR="00123AE7" w:rsidRPr="00123AE7">
        <w:t xml:space="preserve">Key implementations concerning these principles are </w:t>
      </w:r>
      <w:r w:rsidR="00123AE7">
        <w:t>elaborated</w:t>
      </w:r>
      <w:r w:rsidR="00123AE7" w:rsidRPr="00123AE7">
        <w:t xml:space="preserve"> below, with visual demonstrations available in Appendix F. </w:t>
      </w:r>
    </w:p>
    <w:p w14:paraId="2C38ECCE" w14:textId="0C0F23D0" w:rsidR="00182AD6" w:rsidRDefault="00182AD6" w:rsidP="00A320FB">
      <w:r>
        <w:t>As this application involve</w:t>
      </w:r>
      <w:r w:rsidR="00E73BE9">
        <w:t>s</w:t>
      </w:r>
      <w:r>
        <w:t xml:space="preserve"> interaction with external API service, users </w:t>
      </w:r>
      <w:r w:rsidR="00123AE7">
        <w:t>may frequently</w:t>
      </w:r>
      <w:r>
        <w:t xml:space="preserve"> wait for the response from these API service</w:t>
      </w:r>
      <w:r w:rsidR="00123AE7">
        <w:t>s</w:t>
      </w:r>
      <w:r>
        <w:t xml:space="preserve">. </w:t>
      </w:r>
      <w:r w:rsidR="00123AE7">
        <w:t xml:space="preserve">Recognizing the importance of </w:t>
      </w:r>
      <w:r w:rsidR="00123AE7" w:rsidRPr="00123AE7">
        <w:t>communication during these waiting perio</w:t>
      </w:r>
      <w:r w:rsidR="00123AE7">
        <w:t xml:space="preserve">ds, the application should manage the </w:t>
      </w:r>
      <w:r w:rsidR="00123AE7" w:rsidRPr="00123AE7">
        <w:t>load</w:t>
      </w:r>
      <w:r w:rsidR="00123AE7">
        <w:t>ing state and provide</w:t>
      </w:r>
      <w:r w:rsidR="00123AE7" w:rsidRPr="00123AE7">
        <w:t xml:space="preserve"> users with unambiguous indi</w:t>
      </w:r>
      <w:r w:rsidR="00123AE7">
        <w:t>cators regarding system status</w:t>
      </w:r>
      <w:r w:rsidR="00123AE7" w:rsidRPr="00123AE7">
        <w:t xml:space="preserve">. </w:t>
      </w:r>
      <w:r w:rsidR="00123AE7">
        <w:t>To achieve this, t</w:t>
      </w:r>
      <w:r w:rsidR="00475F74">
        <w:t>he frontend</w:t>
      </w:r>
      <w:r>
        <w:t xml:space="preserve"> use</w:t>
      </w:r>
      <w:r w:rsidR="00475F74">
        <w:t>s</w:t>
      </w:r>
      <w:r w:rsidR="00123AE7">
        <w:t xml:space="preserve"> a set</w:t>
      </w:r>
      <w:r>
        <w:t xml:space="preserve"> of state hook</w:t>
      </w:r>
      <w:r w:rsidR="00123AE7">
        <w:t xml:space="preserve">s </w:t>
      </w:r>
      <w:r>
        <w:t xml:space="preserve">to monitor </w:t>
      </w:r>
      <w:r w:rsidR="00123AE7">
        <w:t xml:space="preserve">and reflect </w:t>
      </w:r>
      <w:r>
        <w:t>the loading</w:t>
      </w:r>
      <w:r w:rsidR="00123AE7">
        <w:t xml:space="preserve"> status</w:t>
      </w:r>
      <w:r>
        <w:t xml:space="preserve">. </w:t>
      </w:r>
      <w:r w:rsidR="00CB5EBB">
        <w:t>When the loading state is triggered</w:t>
      </w:r>
      <w:r>
        <w:t xml:space="preserve">, </w:t>
      </w:r>
      <w:r w:rsidR="00CB5EBB" w:rsidRPr="00CB5EBB">
        <w:t xml:space="preserve">distinct icons are dynamically presented to the user, signifying both the </w:t>
      </w:r>
      <w:r w:rsidR="00CB5EBB">
        <w:t>start and end</w:t>
      </w:r>
      <w:r w:rsidR="00CB5EBB" w:rsidRPr="00CB5EBB">
        <w:t xml:space="preserve"> of the loading process.</w:t>
      </w:r>
    </w:p>
    <w:p w14:paraId="3B839D4F" w14:textId="68274A1C" w:rsidR="00A320FB" w:rsidRPr="00182AD6" w:rsidRDefault="00182AD6" w:rsidP="00A320FB">
      <w:pPr>
        <w:rPr>
          <w:lang w:val="en-US"/>
        </w:rPr>
      </w:pPr>
      <w:r>
        <w:t xml:space="preserve"> As the application adopt</w:t>
      </w:r>
      <w:r w:rsidR="00475F74">
        <w:t>s</w:t>
      </w:r>
      <w:r>
        <w:t xml:space="preserve"> the </w:t>
      </w:r>
      <w:r w:rsidRPr="00182AD6">
        <w:t>minimalist design</w:t>
      </w:r>
      <w:r>
        <w:t xml:space="preserve"> principle</w:t>
      </w:r>
      <w:r w:rsidR="00475F74">
        <w:t xml:space="preserve"> and reduces unnecessary disrupts for users</w:t>
      </w:r>
      <w:r w:rsidR="00CB5EBB">
        <w:t>, some</w:t>
      </w:r>
      <w:r>
        <w:t xml:space="preserve"> button</w:t>
      </w:r>
      <w:r w:rsidR="00475F74">
        <w:t>s</w:t>
      </w:r>
      <w:r w:rsidR="00CB5EBB">
        <w:t xml:space="preserve"> are presented</w:t>
      </w:r>
      <w:r>
        <w:t xml:space="preserve"> without</w:t>
      </w:r>
      <w:r w:rsidR="00475F74">
        <w:t xml:space="preserve"> any explicit explanation. However, </w:t>
      </w:r>
      <w:r w:rsidR="00CB5EBB" w:rsidRPr="00CB5EBB">
        <w:t>to pre</w:t>
      </w:r>
      <w:r w:rsidR="00CB5EBB">
        <w:t>vent</w:t>
      </w:r>
      <w:r w:rsidR="00CB5EBB" w:rsidRPr="00CB5EBB">
        <w:t xml:space="preserve"> potential user confusion, </w:t>
      </w:r>
      <w:r w:rsidR="00CB5EBB">
        <w:t>hovering</w:t>
      </w:r>
      <w:r w:rsidR="00CB5EBB" w:rsidRPr="00CB5EBB">
        <w:t xml:space="preserve"> over these buttons activates a tooltip.</w:t>
      </w:r>
      <w:r w:rsidR="00475F74">
        <w:t xml:space="preserve"> </w:t>
      </w:r>
      <w:r w:rsidR="00CB5EBB" w:rsidRPr="00CB5EBB">
        <w:t xml:space="preserve">This </w:t>
      </w:r>
      <w:r w:rsidR="00CB5EBB">
        <w:t>concise textual description helps</w:t>
      </w:r>
      <w:r w:rsidR="00CB5EBB" w:rsidRPr="00CB5EBB">
        <w:t xml:space="preserve"> users </w:t>
      </w:r>
      <w:r w:rsidR="00CB5EBB">
        <w:t xml:space="preserve">understand </w:t>
      </w:r>
      <w:r w:rsidR="00CB5EBB" w:rsidRPr="00CB5EBB">
        <w:t>the button's func</w:t>
      </w:r>
      <w:r w:rsidR="00CB5EBB">
        <w:t>tionality and avoid misunderstanding.</w:t>
      </w:r>
    </w:p>
    <w:p w14:paraId="71B3FCE3" w14:textId="0A21292C" w:rsidR="00A320FB" w:rsidRDefault="00CB5EBB" w:rsidP="00A320FB">
      <w:r>
        <w:t>User</w:t>
      </w:r>
      <w:r w:rsidR="00E73BE9">
        <w:t xml:space="preserve"> </w:t>
      </w:r>
      <w:r>
        <w:t>data entry, another vital part of this application, requires validation procedure to mitigate input errors</w:t>
      </w:r>
      <w:r w:rsidR="00E73BE9">
        <w:t xml:space="preserve">. </w:t>
      </w:r>
      <w:r>
        <w:t>To facilitate this, t</w:t>
      </w:r>
      <w:r w:rsidR="00E73BE9">
        <w:t xml:space="preserve">he frontend </w:t>
      </w:r>
      <w:r w:rsidR="00645E4F">
        <w:t>uses</w:t>
      </w:r>
      <w:r w:rsidR="00E73BE9">
        <w:t xml:space="preserve"> the react-hook-form library to manage form creation and validation. When the user input invalid data, the</w:t>
      </w:r>
      <w:r w:rsidR="005B2408">
        <w:t xml:space="preserve"> form shows hint message which</w:t>
      </w:r>
      <w:r w:rsidR="00E73BE9">
        <w:t xml:space="preserve"> assist</w:t>
      </w:r>
      <w:r w:rsidR="005B2408">
        <w:t>s</w:t>
      </w:r>
      <w:r w:rsidR="00E73BE9">
        <w:t xml:space="preserve"> the </w:t>
      </w:r>
      <w:r w:rsidR="00645E4F">
        <w:t>user to deal with error.</w:t>
      </w:r>
    </w:p>
    <w:p w14:paraId="7C9B6C1B" w14:textId="52B39F3C" w:rsidR="005B2408" w:rsidRDefault="005B2408" w:rsidP="005B2408">
      <w:r>
        <w:t xml:space="preserve">Furthermore, </w:t>
      </w:r>
      <w:r w:rsidRPr="005B2408">
        <w:t>Moreover, the application employs the "try-catch" methodology in both fro</w:t>
      </w:r>
      <w:r>
        <w:t>ntend and backend frameworks for error management</w:t>
      </w:r>
      <w:r w:rsidR="004C7BDC">
        <w:t>.</w:t>
      </w:r>
      <w:r>
        <w:t xml:space="preserve"> If error happens</w:t>
      </w:r>
      <w:r w:rsidRPr="005B2408">
        <w:t>, an informative error message is rendered on the frontend via a snack bar positioned at the screen's lower-left.</w:t>
      </w:r>
      <w:r w:rsidR="004C7BDC">
        <w:t xml:space="preserve"> </w:t>
      </w:r>
      <w:r w:rsidR="00990DFF">
        <w:t xml:space="preserve">The user will be informed </w:t>
      </w:r>
      <w:r>
        <w:t>the reason of the error from user’s</w:t>
      </w:r>
      <w:r w:rsidR="00990DFF">
        <w:t xml:space="preserve"> perspectiv</w:t>
      </w:r>
      <w:r>
        <w:t>e and possible solution for recovering from error.</w:t>
      </w:r>
      <w:r w:rsidR="00990DFF">
        <w:t xml:space="preserve"> </w:t>
      </w:r>
      <w:r>
        <w:t>Moreover, f</w:t>
      </w:r>
      <w:r w:rsidR="004C7BDC">
        <w:t xml:space="preserve">or </w:t>
      </w:r>
      <w:r>
        <w:t>critical</w:t>
      </w:r>
      <w:r w:rsidR="00990DFF">
        <w:t xml:space="preserve"> </w:t>
      </w:r>
      <w:r w:rsidR="004C7BDC">
        <w:t>operation, this snack bar will also be shown as a hint message for</w:t>
      </w:r>
      <w:r w:rsidR="00990DFF">
        <w:t xml:space="preserve"> successful </w:t>
      </w:r>
      <w:r>
        <w:t>outcome, which help</w:t>
      </w:r>
      <w:r w:rsidR="00990DFF">
        <w:t xml:space="preserve"> the user know the </w:t>
      </w:r>
      <w:r>
        <w:t>potential result</w:t>
      </w:r>
      <w:r w:rsidR="00990DFF">
        <w:t>.</w:t>
      </w:r>
      <w:r>
        <w:br w:type="page"/>
      </w:r>
    </w:p>
    <w:p w14:paraId="2C7E93F9" w14:textId="77777777" w:rsidR="002E4AB3" w:rsidRPr="005B2408" w:rsidRDefault="002E4AB3" w:rsidP="005B2408"/>
    <w:p w14:paraId="603517E5" w14:textId="58FA94C4" w:rsidR="00D01157" w:rsidRDefault="006557AC" w:rsidP="00F72F7C">
      <w:pPr>
        <w:pStyle w:val="1"/>
      </w:pPr>
      <w:bookmarkStart w:id="24" w:name="_Toc144193137"/>
      <w:r>
        <w:t>Testing and Evaluation</w:t>
      </w:r>
      <w:bookmarkEnd w:id="24"/>
    </w:p>
    <w:p w14:paraId="202A1878" w14:textId="5CE35817" w:rsidR="00AF060F" w:rsidRDefault="00AF060F" w:rsidP="00136A19">
      <w:pPr>
        <w:pStyle w:val="2"/>
      </w:pPr>
      <w:bookmarkStart w:id="25" w:name="_Toc144193138"/>
      <w:r>
        <w:t>Unit Test</w:t>
      </w:r>
      <w:r w:rsidR="00136A19">
        <w:t>ing</w:t>
      </w:r>
      <w:bookmarkEnd w:id="25"/>
    </w:p>
    <w:p w14:paraId="09C9CB1C" w14:textId="77777777" w:rsidR="003F6BA5" w:rsidRDefault="003F6BA5" w:rsidP="00136A19">
      <w:r w:rsidRPr="003F6BA5">
        <w:t>Unit testing focuses on verifying individual units of code in isolation to confirm they function as anticipated. In this web application, both the frontend (developed with React) and the backend (built using Node.js) are distinct units and thus, require separate testing.</w:t>
      </w:r>
    </w:p>
    <w:p w14:paraId="7C04F96F" w14:textId="364F25DD" w:rsidR="00E541F1" w:rsidRDefault="00446628" w:rsidP="00136A19">
      <w:r>
        <w:t xml:space="preserve">For the React, it is </w:t>
      </w:r>
      <w:r w:rsidR="003F6BA5">
        <w:t xml:space="preserve">typically </w:t>
      </w:r>
      <w:r>
        <w:t xml:space="preserve">recommended to use Jest, a </w:t>
      </w:r>
      <w:r w:rsidR="005C29D9">
        <w:t>renowned</w:t>
      </w:r>
      <w:r>
        <w:t xml:space="preserve"> JavaScript testing framework, and </w:t>
      </w:r>
      <w:r w:rsidRPr="00446628">
        <w:t>React Testing Library</w:t>
      </w:r>
      <w:r>
        <w:t>,</w:t>
      </w:r>
      <w:r w:rsidR="00DC7750">
        <w:t xml:space="preserve"> which f</w:t>
      </w:r>
      <w:r w:rsidRPr="00446628">
        <w:t>acilitates React component testing.</w:t>
      </w:r>
      <w:r w:rsidR="00DC7750">
        <w:t xml:space="preserve"> However, as this application use</w:t>
      </w:r>
      <w:r w:rsidR="003F6BA5">
        <w:t>s</w:t>
      </w:r>
      <w:r w:rsidR="00DC7750">
        <w:t xml:space="preserve"> MUI library component, it i</w:t>
      </w:r>
      <w:r w:rsidR="00DC7750" w:rsidRPr="00DC7750">
        <w:t>s ge</w:t>
      </w:r>
      <w:r w:rsidR="00DC7750">
        <w:t xml:space="preserve">nerally </w:t>
      </w:r>
      <w:r w:rsidR="003F6BA5">
        <w:t xml:space="preserve">advisable not </w:t>
      </w:r>
      <w:r w:rsidR="00DC7750">
        <w:t xml:space="preserve">to </w:t>
      </w:r>
      <w:r w:rsidR="003F6BA5">
        <w:t xml:space="preserve">tie </w:t>
      </w:r>
      <w:r w:rsidR="00DC7750" w:rsidRPr="00DC7750">
        <w:t>the t</w:t>
      </w:r>
      <w:r w:rsidR="00DC7750">
        <w:t xml:space="preserve">ests too closely to Material UI </w:t>
      </w:r>
      <w:r w:rsidR="00DC7750">
        <w:fldChar w:fldCharType="begin"/>
      </w:r>
      <w:r w:rsidR="00DC7750">
        <w:instrText xml:space="preserve"> ADDIN ZOTERO_ITEM CSL_CITATION {"citationID":"kokHvgFY","properties":{"formattedCitation":"(MUI, 2023b)","plainCitation":"(MUI, 2023b)","noteIndex":0},"citationItems":[{"id":249,"uris":["http://zotero.org/users/12186833/items/JWX5Z4UM"],"itemData":{"id":249,"type":"webpage","abstract":"Write tests to prevent regressions and write better code.","language":"en","title":"Testing - Material UI","URL":"https://mui.com/material-ui/guides/testing/","author":[{"family":"MUI","given":""}],"accessed":{"date-parts":[["2023",8,27]]},"issued":{"date-parts":[["2023",8,27]]}}}],"schema":"https://github.com/citation-style-language/schema/raw/master/csl-citation.json"} </w:instrText>
      </w:r>
      <w:r w:rsidR="00DC7750">
        <w:fldChar w:fldCharType="separate"/>
      </w:r>
      <w:r w:rsidR="00DC7750" w:rsidRPr="00DC7750">
        <w:t>(MUI, 2023b)</w:t>
      </w:r>
      <w:r w:rsidR="00DC7750">
        <w:fldChar w:fldCharType="end"/>
      </w:r>
      <w:r w:rsidR="00DC7750">
        <w:t xml:space="preserve">. Furthermore, </w:t>
      </w:r>
      <w:r w:rsidR="003F6BA5" w:rsidRPr="003F6BA5">
        <w:t xml:space="preserve">given that the application comprises fewer than 10 pages, the decision was made to </w:t>
      </w:r>
      <w:r w:rsidR="005C29D9">
        <w:t>implement</w:t>
      </w:r>
      <w:r w:rsidR="003F6BA5" w:rsidRPr="003F6BA5">
        <w:t xml:space="preserve"> frontend unit testing in favour of manual methods.</w:t>
      </w:r>
    </w:p>
    <w:p w14:paraId="7D037A77" w14:textId="070CE626" w:rsidR="00EB50DA" w:rsidRDefault="005C29D9" w:rsidP="00DC7750">
      <w:r>
        <w:t xml:space="preserve">In </w:t>
      </w:r>
      <w:r w:rsidRPr="005C29D9">
        <w:t>the case of Node and Express.js, tools like Jest and Supertest – a library tailored for testing Node.js HTTP servers – are suggested.</w:t>
      </w:r>
      <w:r>
        <w:t xml:space="preserve"> </w:t>
      </w:r>
      <w:r w:rsidR="00DB19B2">
        <w:t xml:space="preserve">The Supertest </w:t>
      </w:r>
      <w:r w:rsidR="00DB19B2" w:rsidRPr="00DB19B2">
        <w:t xml:space="preserve">provides a high-level abstraction for testing HTTP assertions, making it </w:t>
      </w:r>
      <w:r>
        <w:t xml:space="preserve">an ideal choice </w:t>
      </w:r>
      <w:r w:rsidR="00DB19B2" w:rsidRPr="00DB19B2">
        <w:t xml:space="preserve">for Express.js applications. </w:t>
      </w:r>
      <w:r w:rsidRPr="005C29D9">
        <w:t>Combined with Jest, this suite enables th</w:t>
      </w:r>
      <w:r>
        <w:t>e comprehensive testing of APIs</w:t>
      </w:r>
      <w:r w:rsidR="00DB19B2" w:rsidRPr="00DB19B2">
        <w:t>, ensuring that both endpoints and integrated functions work as expected.</w:t>
      </w:r>
      <w:r w:rsidR="00DB19B2">
        <w:t xml:space="preserve"> H</w:t>
      </w:r>
      <w:r w:rsidR="00971E87">
        <w:t xml:space="preserve">owever, this application involves interactions with third party APIs and </w:t>
      </w:r>
      <w:r w:rsidRPr="005C29D9">
        <w:t>the intricacies of voice data testing</w:t>
      </w:r>
      <w:r w:rsidR="00971E87">
        <w:t xml:space="preserve">, </w:t>
      </w:r>
      <w:r w:rsidRPr="005C29D9">
        <w:t>setting up a mock API environment might be necessary.</w:t>
      </w:r>
      <w:r w:rsidR="00971E87">
        <w:t xml:space="preserve"> </w:t>
      </w:r>
      <w:r w:rsidRPr="005C29D9">
        <w:t xml:space="preserve">This approach has a steep learning curve, which could potentially </w:t>
      </w:r>
      <w:r>
        <w:t>reduce</w:t>
      </w:r>
      <w:r w:rsidRPr="005C29D9">
        <w:t xml:space="preserve"> frequent testing.</w:t>
      </w:r>
    </w:p>
    <w:p w14:paraId="3EBE0B10" w14:textId="08B939CD" w:rsidR="00446628" w:rsidRDefault="00971E87" w:rsidP="00AF060F">
      <w:r>
        <w:t xml:space="preserve">Considering the factors mentioned above, due to the constrains of </w:t>
      </w:r>
      <w:r w:rsidR="005C29D9">
        <w:t>development time and inherent</w:t>
      </w:r>
      <w:r>
        <w:t xml:space="preserve"> learning curve,</w:t>
      </w:r>
      <w:r w:rsidR="00DC6226">
        <w:t xml:space="preserve"> </w:t>
      </w:r>
      <w:r w:rsidR="005C29D9">
        <w:t>emphasis should be placed on</w:t>
      </w:r>
      <w:r w:rsidR="00DC6226">
        <w:t xml:space="preserve"> manual testing and user </w:t>
      </w:r>
      <w:r w:rsidR="005C29D9">
        <w:t>testing.</w:t>
      </w:r>
      <w:r w:rsidR="008170C9">
        <w:t xml:space="preserve"> </w:t>
      </w:r>
      <w:r w:rsidR="00EB50DA" w:rsidRPr="00EB50DA">
        <w:t xml:space="preserve">However, it would be good practice to </w:t>
      </w:r>
      <w:r w:rsidR="005C29D9">
        <w:t xml:space="preserve">consider these testing </w:t>
      </w:r>
      <w:r w:rsidR="00EB50DA" w:rsidRPr="00EB50DA">
        <w:t xml:space="preserve">in the future </w:t>
      </w:r>
      <w:r w:rsidR="005C29D9">
        <w:t>iterations for efficient</w:t>
      </w:r>
      <w:r w:rsidR="00EB50DA" w:rsidRPr="00EB50DA">
        <w:t xml:space="preserve"> and thorough testing of all aspects of</w:t>
      </w:r>
      <w:r w:rsidR="008170C9">
        <w:t xml:space="preserve"> the application. Furthermore, </w:t>
      </w:r>
      <w:r w:rsidR="00162783" w:rsidRPr="00162783">
        <w:t>end-to-end testing presents a viable option for future automated testing endeavours</w:t>
      </w:r>
      <w:r w:rsidR="00162783">
        <w:t>, which ensures the application works as expected when frontend and backend are integrated together.</w:t>
      </w:r>
    </w:p>
    <w:p w14:paraId="5229EE7D" w14:textId="570A1CCF" w:rsidR="00AF060F" w:rsidRDefault="00AF060F" w:rsidP="00136A19">
      <w:pPr>
        <w:pStyle w:val="2"/>
      </w:pPr>
      <w:bookmarkStart w:id="26" w:name="_Toc144193139"/>
      <w:r>
        <w:t>Manual Test</w:t>
      </w:r>
      <w:r w:rsidR="00844F57">
        <w:t>ing</w:t>
      </w:r>
      <w:bookmarkEnd w:id="26"/>
    </w:p>
    <w:p w14:paraId="67AA1522" w14:textId="0B56068B" w:rsidR="00503AFF" w:rsidRPr="00DE0532" w:rsidRDefault="00503AFF" w:rsidP="00DE0532">
      <w:r w:rsidRPr="00503AFF">
        <w:t xml:space="preserve">Manual testing involves a tester executing tests on software by adhering to a predetermined set of test cases. This approach </w:t>
      </w:r>
      <w:r>
        <w:t>requires</w:t>
      </w:r>
      <w:r w:rsidRPr="00503AFF">
        <w:t xml:space="preserve"> testers to define test cases for specific code segments and functions and then evaluate the software accordingly. The methodology adopted here is white box testing. In white box testing, testers possess knowledge of the internal mechanics of the </w:t>
      </w:r>
      <w:r w:rsidR="00226739">
        <w:t>system under review. Besides the functionalities proposed</w:t>
      </w:r>
      <w:r w:rsidRPr="00503AFF">
        <w:t xml:space="preserve">, this method </w:t>
      </w:r>
      <w:r w:rsidR="00226739">
        <w:t xml:space="preserve">also </w:t>
      </w:r>
      <w:r w:rsidRPr="00503AFF">
        <w:t xml:space="preserve">takes into account the internal architecture and operations of the application. </w:t>
      </w:r>
      <w:r w:rsidR="00226739" w:rsidRPr="00226739">
        <w:t xml:space="preserve">Positive test cases </w:t>
      </w:r>
      <w:r w:rsidR="00226739">
        <w:t xml:space="preserve">are proposed for </w:t>
      </w:r>
      <w:r w:rsidR="00226739" w:rsidRPr="00226739">
        <w:t>verify</w:t>
      </w:r>
      <w:r w:rsidR="00226739">
        <w:t>ing</w:t>
      </w:r>
      <w:r w:rsidR="00226739" w:rsidRPr="00226739">
        <w:t xml:space="preserve"> the intended functionalities under normal conditions, while negative test cases are designed to ensure the system can handle invalid inputs or unexpected user behaviour </w:t>
      </w:r>
      <w:r w:rsidR="00226739">
        <w:t>appropriately</w:t>
      </w:r>
      <w:r w:rsidR="00226739" w:rsidRPr="00226739">
        <w:t xml:space="preserve">. Boundary test cases, on the </w:t>
      </w:r>
      <w:r w:rsidR="00226739" w:rsidRPr="00226739">
        <w:lastRenderedPageBreak/>
        <w:t>other hand, specifically target the system's limits, ensuring that it operates correctly at its input and output bo</w:t>
      </w:r>
      <w:r w:rsidR="00226739">
        <w:t>undaries. These varied testing cases</w:t>
      </w:r>
      <w:r w:rsidR="00226739" w:rsidRPr="00226739">
        <w:t xml:space="preserve"> ensure a comprehensive evaluation of the application</w:t>
      </w:r>
      <w:r w:rsidR="00226739">
        <w:t xml:space="preserve"> and capture potential </w:t>
      </w:r>
      <w:r w:rsidR="00226739" w:rsidRPr="00226739">
        <w:t>vulnerabilities.</w:t>
      </w:r>
      <w:r w:rsidR="00226739">
        <w:t xml:space="preserve"> </w:t>
      </w:r>
      <w:r w:rsidRPr="00503AFF">
        <w:t xml:space="preserve">Detailed test case specifications and outcomes are </w:t>
      </w:r>
      <w:r w:rsidR="00226739">
        <w:t>shown</w:t>
      </w:r>
      <w:r w:rsidRPr="00503AFF">
        <w:t xml:space="preserve"> in Appendix G.</w:t>
      </w:r>
    </w:p>
    <w:p w14:paraId="19DC2B2D" w14:textId="5C9A685D" w:rsidR="00AF060F" w:rsidRDefault="00AF060F" w:rsidP="00136A19">
      <w:pPr>
        <w:pStyle w:val="2"/>
      </w:pPr>
      <w:bookmarkStart w:id="27" w:name="_Toc144193140"/>
      <w:r>
        <w:t>User Test</w:t>
      </w:r>
      <w:r w:rsidR="00844F57">
        <w:t>ing</w:t>
      </w:r>
      <w:bookmarkEnd w:id="27"/>
    </w:p>
    <w:p w14:paraId="18B346CE" w14:textId="5104B18B" w:rsidR="004A5A95" w:rsidRDefault="004A5A95" w:rsidP="00B36B57">
      <w:r w:rsidRPr="004A5A95">
        <w:t xml:space="preserve">User testing is a technique employed to assess a product by having real users interact with it. The </w:t>
      </w:r>
      <w:r>
        <w:t>main</w:t>
      </w:r>
      <w:r w:rsidRPr="004A5A95">
        <w:t xml:space="preserve"> aim of user testing is to gain insights into the genuine user-product interaction, identify any chall</w:t>
      </w:r>
      <w:r>
        <w:t>enges faced, and explore solutions</w:t>
      </w:r>
      <w:r w:rsidRPr="004A5A95">
        <w:t xml:space="preserve"> to enhance the user experience. This methodology is </w:t>
      </w:r>
      <w:r w:rsidR="003C50D8" w:rsidRPr="003C50D8">
        <w:t>an irreplaceable usability practice</w:t>
      </w:r>
      <w:r w:rsidRPr="004A5A95">
        <w:t xml:space="preserve"> as it offers direct feedback on real-world system usage.</w:t>
      </w:r>
    </w:p>
    <w:p w14:paraId="7AC1C107" w14:textId="7CF04566" w:rsidR="003C50D8" w:rsidRDefault="00B33724" w:rsidP="004A5A95">
      <w:r w:rsidRPr="00B33724">
        <w:t xml:space="preserve">Due to time constraints, only a small </w:t>
      </w:r>
      <w:r w:rsidR="003C50D8">
        <w:t>group</w:t>
      </w:r>
      <w:r w:rsidRPr="00B33724">
        <w:t xml:space="preserve"> of </w:t>
      </w:r>
      <w:r>
        <w:t xml:space="preserve">ten </w:t>
      </w:r>
      <w:r w:rsidRPr="00B33724">
        <w:t xml:space="preserve">users were recruited </w:t>
      </w:r>
      <w:r w:rsidR="003C50D8" w:rsidRPr="003C50D8">
        <w:t>for usability assessment and feedba</w:t>
      </w:r>
      <w:r w:rsidR="003C50D8">
        <w:t>ck provision on the application</w:t>
      </w:r>
      <w:r>
        <w:t xml:space="preserve">. </w:t>
      </w:r>
      <w:r w:rsidR="003C50D8" w:rsidRPr="003C50D8">
        <w:t xml:space="preserve">All participants were ESL learners residing in the UK, with English proficiency ranging between intermediate to advanced. Their native languages were either Mandarin or Cantonese. The demographic spanned young adolescents to adults and encompassed a spectrum from students to working professionals. Moreover, their familiarity with computer science and ChatGPT varied. This diverse participant background </w:t>
      </w:r>
      <w:r w:rsidR="003C50D8">
        <w:t>provided</w:t>
      </w:r>
      <w:r w:rsidR="003C50D8" w:rsidRPr="003C50D8">
        <w:t xml:space="preserve"> a useful insight into how the application was perceived by users </w:t>
      </w:r>
      <w:r w:rsidR="003C50D8">
        <w:t>across different</w:t>
      </w:r>
      <w:r w:rsidR="003C50D8" w:rsidRPr="003C50D8">
        <w:t xml:space="preserve"> profiles.</w:t>
      </w:r>
    </w:p>
    <w:p w14:paraId="3A09E556" w14:textId="20625209" w:rsidR="004A5A95" w:rsidRDefault="00B36B57" w:rsidP="004A5A95">
      <w:r>
        <w:t xml:space="preserve">Before the beginning of the test, </w:t>
      </w:r>
      <w:r w:rsidR="003C50D8" w:rsidRPr="003C50D8">
        <w:t>participants were briefed on the testing purpose, procedures, and their rights.</w:t>
      </w:r>
      <w:r w:rsidR="003C50D8">
        <w:t xml:space="preserve"> </w:t>
      </w:r>
      <w:r w:rsidR="003C50D8" w:rsidRPr="003C50D8">
        <w:t xml:space="preserve">They were presented with a series of tasks aligned </w:t>
      </w:r>
      <w:r w:rsidR="003C50D8">
        <w:t>with application requirements</w:t>
      </w:r>
      <w:r>
        <w:t>. After the participants</w:t>
      </w:r>
      <w:r w:rsidR="003C50D8">
        <w:t xml:space="preserve"> completed these tasks</w:t>
      </w:r>
      <w:r>
        <w:t xml:space="preserve">, </w:t>
      </w:r>
      <w:r w:rsidR="002424F5">
        <w:t xml:space="preserve">the participants are also allowed to explore the application basing on their own interests. Then </w:t>
      </w:r>
      <w:r w:rsidR="00B4366A">
        <w:t xml:space="preserve">a debrief session </w:t>
      </w:r>
      <w:r w:rsidR="00A90B2A">
        <w:t>was</w:t>
      </w:r>
      <w:r w:rsidR="00B4366A">
        <w:t xml:space="preserve"> arranged for them to </w:t>
      </w:r>
      <w:r w:rsidR="003C50D8" w:rsidRPr="003C50D8">
        <w:t>address a</w:t>
      </w:r>
      <w:r w:rsidR="003C50D8">
        <w:t>ny concerns and provide clarity for filling out a questionnaire</w:t>
      </w:r>
      <w:r w:rsidR="003C50D8" w:rsidRPr="003C50D8">
        <w:t>.</w:t>
      </w:r>
      <w:r w:rsidR="00B4366A">
        <w:t xml:space="preserve"> T</w:t>
      </w:r>
      <w:r w:rsidR="00A90B2A">
        <w:t xml:space="preserve">he evaluation </w:t>
      </w:r>
      <w:r w:rsidR="00341E36">
        <w:t>questionnaire</w:t>
      </w:r>
      <w:r w:rsidR="00A90B2A">
        <w:t xml:space="preserve"> </w:t>
      </w:r>
      <w:r w:rsidR="003C50D8">
        <w:t>was</w:t>
      </w:r>
      <w:r w:rsidR="00A90B2A">
        <w:t xml:space="preserve"> divided into </w:t>
      </w:r>
      <w:r w:rsidR="008F261D">
        <w:t>three</w:t>
      </w:r>
      <w:r w:rsidR="00A90B2A">
        <w:t xml:space="preserve"> parts. </w:t>
      </w:r>
      <w:r w:rsidR="0057632C">
        <w:t>The first section evaluated</w:t>
      </w:r>
      <w:r w:rsidR="0057632C" w:rsidRPr="0057632C">
        <w:t xml:space="preserve"> task completion ease on a 1-5-point scale, with higher scores indicating greater ease.</w:t>
      </w:r>
      <w:r w:rsidR="00A90B2A">
        <w:t xml:space="preserve"> </w:t>
      </w:r>
      <w:r w:rsidR="0057632C" w:rsidRPr="0057632C">
        <w:t>The second segment, also on a 1-</w:t>
      </w:r>
      <w:r w:rsidR="007F34F9" w:rsidRPr="0057632C">
        <w:t>5-point</w:t>
      </w:r>
      <w:r w:rsidR="0057632C" w:rsidRPr="0057632C">
        <w:t xml:space="preserve"> scale,</w:t>
      </w:r>
      <w:r w:rsidR="0057632C">
        <w:t xml:space="preserve"> aimed </w:t>
      </w:r>
      <w:r w:rsidR="00A90B2A">
        <w:t>to understand the participants’ opinions</w:t>
      </w:r>
      <w:r w:rsidR="0057632C">
        <w:t xml:space="preserve"> about the</w:t>
      </w:r>
      <w:r w:rsidR="00A90B2A">
        <w:t xml:space="preserve"> dimensions of this application, including design appealing, </w:t>
      </w:r>
      <w:r w:rsidR="008F261D">
        <w:t xml:space="preserve">ease of use, helpfulness, </w:t>
      </w:r>
      <w:r w:rsidR="0057632C">
        <w:t>efficiency and overall</w:t>
      </w:r>
      <w:r w:rsidR="008F261D">
        <w:t xml:space="preserve"> </w:t>
      </w:r>
      <w:r w:rsidR="00A90B2A">
        <w:t>satisfaction</w:t>
      </w:r>
      <w:r w:rsidR="008F261D">
        <w:t>. The thir</w:t>
      </w:r>
      <w:r w:rsidR="0057632C">
        <w:t>d segment comprised</w:t>
      </w:r>
      <w:r w:rsidR="008F261D">
        <w:t xml:space="preserve"> two open</w:t>
      </w:r>
      <w:r w:rsidR="0057632C">
        <w:t>-ended</w:t>
      </w:r>
      <w:r w:rsidR="008F261D">
        <w:t xml:space="preserve"> questions to collect participants’ opinion about the positive feedbac</w:t>
      </w:r>
      <w:r w:rsidR="0057632C">
        <w:t>k and suggestions on this application</w:t>
      </w:r>
      <w:r w:rsidR="008F261D">
        <w:t xml:space="preserve">. The questionnaire and results are shown in Appendix </w:t>
      </w:r>
      <w:r w:rsidR="004A5A95">
        <w:t xml:space="preserve">H. </w:t>
      </w:r>
      <w:r w:rsidR="00B33724" w:rsidRPr="00B33724">
        <w:t xml:space="preserve">All data </w:t>
      </w:r>
      <w:r w:rsidR="004A5A95">
        <w:t>has been stored anonymously</w:t>
      </w:r>
      <w:r w:rsidR="0057632C">
        <w:t>. T</w:t>
      </w:r>
      <w:r w:rsidR="004A5A95">
        <w:t xml:space="preserve">he appropriate signed ethics checklist </w:t>
      </w:r>
      <w:r w:rsidR="0057632C">
        <w:t>is appended</w:t>
      </w:r>
      <w:r w:rsidR="004A5A95">
        <w:t xml:space="preserve"> in Appendix I.</w:t>
      </w:r>
    </w:p>
    <w:p w14:paraId="205ED2E9" w14:textId="4F89C35B" w:rsidR="00136A19" w:rsidRDefault="00136A19" w:rsidP="00136A19">
      <w:pPr>
        <w:pStyle w:val="2"/>
      </w:pPr>
      <w:bookmarkStart w:id="28" w:name="_Toc144193141"/>
      <w:r>
        <w:t>Evaluation</w:t>
      </w:r>
      <w:bookmarkEnd w:id="28"/>
    </w:p>
    <w:p w14:paraId="5C842188" w14:textId="2A2D600A" w:rsidR="00AE315A" w:rsidRDefault="00AE315A" w:rsidP="00844F57">
      <w:r w:rsidRPr="00AE315A">
        <w:t xml:space="preserve">Within the realm of manual testing, </w:t>
      </w:r>
      <w:r w:rsidR="00C24491" w:rsidRPr="00C24491">
        <w:t xml:space="preserve">most </w:t>
      </w:r>
      <w:r w:rsidR="00C24491">
        <w:t>of</w:t>
      </w:r>
      <w:r w:rsidRPr="00AE315A">
        <w:t xml:space="preserve"> </w:t>
      </w:r>
      <w:r w:rsidR="00C24491">
        <w:t>positive test cases</w:t>
      </w:r>
      <w:r w:rsidRPr="00AE315A">
        <w:t xml:space="preserve"> were successfully passed. Nevertheless, challenges arose with extreme test cases, especially with long-form input data that wasn't handled appropriately. Additionally, issues pertaining to the lack of validation for invalid URL addresses and button conflicts were identified.</w:t>
      </w:r>
    </w:p>
    <w:p w14:paraId="50AA2EA4" w14:textId="724718E9" w:rsidR="00E0758D" w:rsidRPr="00C24491" w:rsidRDefault="00E0758D" w:rsidP="00C24491">
      <w:r>
        <w:t>Regar</w:t>
      </w:r>
      <w:r w:rsidR="0091562F">
        <w:t xml:space="preserve">ding the user testing, </w:t>
      </w:r>
      <w:r w:rsidR="00C24491" w:rsidRPr="00C24491">
        <w:t xml:space="preserve">participants predominantly provided positive feedback concerning the ease of task execution and the application's overall performance dimensions. No major bugs that could significantly hamper user </w:t>
      </w:r>
      <w:r w:rsidR="00C24491" w:rsidRPr="00C24491">
        <w:lastRenderedPageBreak/>
        <w:t xml:space="preserve">experience were reported. However, certain users articulated their </w:t>
      </w:r>
      <w:r w:rsidR="00C24491">
        <w:t xml:space="preserve">confusion </w:t>
      </w:r>
      <w:r w:rsidR="00C24491" w:rsidRPr="00C24491">
        <w:t xml:space="preserve">regarding the speech recognition functionality and optimal interaction methods with the chatbot. Subsequent to the testing phase, most of these issues were rectified. Specific concerns and potential solutions are </w:t>
      </w:r>
      <w:r w:rsidR="00EF7821">
        <w:t>discussed</w:t>
      </w:r>
      <w:r w:rsidR="00C24491" w:rsidRPr="00C24491">
        <w:t xml:space="preserve"> below:</w:t>
      </w:r>
    </w:p>
    <w:p w14:paraId="7DF0A20F" w14:textId="77777777" w:rsidR="0091562F" w:rsidRDefault="0091562F" w:rsidP="00ED30A1">
      <w:pPr>
        <w:pStyle w:val="3"/>
      </w:pPr>
      <w:bookmarkStart w:id="29" w:name="_Toc144193142"/>
      <w:r>
        <w:t>Extreme Cases</w:t>
      </w:r>
      <w:bookmarkEnd w:id="29"/>
    </w:p>
    <w:p w14:paraId="639AEDA2" w14:textId="77777777" w:rsidR="009233BA" w:rsidRDefault="0091562F" w:rsidP="00844F57">
      <w:r>
        <w:t>As an interactive</w:t>
      </w:r>
      <w:r w:rsidR="0071042D">
        <w:t xml:space="preserve"> application, this</w:t>
      </w:r>
      <w:r w:rsidR="00EF7821">
        <w:t xml:space="preserve"> website</w:t>
      </w:r>
      <w:r w:rsidR="0071042D">
        <w:t xml:space="preserve"> </w:t>
      </w:r>
      <w:r w:rsidR="00EF7821" w:rsidRPr="00EF7821">
        <w:t>demands significant user data input. Ensuring data validation is paramount.</w:t>
      </w:r>
      <w:r w:rsidR="00EF7821">
        <w:t xml:space="preserve"> </w:t>
      </w:r>
      <w:r w:rsidR="00EF7821" w:rsidRPr="00EF7821">
        <w:t>During manual testing, it was observed that</w:t>
      </w:r>
      <w:r w:rsidR="0071042D">
        <w:t xml:space="preserve"> the application didn’t handle the large amount data input </w:t>
      </w:r>
      <w:r w:rsidR="00ED30A1">
        <w:t>(long</w:t>
      </w:r>
      <w:r w:rsidR="0071042D">
        <w:t xml:space="preserve">-form data) input </w:t>
      </w:r>
      <w:r w:rsidR="00EF7821">
        <w:t xml:space="preserve">appropriately </w:t>
      </w:r>
      <w:r w:rsidR="0071042D">
        <w:t xml:space="preserve">in </w:t>
      </w:r>
      <w:r w:rsidR="00EF7821">
        <w:t xml:space="preserve">certain </w:t>
      </w:r>
      <w:r w:rsidR="0071042D">
        <w:t>field</w:t>
      </w:r>
      <w:r w:rsidR="00EF7821">
        <w:t>s</w:t>
      </w:r>
      <w:r w:rsidR="0071042D">
        <w:t xml:space="preserve">. For </w:t>
      </w:r>
      <w:r w:rsidR="00EF7821">
        <w:t>instance</w:t>
      </w:r>
      <w:r w:rsidR="0071042D">
        <w:t xml:space="preserve">, </w:t>
      </w:r>
      <w:r w:rsidR="00EF7821" w:rsidRPr="00EF7821">
        <w:t>OpenAI's API, depending on its model, has token limitations. If a user's message surpasses this limit, the API responds with an error that isn't efficiently handled by the backend.</w:t>
      </w:r>
      <w:r w:rsidR="0071042D">
        <w:t xml:space="preserve"> The solution to this problem may be </w:t>
      </w:r>
      <w:r w:rsidR="00EF7821" w:rsidRPr="00EF7821">
        <w:t>imposing character restrictions within the frontend input space and instituting a mechanism to capture error responses from external APIs.</w:t>
      </w:r>
    </w:p>
    <w:p w14:paraId="63635DE5" w14:textId="4E490D95" w:rsidR="00ED30A1" w:rsidRDefault="00ED30A1" w:rsidP="00844F57">
      <w:r w:rsidRPr="00BE1174">
        <w:rPr>
          <w:noProof/>
          <w:lang w:val="en-US" w:eastAsia="zh-CN"/>
        </w:rPr>
        <w:drawing>
          <wp:inline distT="0" distB="0" distL="0" distR="0" wp14:anchorId="53207BF7" wp14:editId="7A98FD7F">
            <wp:extent cx="5270500" cy="1165732"/>
            <wp:effectExtent l="0" t="0" r="6350" b="0"/>
            <wp:docPr id="5" name="图片 5" descr="C:\Users\JUSTIN\Documents\WeChat Files\wxid_sy1xs9unbbor22\FileStorage\Temp\16931901493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319014936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1165732"/>
                    </a:xfrm>
                    <a:prstGeom prst="rect">
                      <a:avLst/>
                    </a:prstGeom>
                    <a:noFill/>
                    <a:ln>
                      <a:noFill/>
                    </a:ln>
                  </pic:spPr>
                </pic:pic>
              </a:graphicData>
            </a:graphic>
          </wp:inline>
        </w:drawing>
      </w:r>
    </w:p>
    <w:p w14:paraId="7A8391A0" w14:textId="04856DF0" w:rsidR="00ED30A1" w:rsidRDefault="00ED30A1" w:rsidP="00ED30A1">
      <w:pPr>
        <w:pStyle w:val="figurecaption"/>
      </w:pPr>
      <w:r>
        <w:t xml:space="preserve">Figure 14: </w:t>
      </w:r>
      <w:r w:rsidRPr="00ED30A1">
        <w:rPr>
          <w:b w:val="0"/>
        </w:rPr>
        <w:t xml:space="preserve">Error message for </w:t>
      </w:r>
      <w:r>
        <w:rPr>
          <w:b w:val="0"/>
        </w:rPr>
        <w:t xml:space="preserve">context_length_exceeded </w:t>
      </w:r>
      <w:r w:rsidRPr="00ED30A1">
        <w:rPr>
          <w:b w:val="0"/>
        </w:rPr>
        <w:t>from OpenAI API</w:t>
      </w:r>
    </w:p>
    <w:p w14:paraId="50620363" w14:textId="4F92DF2E" w:rsidR="009233BA" w:rsidRDefault="009233BA" w:rsidP="00844F57">
      <w:r w:rsidRPr="009233BA">
        <w:t>Another prevalent challenge with long-form data emerged in managing study and review items. Inputting extended data in title or content fields triggers a red colour in the form, indicating an error. However, the application fails to display a specific error message, guiding users on rectification. Incorporating such an informative prompt would enhance user experience.</w:t>
      </w:r>
    </w:p>
    <w:p w14:paraId="733633A2" w14:textId="6BFF2F8D" w:rsidR="0091562F" w:rsidRDefault="0091562F" w:rsidP="00ED30A1">
      <w:pPr>
        <w:pStyle w:val="3"/>
      </w:pPr>
      <w:bookmarkStart w:id="30" w:name="_Toc144193143"/>
      <w:r>
        <w:t>Button Clicking Conflict</w:t>
      </w:r>
      <w:bookmarkEnd w:id="30"/>
    </w:p>
    <w:p w14:paraId="37D02870" w14:textId="7A6268F0" w:rsidR="0091562F" w:rsidRDefault="00ED30A1" w:rsidP="00844F57">
      <w:r>
        <w:t xml:space="preserve">As the loading state frequently </w:t>
      </w:r>
      <w:r w:rsidR="003959A6">
        <w:t>happens</w:t>
      </w:r>
      <w:r>
        <w:t xml:space="preserve"> for the buttons</w:t>
      </w:r>
      <w:r w:rsidR="003959A6">
        <w:t>, it is essential to test any side effect happened when clicking other buttons and the loading state button itself. Although the text input area is disabled when recording, the previous message is still saved in the text state hook and can be sent by clicking sending message button.</w:t>
      </w:r>
      <w:r>
        <w:t xml:space="preserve"> </w:t>
      </w:r>
      <w:r w:rsidR="003959A6">
        <w:t>To solve this issue, the text state hook should be set to null when the recording function is called.</w:t>
      </w:r>
    </w:p>
    <w:p w14:paraId="6C9A75A5" w14:textId="49808279" w:rsidR="0071042D" w:rsidRDefault="00ED30A1" w:rsidP="00844F57">
      <w:pPr>
        <w:pStyle w:val="3"/>
      </w:pPr>
      <w:bookmarkStart w:id="31" w:name="_Toc144193144"/>
      <w:r>
        <w:t>Voice Recognition</w:t>
      </w:r>
      <w:bookmarkEnd w:id="31"/>
    </w:p>
    <w:p w14:paraId="5CFFC11D" w14:textId="057C17CA" w:rsidR="009233BA" w:rsidRPr="003959A6" w:rsidRDefault="00870ABD" w:rsidP="003959A6">
      <w:r>
        <w:t xml:space="preserve">Most </w:t>
      </w:r>
      <w:r w:rsidR="009233BA" w:rsidRPr="009233BA">
        <w:t>of participants</w:t>
      </w:r>
      <w:r>
        <w:t xml:space="preserve"> found it challenging to identify</w:t>
      </w:r>
      <w:r w:rsidR="009233BA" w:rsidRPr="009233BA">
        <w:t xml:space="preserve"> the termination</w:t>
      </w:r>
      <w:r>
        <w:t xml:space="preserve"> point of voice recognition after</w:t>
      </w:r>
      <w:r w:rsidR="009233BA" w:rsidRPr="009233BA">
        <w:t xml:space="preserve"> activating the recording button. The recording function is de</w:t>
      </w:r>
      <w:r>
        <w:t xml:space="preserve">signed to conclude based on </w:t>
      </w:r>
      <w:r w:rsidR="003D5D82">
        <w:t xml:space="preserve">web speech </w:t>
      </w:r>
      <w:r>
        <w:t>API</w:t>
      </w:r>
      <w:r w:rsidR="003D5D82">
        <w:t>’s</w:t>
      </w:r>
      <w:r>
        <w:t xml:space="preserve"> </w:t>
      </w:r>
      <w:r w:rsidR="003D5D82">
        <w:t>automatically</w:t>
      </w:r>
      <w:r w:rsidR="009233BA" w:rsidRPr="009233BA">
        <w:t xml:space="preserve"> recognition. Nonetheless, users felt the interface lacked clarity in this progression. An effective remedy would involve transitioning</w:t>
      </w:r>
      <w:r>
        <w:t xml:space="preserve"> the loading icon button to a stop recording</w:t>
      </w:r>
      <w:r w:rsidR="009233BA" w:rsidRPr="009233BA">
        <w:t xml:space="preserve"> </w:t>
      </w:r>
      <w:r>
        <w:t>icon during the recording phase and granting users</w:t>
      </w:r>
      <w:r w:rsidR="003D5D82">
        <w:t xml:space="preserve"> autonomy</w:t>
      </w:r>
      <w:r>
        <w:t xml:space="preserve"> to manually terminate recording</w:t>
      </w:r>
      <w:r w:rsidR="009233BA" w:rsidRPr="009233BA">
        <w:t xml:space="preserve"> process.</w:t>
      </w:r>
      <w:r w:rsidR="003D5D82">
        <w:t xml:space="preserve"> </w:t>
      </w:r>
    </w:p>
    <w:p w14:paraId="45418958" w14:textId="32E1415C" w:rsidR="0071042D" w:rsidRPr="00844F57" w:rsidRDefault="0071042D" w:rsidP="00ED30A1">
      <w:pPr>
        <w:pStyle w:val="3"/>
      </w:pPr>
      <w:bookmarkStart w:id="32" w:name="_Toc144193145"/>
      <w:r>
        <w:lastRenderedPageBreak/>
        <w:t>Interaction with Chatbot</w:t>
      </w:r>
      <w:bookmarkEnd w:id="32"/>
      <w:r w:rsidR="00B559B1">
        <w:t>s</w:t>
      </w:r>
    </w:p>
    <w:p w14:paraId="310C9AA5" w14:textId="2487E8CB" w:rsidR="00C671D1" w:rsidRDefault="00C671D1" w:rsidP="0057632C">
      <w:r w:rsidRPr="00C671D1">
        <w:t xml:space="preserve">Certain users unfamiliar with ChatGPT encountered difficulties in crafting effective prompts to elicit desired responses from the chatbot. Misconceptions, such as expecting the chatbot to recall prior interactions or generate highly specialized responses, were also noted. </w:t>
      </w:r>
      <w:r w:rsidR="00830A8D">
        <w:t>Besides</w:t>
      </w:r>
      <w:r w:rsidRPr="00C671D1">
        <w:t xml:space="preserve"> educating users, embedding a prompt manager within the system could </w:t>
      </w:r>
      <w:r w:rsidR="00384669">
        <w:t>improve</w:t>
      </w:r>
      <w:r w:rsidRPr="00C671D1">
        <w:t xml:space="preserve"> this experience.</w:t>
      </w:r>
    </w:p>
    <w:p w14:paraId="453B68EB" w14:textId="72CF441B" w:rsidR="0003361A" w:rsidRDefault="0003361A" w:rsidP="0003361A">
      <w:pPr>
        <w:pStyle w:val="3"/>
      </w:pPr>
      <w:bookmarkStart w:id="33" w:name="_Toc144193146"/>
      <w:r>
        <w:t>Content Display Format</w:t>
      </w:r>
      <w:bookmarkEnd w:id="33"/>
    </w:p>
    <w:p w14:paraId="189A3CF4" w14:textId="60D68652" w:rsidR="00F81A08" w:rsidRDefault="0003361A" w:rsidP="0057632C">
      <w:r>
        <w:t xml:space="preserve">Another issue found is the </w:t>
      </w:r>
      <w:r w:rsidR="00384669">
        <w:t xml:space="preserve">inconsistent </w:t>
      </w:r>
      <w:r>
        <w:t xml:space="preserve">display format of review and study content. </w:t>
      </w:r>
      <w:r w:rsidR="00384669" w:rsidRPr="00384669">
        <w:t>Even when users structured their input with line breaks, the rendered content manifested as an uninterrupted block, disregarding these breaks. Exploring solutions to standardize content formatting is</w:t>
      </w:r>
      <w:r w:rsidR="00384669">
        <w:t xml:space="preserve"> recommended</w:t>
      </w:r>
      <w:r w:rsidR="00384669" w:rsidRPr="00384669">
        <w:t>.</w:t>
      </w:r>
    </w:p>
    <w:p w14:paraId="1D97EC8C" w14:textId="71739AFC" w:rsidR="00F81A08" w:rsidRDefault="00F81A08" w:rsidP="0057632C">
      <w:r w:rsidRPr="008B2C73">
        <w:rPr>
          <w:noProof/>
          <w:lang w:val="en-US" w:eastAsia="zh-CN"/>
        </w:rPr>
        <w:drawing>
          <wp:inline distT="0" distB="0" distL="0" distR="0" wp14:anchorId="0057E40E" wp14:editId="17EAAB91">
            <wp:extent cx="2308860" cy="2370760"/>
            <wp:effectExtent l="19050" t="19050" r="15240" b="10795"/>
            <wp:docPr id="14" name="图片 14" descr="C:\Users\JUSTIN\Documents\WeChat Files\wxid_sy1xs9unbbor22\FileStorage\Temp\16932079929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320799293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40657" cy="2403409"/>
                    </a:xfrm>
                    <a:prstGeom prst="rect">
                      <a:avLst/>
                    </a:prstGeom>
                    <a:noFill/>
                    <a:ln>
                      <a:solidFill>
                        <a:schemeClr val="tx1"/>
                      </a:solidFill>
                    </a:ln>
                  </pic:spPr>
                </pic:pic>
              </a:graphicData>
            </a:graphic>
          </wp:inline>
        </w:drawing>
      </w:r>
      <w:r w:rsidRPr="0038026C">
        <w:rPr>
          <w:noProof/>
          <w:lang w:val="en-US" w:eastAsia="zh-CN"/>
        </w:rPr>
        <w:drawing>
          <wp:inline distT="0" distB="0" distL="0" distR="0" wp14:anchorId="7E95A20F" wp14:editId="552566E1">
            <wp:extent cx="2872740" cy="1630060"/>
            <wp:effectExtent l="19050" t="19050" r="22860" b="27305"/>
            <wp:docPr id="15" name="图片 15" descr="C:\Users\JUSTIN\Documents\WeChat Files\wxid_sy1xs9unbbor22\FileStorage\Temp\16932080639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320806394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2222" cy="1658137"/>
                    </a:xfrm>
                    <a:prstGeom prst="rect">
                      <a:avLst/>
                    </a:prstGeom>
                    <a:noFill/>
                    <a:ln>
                      <a:solidFill>
                        <a:schemeClr val="tx1"/>
                      </a:solidFill>
                    </a:ln>
                  </pic:spPr>
                </pic:pic>
              </a:graphicData>
            </a:graphic>
          </wp:inline>
        </w:drawing>
      </w:r>
    </w:p>
    <w:p w14:paraId="1AEC173D" w14:textId="64999A58" w:rsidR="00F81A08" w:rsidRDefault="00F81A08" w:rsidP="00F81A08">
      <w:pPr>
        <w:pStyle w:val="figurecaption"/>
      </w:pPr>
      <w:r>
        <w:t xml:space="preserve">Figure 15: </w:t>
      </w:r>
      <w:r>
        <w:rPr>
          <w:b w:val="0"/>
        </w:rPr>
        <w:t>Content Display Format</w:t>
      </w:r>
    </w:p>
    <w:p w14:paraId="7B0DB79E" w14:textId="77777777" w:rsidR="00F81A08" w:rsidRDefault="00F81A08" w:rsidP="0057632C"/>
    <w:p w14:paraId="6593017D" w14:textId="77777777" w:rsidR="00F81A08" w:rsidRDefault="00F81A08" w:rsidP="0057632C"/>
    <w:p w14:paraId="558F5647" w14:textId="77777777" w:rsidR="00ED30A1" w:rsidRPr="0057632C" w:rsidRDefault="00ED30A1" w:rsidP="0057632C"/>
    <w:p w14:paraId="2923DE91" w14:textId="2B9A2038" w:rsidR="00DE5BAB" w:rsidRDefault="00E37976" w:rsidP="00DC6226">
      <w:pPr>
        <w:pStyle w:val="1"/>
      </w:pPr>
      <w:r>
        <w:br w:type="page"/>
      </w:r>
      <w:bookmarkStart w:id="34" w:name="_Toc144193147"/>
      <w:r w:rsidR="003F3EE5" w:rsidRPr="00DC6226">
        <w:lastRenderedPageBreak/>
        <w:t>Conclusion</w:t>
      </w:r>
      <w:bookmarkEnd w:id="34"/>
    </w:p>
    <w:p w14:paraId="52D2D26B" w14:textId="1D24A9A9" w:rsidR="00C145FE" w:rsidRDefault="00C145FE" w:rsidP="004D1AA1">
      <w:pPr>
        <w:pStyle w:val="2"/>
      </w:pPr>
      <w:bookmarkStart w:id="35" w:name="_Toc144193148"/>
      <w:r>
        <w:t>Achievement</w:t>
      </w:r>
      <w:bookmarkEnd w:id="35"/>
    </w:p>
    <w:p w14:paraId="71468283" w14:textId="611BFAA8" w:rsidR="007B7A78" w:rsidRDefault="007B7A78" w:rsidP="00C145FE">
      <w:r w:rsidRPr="007B7A78">
        <w:t xml:space="preserve">The primary aim of this project was to create a ChatGPT-powered web application designed to assist EFL students in their English learning journey and provide an integrated platform for effective study journal management. </w:t>
      </w:r>
      <w:r w:rsidR="00D306EC">
        <w:t>This application has</w:t>
      </w:r>
      <w:r w:rsidRPr="007B7A78">
        <w:t xml:space="preserve"> successfully met all the "must", "should", and "could" requirements as outlined in the MoSCoW analysis and user stories in the appendix.</w:t>
      </w:r>
    </w:p>
    <w:p w14:paraId="5EA585B1" w14:textId="78EF5AA8" w:rsidR="00D306EC" w:rsidRDefault="00D306EC" w:rsidP="00C145FE">
      <w:r w:rsidRPr="00D306EC">
        <w:t xml:space="preserve">The platform offers structured sample courses tailored to users' individual learning needs. Upon enrolment, default learning tasks from these courses are </w:t>
      </w:r>
      <w:r>
        <w:t>imported</w:t>
      </w:r>
      <w:r w:rsidRPr="00D306EC">
        <w:t xml:space="preserve"> into the study system. Users have the flexibility to create, modify, and reschedule these tasks. Once a study task is completed, it can be transitioned to the review system, where a spaced repetition strategy can be </w:t>
      </w:r>
      <w:r>
        <w:t>applied</w:t>
      </w:r>
      <w:r w:rsidRPr="00D306EC">
        <w:t xml:space="preserve"> for effective retention. The review system also offers customization options, and users can monitor their learning progress statistics.</w:t>
      </w:r>
    </w:p>
    <w:p w14:paraId="1AA29386" w14:textId="1426B94E" w:rsidR="00D306EC" w:rsidRDefault="00D306EC" w:rsidP="00C145FE">
      <w:r>
        <w:t>For</w:t>
      </w:r>
      <w:r w:rsidRPr="00D306EC">
        <w:t xml:space="preserve"> enriching the learning experience, diverse chatbots are integrated</w:t>
      </w:r>
      <w:r>
        <w:t xml:space="preserve"> in this application. E</w:t>
      </w:r>
      <w:r w:rsidRPr="00D306EC">
        <w:t xml:space="preserve">ach </w:t>
      </w:r>
      <w:r>
        <w:t>chatbot serves</w:t>
      </w:r>
      <w:r w:rsidRPr="00D306EC">
        <w:t xml:space="preserve"> specific learning objectives. Users can engage using voice for both input and output</w:t>
      </w:r>
      <w:r>
        <w:t xml:space="preserve"> for better learning experiences</w:t>
      </w:r>
      <w:r w:rsidRPr="00D306EC">
        <w:t>. The translation</w:t>
      </w:r>
      <w:r>
        <w:t xml:space="preserve"> capability augments the application</w:t>
      </w:r>
      <w:r w:rsidRPr="00D306EC">
        <w:t xml:space="preserve"> functionality. Daily study and review items are seamlessly presented, linking the chatbots</w:t>
      </w:r>
      <w:r>
        <w:t xml:space="preserve"> page</w:t>
      </w:r>
      <w:r w:rsidRPr="00D306EC">
        <w:t xml:space="preserve"> with the learning system. Additionally, users have the option to integrate chatbot conversations into the revi</w:t>
      </w:r>
      <w:r>
        <w:t>ew system when needed</w:t>
      </w:r>
      <w:r w:rsidRPr="00D306EC">
        <w:t>.</w:t>
      </w:r>
    </w:p>
    <w:p w14:paraId="6F2BF401" w14:textId="388CC1D7" w:rsidR="00C145FE" w:rsidRDefault="00C145FE" w:rsidP="004D1AA1">
      <w:pPr>
        <w:pStyle w:val="2"/>
      </w:pPr>
      <w:bookmarkStart w:id="36" w:name="_Toc144193149"/>
      <w:r>
        <w:t>Reflection and future works</w:t>
      </w:r>
      <w:bookmarkEnd w:id="36"/>
    </w:p>
    <w:p w14:paraId="7BC8B5E2" w14:textId="1DC37FA3" w:rsidR="00C145FE" w:rsidRDefault="003B78BD" w:rsidP="003B78BD">
      <w:pPr>
        <w:pStyle w:val="3"/>
      </w:pPr>
      <w:bookmarkStart w:id="37" w:name="_Toc144193150"/>
      <w:r>
        <w:t xml:space="preserve">ChatGPT in ESL </w:t>
      </w:r>
      <w:r w:rsidR="00DB78D1">
        <w:t>education</w:t>
      </w:r>
      <w:bookmarkEnd w:id="37"/>
    </w:p>
    <w:p w14:paraId="35024A3F" w14:textId="5F05EE23" w:rsidR="00D306EC" w:rsidRDefault="00D306EC" w:rsidP="00C145FE">
      <w:r w:rsidRPr="00D306EC">
        <w:t>Recent studies have shed light on the potential of ChatGPT in language teaching and learning. Since ChatGPT's beta release in November 2022, its implications for education have been widely debated.</w:t>
      </w:r>
      <w:r>
        <w:t xml:space="preserve"> </w:t>
      </w:r>
      <w:r w:rsidRPr="00D306EC">
        <w:t>Many see its transformative potential in education, while others emphasize potential drawbacks, such as ethical concerns, accuracy, and cultural biases</w:t>
      </w:r>
      <w:r w:rsidR="00DB78D1">
        <w:t xml:space="preserve"> </w:t>
      </w:r>
      <w:r w:rsidR="00DB78D1">
        <w:fldChar w:fldCharType="begin"/>
      </w:r>
      <w:r w:rsidR="00DB78D1">
        <w:instrText xml:space="preserve"> ADDIN ZOTERO_ITEM CSL_CITATION {"citationID":"BrBRU8gB","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DB78D1">
        <w:fldChar w:fldCharType="separate"/>
      </w:r>
      <w:r w:rsidR="00DB78D1" w:rsidRPr="00DB78D1">
        <w:t>(Kohnke, Moorhouse and Zou, 2023)</w:t>
      </w:r>
      <w:r w:rsidR="00DB78D1">
        <w:fldChar w:fldCharType="end"/>
      </w:r>
      <w:r w:rsidR="00DB78D1">
        <w:t xml:space="preserve">. </w:t>
      </w:r>
      <w:r w:rsidR="004E1073">
        <w:t xml:space="preserve">However, </w:t>
      </w:r>
      <w:r>
        <w:t>t</w:t>
      </w:r>
      <w:r w:rsidRPr="00D306EC">
        <w:t xml:space="preserve">he project's development </w:t>
      </w:r>
      <w:r>
        <w:t xml:space="preserve">experience </w:t>
      </w:r>
      <w:r w:rsidRPr="00D306EC">
        <w:t>has enriched my understanding of ChatGPT's role in ESL education.</w:t>
      </w:r>
    </w:p>
    <w:p w14:paraId="5F123E72" w14:textId="5F24A336" w:rsidR="006458D8" w:rsidRDefault="004E1073" w:rsidP="00C145FE">
      <w:pPr>
        <w:rPr>
          <w:b/>
        </w:rPr>
      </w:pPr>
      <w:r w:rsidRPr="004E1073">
        <w:rPr>
          <w:b/>
        </w:rPr>
        <w:t xml:space="preserve">Digital </w:t>
      </w:r>
      <w:r w:rsidR="00527F57">
        <w:rPr>
          <w:b/>
        </w:rPr>
        <w:t>C</w:t>
      </w:r>
      <w:r w:rsidRPr="004E1073">
        <w:rPr>
          <w:b/>
        </w:rPr>
        <w:t xml:space="preserve">ompetency and </w:t>
      </w:r>
      <w:r w:rsidR="00527F57">
        <w:rPr>
          <w:b/>
        </w:rPr>
        <w:t>P</w:t>
      </w:r>
      <w:r>
        <w:rPr>
          <w:b/>
        </w:rPr>
        <w:t>rompt</w:t>
      </w:r>
      <w:r w:rsidR="00527F57">
        <w:rPr>
          <w:b/>
        </w:rPr>
        <w:t xml:space="preserve"> E</w:t>
      </w:r>
      <w:r w:rsidRPr="004E1073">
        <w:rPr>
          <w:b/>
        </w:rPr>
        <w:t>ngineering</w:t>
      </w:r>
    </w:p>
    <w:p w14:paraId="69ADF4B1" w14:textId="1FD9FBA0" w:rsidR="00663D02" w:rsidRDefault="0003284B" w:rsidP="00C145FE">
      <w:r w:rsidRPr="0003284B">
        <w:t>To effectively utilize ChatGPT in education, users need to cultivate specific digital competencies. This includes mastering interactions with ChatGPT and facilitating pedagogically beneficial tasks while remaining conscious of its limitations. Non-technical users might undergo a learning curve to draft appropriate prompts for language learning with ChatGPT</w:t>
      </w:r>
      <w:r w:rsidR="00266A9F">
        <w:t xml:space="preserve"> </w:t>
      </w:r>
      <w:r w:rsidR="00663D02">
        <w:fldChar w:fldCharType="begin"/>
      </w:r>
      <w:r w:rsidR="00663D02">
        <w:instrText xml:space="preserve"> ADDIN ZOTERO_ITEM CSL_CITATION {"citationID":"mYiAY9u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663D02">
        <w:fldChar w:fldCharType="separate"/>
      </w:r>
      <w:r w:rsidR="00663D02" w:rsidRPr="00663D02">
        <w:t>(Woo, Guo, and Hengky Susanto, 2023)</w:t>
      </w:r>
      <w:r w:rsidR="00663D02">
        <w:fldChar w:fldCharType="end"/>
      </w:r>
      <w:r w:rsidR="00663D02" w:rsidRPr="00663D02">
        <w:t>.</w:t>
      </w:r>
      <w:r w:rsidR="00663D02">
        <w:t xml:space="preserve"> </w:t>
      </w:r>
      <w:r w:rsidR="00266A9F" w:rsidRPr="00266A9F">
        <w:t>Therefore, it's essential for our application to offer guidance on interacting with ChatGPT and managing potential issues.</w:t>
      </w:r>
    </w:p>
    <w:p w14:paraId="2ED6C21B" w14:textId="4D73D78D" w:rsidR="00663D02" w:rsidRDefault="00266A9F" w:rsidP="00C145FE">
      <w:r>
        <w:lastRenderedPageBreak/>
        <w:t>In addition to provid</w:t>
      </w:r>
      <w:r w:rsidR="00527F57">
        <w:t>ing</w:t>
      </w:r>
      <w:r>
        <w:t xml:space="preserve"> </w:t>
      </w:r>
      <w:r w:rsidR="00663D02">
        <w:t xml:space="preserve">educational </w:t>
      </w:r>
      <w:r w:rsidR="00527F57">
        <w:t>resources</w:t>
      </w:r>
      <w:r w:rsidR="00663D02">
        <w:t xml:space="preserve"> on how to use ChatGPT</w:t>
      </w:r>
      <w:r>
        <w:t xml:space="preserve"> in this application</w:t>
      </w:r>
      <w:r w:rsidR="00663D02">
        <w:t xml:space="preserve">, </w:t>
      </w:r>
      <w:r>
        <w:t>prompt engineering can enhance user experience</w:t>
      </w:r>
      <w:r w:rsidR="00663D02">
        <w:t xml:space="preserve">. </w:t>
      </w:r>
      <w:r>
        <w:t>It is</w:t>
      </w:r>
      <w:r w:rsidRPr="00266A9F">
        <w:t xml:space="preserve"> propose</w:t>
      </w:r>
      <w:r>
        <w:t>d</w:t>
      </w:r>
      <w:r w:rsidRPr="00266A9F">
        <w:t xml:space="preserve"> </w:t>
      </w:r>
      <w:r w:rsidR="00527F57">
        <w:t>to add a prompt manager</w:t>
      </w:r>
      <w:r w:rsidRPr="00266A9F">
        <w:t xml:space="preserve"> to the application</w:t>
      </w:r>
      <w:r w:rsidR="00527F57">
        <w:t>. The prompt manager offers</w:t>
      </w:r>
      <w:r w:rsidRPr="00266A9F">
        <w:t xml:space="preserve"> users structured and predefined prompts, aiding effective inter</w:t>
      </w:r>
      <w:r w:rsidR="00527F57">
        <w:t>actions with different chatbots for desired responses.</w:t>
      </w:r>
    </w:p>
    <w:p w14:paraId="6FCB1C0D" w14:textId="653666AB" w:rsidR="006458D8" w:rsidRPr="009B0B41" w:rsidRDefault="00527F57" w:rsidP="00C145FE">
      <w:pPr>
        <w:rPr>
          <w:b/>
        </w:rPr>
      </w:pPr>
      <w:r>
        <w:rPr>
          <w:b/>
        </w:rPr>
        <w:t>Fine-</w:t>
      </w:r>
      <w:r w:rsidR="009B0B41">
        <w:rPr>
          <w:b/>
        </w:rPr>
        <w:t xml:space="preserve">tuning </w:t>
      </w:r>
      <w:r>
        <w:rPr>
          <w:b/>
        </w:rPr>
        <w:t>the GPT M</w:t>
      </w:r>
      <w:r w:rsidR="00D95EAE">
        <w:rPr>
          <w:b/>
        </w:rPr>
        <w:t>odel</w:t>
      </w:r>
    </w:p>
    <w:p w14:paraId="6FD9844D" w14:textId="7E5C4872" w:rsidR="00527F57" w:rsidRDefault="00527F57" w:rsidP="00C145FE">
      <w:r w:rsidRPr="00527F57">
        <w:t>The app</w:t>
      </w:r>
      <w:r w:rsidR="00F2778A">
        <w:t>lication’s</w:t>
      </w:r>
      <w:r w:rsidRPr="00527F57">
        <w:t xml:space="preserve"> learning content dictates a particular learning scope. Given the predictability of user interactions a</w:t>
      </w:r>
      <w:r w:rsidR="00F2778A">
        <w:t>nd the content covered, it is possible to</w:t>
      </w:r>
      <w:r w:rsidRPr="00527F57">
        <w:t xml:space="preserve"> create bespoke datasets based on this content to fine-tune a custom GPT model. This refinement can significantly enhance</w:t>
      </w:r>
      <w:r w:rsidR="00F2778A">
        <w:t xml:space="preserve"> the GPT model's responsiveness and elevates</w:t>
      </w:r>
      <w:r w:rsidRPr="00527F57">
        <w:t xml:space="preserve"> user experience.</w:t>
      </w:r>
    </w:p>
    <w:p w14:paraId="055B33A0" w14:textId="0989B23C" w:rsidR="00F2778A" w:rsidRDefault="00F2778A" w:rsidP="00C145FE">
      <w:r w:rsidRPr="00F2778A">
        <w:t>While the fine-tuned model caters to specific learning content, chatbots addressing broader learning needs are equally crucial. Given the pre</w:t>
      </w:r>
      <w:r>
        <w:t>dictability of user learning behaviour</w:t>
      </w:r>
      <w:r w:rsidRPr="00F2778A">
        <w:t xml:space="preserve">, </w:t>
      </w:r>
      <w:r>
        <w:t xml:space="preserve">prompting </w:t>
      </w:r>
      <w:r w:rsidRPr="00F2778A">
        <w:t>strategies like few-shot learning and chain-of-thought can further enhance the GPT model's response quality.</w:t>
      </w:r>
    </w:p>
    <w:p w14:paraId="39D8751B" w14:textId="4CC9AB7E" w:rsidR="006458D8" w:rsidRPr="00154565" w:rsidRDefault="006458D8" w:rsidP="00C145FE">
      <w:pPr>
        <w:rPr>
          <w:b/>
        </w:rPr>
      </w:pPr>
      <w:r w:rsidRPr="00154565">
        <w:rPr>
          <w:b/>
        </w:rPr>
        <w:t xml:space="preserve">Voice </w:t>
      </w:r>
      <w:r w:rsidR="00B559B1">
        <w:rPr>
          <w:b/>
        </w:rPr>
        <w:t>Interaction</w:t>
      </w:r>
    </w:p>
    <w:p w14:paraId="4BD3393B" w14:textId="051C1CC8" w:rsidR="00E830E6" w:rsidRDefault="00F2778A" w:rsidP="00C145FE">
      <w:r w:rsidRPr="00F2778A">
        <w:t xml:space="preserve">As language learning encompasses speaking and listening, the voice integration with ChatGPT </w:t>
      </w:r>
      <w:r w:rsidR="00E830E6">
        <w:t>strongly</w:t>
      </w:r>
      <w:r w:rsidRPr="00F2778A">
        <w:t xml:space="preserve"> impacts learning experiences. User testing revealed ambiguities in the audio recording conclusion process. </w:t>
      </w:r>
      <w:r w:rsidR="00E830E6" w:rsidRPr="00E830E6">
        <w:t>It is suggested to change the loading icon</w:t>
      </w:r>
      <w:r w:rsidR="00E830E6">
        <w:t xml:space="preserve"> to a stop recording icon and allow</w:t>
      </w:r>
      <w:r w:rsidR="00E830E6" w:rsidRPr="00E830E6">
        <w:t xml:space="preserve"> user</w:t>
      </w:r>
      <w:r w:rsidR="00E830E6">
        <w:t>s</w:t>
      </w:r>
      <w:r w:rsidR="00E830E6" w:rsidRPr="00E830E6">
        <w:t xml:space="preserve"> to control the recording process</w:t>
      </w:r>
      <w:r w:rsidR="00E23E87" w:rsidRPr="00E23E87">
        <w:t xml:space="preserve"> autonomously</w:t>
      </w:r>
      <w:r w:rsidR="00E23E87">
        <w:t>.</w:t>
      </w:r>
    </w:p>
    <w:p w14:paraId="3ADE9257" w14:textId="312BADCE" w:rsidR="00F2778A" w:rsidRDefault="00F2778A" w:rsidP="00C145FE">
      <w:r w:rsidRPr="00F2778A">
        <w:t xml:space="preserve">Currently, </w:t>
      </w:r>
      <w:r w:rsidR="00E23E87">
        <w:t>this</w:t>
      </w:r>
      <w:r w:rsidRPr="00F2778A">
        <w:t xml:space="preserve"> application offers four voices across two accents (UK and USA). For a richer experience, future iterations should integrate a wider array of voices, making interactions more engaging and lifelike.</w:t>
      </w:r>
    </w:p>
    <w:p w14:paraId="671133E6" w14:textId="67189015" w:rsidR="00486CFE" w:rsidRDefault="00000279" w:rsidP="003B78BD">
      <w:pPr>
        <w:pStyle w:val="3"/>
      </w:pPr>
      <w:bookmarkStart w:id="38" w:name="_Toc144193151"/>
      <w:r w:rsidRPr="00000279">
        <w:t>Technical</w:t>
      </w:r>
      <w:r w:rsidR="005C3838">
        <w:t xml:space="preserve"> Deb</w:t>
      </w:r>
      <w:r>
        <w:t>t</w:t>
      </w:r>
      <w:bookmarkEnd w:id="38"/>
    </w:p>
    <w:p w14:paraId="1C1A8E5B" w14:textId="2BEBFFC8" w:rsidR="005C3838" w:rsidRDefault="005C3838" w:rsidP="00600608">
      <w:r w:rsidRPr="005C3838">
        <w:t xml:space="preserve">Technical debt, in software development, describes the potential costs associated with opting for a quicker, simpler approach now, rather than adopting a more appropriate or sophisticated solution that might take longer. Accumulated technical debt can result in additional work in the future, making subsequent changes more challenging to implement. This application, developed in JavaScript without an external React State management library, began to exhibit symptoms of growing technical debt as the codebase expanded and as more states were needed to </w:t>
      </w:r>
      <w:r w:rsidR="00F82CE8" w:rsidRPr="005C3838">
        <w:t>fulfil</w:t>
      </w:r>
      <w:r w:rsidRPr="005C3838">
        <w:t xml:space="preserve"> application requirements.</w:t>
      </w:r>
    </w:p>
    <w:p w14:paraId="3C74A2C5" w14:textId="2AE130D1" w:rsidR="00600608" w:rsidRPr="004054EE" w:rsidRDefault="00600608" w:rsidP="00600608">
      <w:pPr>
        <w:rPr>
          <w:b/>
        </w:rPr>
      </w:pPr>
      <w:r w:rsidRPr="004054EE">
        <w:rPr>
          <w:b/>
        </w:rPr>
        <w:t>JavaScript vs TypeScript</w:t>
      </w:r>
    </w:p>
    <w:p w14:paraId="534A43D5" w14:textId="29B0D00A" w:rsidR="00486CFE" w:rsidRDefault="00F82CE8" w:rsidP="00600608">
      <w:r w:rsidRPr="00F82CE8">
        <w:t>JavaScript is a high-level, interpreted scripting language characterized by its dynamic typing. This dynamism</w:t>
      </w:r>
      <w:r w:rsidR="00A30886" w:rsidRPr="00A30886">
        <w:t xml:space="preserve"> means that variables don't have a fixed type; a variable that is initially assigned a string can later be assigned a number or an object.</w:t>
      </w:r>
      <w:r w:rsidR="00600608">
        <w:t xml:space="preserve"> </w:t>
      </w:r>
      <w:r w:rsidRPr="00F82CE8">
        <w:t>Although JavaScript is robust and versatile for web application development, its lack of type a</w:t>
      </w:r>
      <w:r>
        <w:t>nnotations becomes a limitation. E</w:t>
      </w:r>
      <w:r w:rsidRPr="00F82CE8">
        <w:t xml:space="preserve">specially as the </w:t>
      </w:r>
      <w:r>
        <w:t xml:space="preserve">codebase enlarges, </w:t>
      </w:r>
      <w:r w:rsidRPr="00F82CE8">
        <w:t xml:space="preserve">maintenance </w:t>
      </w:r>
      <w:r>
        <w:t xml:space="preserve">become complicated </w:t>
      </w:r>
      <w:r w:rsidRPr="00F82CE8">
        <w:t>due to its dynamic nature.</w:t>
      </w:r>
    </w:p>
    <w:p w14:paraId="26866D8C" w14:textId="0A308DF1" w:rsidR="00F82CE8" w:rsidRDefault="00600608" w:rsidP="00C145FE">
      <w:r>
        <w:t xml:space="preserve">In order to solve </w:t>
      </w:r>
      <w:r w:rsidR="001D63B4">
        <w:t>code maintaining</w:t>
      </w:r>
      <w:r>
        <w:t xml:space="preserve"> problem for the large codebase, TypeScript is proposed as a potential tool for refactoring. </w:t>
      </w:r>
      <w:r w:rsidR="00F82CE8" w:rsidRPr="00F82CE8">
        <w:t xml:space="preserve">TypeScript extends JavaScript by </w:t>
      </w:r>
      <w:r w:rsidR="00F82CE8" w:rsidRPr="00F82CE8">
        <w:lastRenderedPageBreak/>
        <w:t xml:space="preserve">introducing optional static typing, interfaces, generics, enums, decorators, and other features that streamline development. As this application becomes increasingly complex, TypeScript can enhance maintainability, offering tools that aid in implementing design patterns to solve </w:t>
      </w:r>
      <w:r w:rsidR="00E5035C">
        <w:t>complex</w:t>
      </w:r>
      <w:r w:rsidR="00F82CE8" w:rsidRPr="00F82CE8">
        <w:t xml:space="preserve"> problems.</w:t>
      </w:r>
    </w:p>
    <w:p w14:paraId="13B9DD03" w14:textId="38E78FDA" w:rsidR="004054EE" w:rsidRPr="004054EE" w:rsidRDefault="004054EE" w:rsidP="00C145FE">
      <w:pPr>
        <w:rPr>
          <w:b/>
        </w:rPr>
      </w:pPr>
      <w:r w:rsidRPr="004054EE">
        <w:rPr>
          <w:b/>
        </w:rPr>
        <w:t>React State Management</w:t>
      </w:r>
    </w:p>
    <w:p w14:paraId="1AD9A166" w14:textId="1C20F405" w:rsidR="004054EE" w:rsidRDefault="001D63B4" w:rsidP="00C145FE">
      <w:r w:rsidRPr="001D63B4">
        <w:t xml:space="preserve">State management is a critical aspect of React applications, especially as they grow in complexity. While React has its own built-in useState and useContext hooks for state management, </w:t>
      </w:r>
      <w:r w:rsidR="00E5035C" w:rsidRPr="00E5035C">
        <w:t>these tools can be inadequate for more intricate applications.</w:t>
      </w:r>
      <w:r w:rsidR="009B0B5A">
        <w:t xml:space="preserve"> </w:t>
      </w:r>
      <w:r w:rsidR="00E5035C">
        <w:t>As development progressed</w:t>
      </w:r>
      <w:r w:rsidR="009B0B5A">
        <w:t>, the application involves huge amount of state management</w:t>
      </w:r>
      <w:r w:rsidR="000F54BA">
        <w:t>, which causes prop drilling</w:t>
      </w:r>
      <w:r w:rsidR="003715FF">
        <w:t xml:space="preserve"> (</w:t>
      </w:r>
      <w:r w:rsidR="00E5035C">
        <w:t>such as</w:t>
      </w:r>
      <w:r w:rsidR="003715FF">
        <w:t xml:space="preserve"> review session component)</w:t>
      </w:r>
      <w:r w:rsidR="000F54BA">
        <w:t xml:space="preserve"> and </w:t>
      </w:r>
      <w:r w:rsidR="00CF10CF">
        <w:t>numerous</w:t>
      </w:r>
      <w:r w:rsidR="000F54BA">
        <w:t xml:space="preserve"> shared state</w:t>
      </w:r>
      <w:r w:rsidR="003715FF">
        <w:t xml:space="preserve"> (</w:t>
      </w:r>
      <w:r w:rsidR="00E5035C">
        <w:t>such as</w:t>
      </w:r>
      <w:r w:rsidR="003715FF">
        <w:t xml:space="preserve"> snack bar</w:t>
      </w:r>
      <w:r w:rsidR="00E5035C">
        <w:t>s</w:t>
      </w:r>
      <w:r w:rsidR="003715FF">
        <w:t>)</w:t>
      </w:r>
      <w:r w:rsidR="000F54BA">
        <w:t xml:space="preserve"> among components. Furthermore, </w:t>
      </w:r>
      <w:r w:rsidR="00CF10CF">
        <w:t xml:space="preserve">frequent </w:t>
      </w:r>
      <w:r w:rsidR="000F54BA">
        <w:t>sync</w:t>
      </w:r>
      <w:r w:rsidR="00CF10CF">
        <w:t>ing</w:t>
      </w:r>
      <w:r w:rsidR="000F54BA">
        <w:t xml:space="preserve"> frontend</w:t>
      </w:r>
      <w:r w:rsidR="000F54BA" w:rsidRPr="000F54BA">
        <w:t xml:space="preserve"> state</w:t>
      </w:r>
      <w:r w:rsidR="000F54BA">
        <w:t xml:space="preserve">s </w:t>
      </w:r>
      <w:r w:rsidR="00CF10CF">
        <w:t xml:space="preserve">with backend </w:t>
      </w:r>
      <w:r w:rsidR="000F54BA" w:rsidRPr="000F54BA">
        <w:t>data</w:t>
      </w:r>
      <w:r w:rsidR="000F54BA">
        <w:t xml:space="preserve"> also make</w:t>
      </w:r>
      <w:r w:rsidR="00CF10CF">
        <w:t>s</w:t>
      </w:r>
      <w:r w:rsidR="000F54BA">
        <w:t xml:space="preserve"> the state management more complex.</w:t>
      </w:r>
    </w:p>
    <w:p w14:paraId="1272A933" w14:textId="68182AB6" w:rsidR="00CF10CF" w:rsidRDefault="000F54BA" w:rsidP="00CF10CF">
      <w:r>
        <w:t xml:space="preserve">The React State management library, like Redux </w:t>
      </w:r>
      <w:r w:rsidR="00CF10CF">
        <w:t>or</w:t>
      </w:r>
      <w:r>
        <w:t xml:space="preserve"> MobX, can be </w:t>
      </w:r>
      <w:r w:rsidRPr="000F54BA">
        <w:t>introduced to simplify and structure state handling</w:t>
      </w:r>
      <w:r w:rsidR="00CF10CF">
        <w:t xml:space="preserve"> as a solution</w:t>
      </w:r>
      <w:r w:rsidR="00FF264B">
        <w:t xml:space="preserve"> in the future</w:t>
      </w:r>
      <w:r w:rsidRPr="000F54BA">
        <w:t>.</w:t>
      </w:r>
      <w:r w:rsidR="003715FF">
        <w:t xml:space="preserve"> </w:t>
      </w:r>
      <w:r w:rsidR="00CF10CF" w:rsidRPr="00CF10CF">
        <w:t>These libraries centralize state storage, utilize actions to describe state changes, and employ reducers to manage those changes.</w:t>
      </w:r>
      <w:r w:rsidR="003715FF">
        <w:t xml:space="preserve"> As the application become larger and complex in the future, the adoption of management library will </w:t>
      </w:r>
      <w:r w:rsidR="00CF10CF" w:rsidRPr="00CF10CF">
        <w:t>undoubtedly aid in maintaining the codebase more efficiently</w:t>
      </w:r>
      <w:r w:rsidR="00CF10CF">
        <w:t>.</w:t>
      </w:r>
    </w:p>
    <w:p w14:paraId="12A8E277" w14:textId="023E3647" w:rsidR="00486CFE" w:rsidRDefault="007C5F58" w:rsidP="00CF10CF">
      <w:pPr>
        <w:pStyle w:val="3"/>
      </w:pPr>
      <w:bookmarkStart w:id="39" w:name="_Toc144193152"/>
      <w:r>
        <w:t xml:space="preserve">Handling </w:t>
      </w:r>
      <w:r w:rsidR="00CF10CF">
        <w:t>Long-form Input</w:t>
      </w:r>
      <w:bookmarkEnd w:id="39"/>
      <w:r w:rsidR="00CF10CF">
        <w:t xml:space="preserve"> </w:t>
      </w:r>
    </w:p>
    <w:p w14:paraId="17669F4A" w14:textId="3805FEAD" w:rsidR="00A21375" w:rsidRDefault="007C5F58" w:rsidP="00C145FE">
      <w:r w:rsidRPr="007C5F58">
        <w:t xml:space="preserve">As addressed in the evaluation section, the application exhibits challenges when managing long-form input data. Beyond imposing restrictions and validating input length, it's essential to provide users with clear instructions on rectifying errors. Prioritizing improvements for long-form input data should be </w:t>
      </w:r>
      <w:r>
        <w:t xml:space="preserve">scheduled </w:t>
      </w:r>
      <w:r w:rsidRPr="007C5F58">
        <w:t>for future development.</w:t>
      </w:r>
    </w:p>
    <w:p w14:paraId="482CCCC2" w14:textId="5AA50F72" w:rsidR="00C145FE" w:rsidRDefault="00C145FE" w:rsidP="00A21375">
      <w:pPr>
        <w:pStyle w:val="2"/>
      </w:pPr>
      <w:bookmarkStart w:id="40" w:name="_Toc144193153"/>
      <w:r>
        <w:t>Summary</w:t>
      </w:r>
      <w:bookmarkEnd w:id="40"/>
    </w:p>
    <w:p w14:paraId="2958FBC5" w14:textId="03759671" w:rsidR="00F73D0F" w:rsidRPr="00C7160E" w:rsidRDefault="00C7160E" w:rsidP="00C7160E">
      <w:r w:rsidRPr="00C7160E">
        <w:t xml:space="preserve">This project </w:t>
      </w:r>
      <w:r>
        <w:t xml:space="preserve">explored the possibility and define the application requirements </w:t>
      </w:r>
      <w:r w:rsidR="00A94EA2" w:rsidRPr="00A94EA2">
        <w:t>constructing a ChatGPT-powered web application aimed at aiding EFL students in effectivel</w:t>
      </w:r>
      <w:r w:rsidR="00A94EA2">
        <w:t>y managing their study journals</w:t>
      </w:r>
      <w:r w:rsidRPr="00C7160E">
        <w:t xml:space="preserve">. </w:t>
      </w:r>
      <w:r w:rsidR="00A94EA2" w:rsidRPr="00A94EA2">
        <w:t xml:space="preserve">The application was developed using React and MUI for the frontend, while employing Node.js, Express, and PostgreSQL for the backend. </w:t>
      </w:r>
      <w:r>
        <w:t xml:space="preserve">The structured course, study system and review system provide a </w:t>
      </w:r>
      <w:r w:rsidR="00A94EA2">
        <w:t xml:space="preserve">robust </w:t>
      </w:r>
      <w:r w:rsidR="00A94EA2" w:rsidRPr="00A94EA2">
        <w:t>ecosystem</w:t>
      </w:r>
      <w:r>
        <w:t xml:space="preserve"> for users to </w:t>
      </w:r>
      <w:r w:rsidR="00A94EA2" w:rsidRPr="00A94EA2">
        <w:t xml:space="preserve">efficiently </w:t>
      </w:r>
      <w:r w:rsidR="00A94EA2">
        <w:t xml:space="preserve">navigate their learning journey. </w:t>
      </w:r>
      <w:r w:rsidR="00A94EA2" w:rsidRPr="00A94EA2">
        <w:t>Enhanced by external APIs, the integrated chatbots support voice interactions and provide translation</w:t>
      </w:r>
      <w:r w:rsidR="00A94EA2">
        <w:t xml:space="preserve"> function to assist users to learn English. </w:t>
      </w:r>
      <w:r w:rsidRPr="00C7160E">
        <w:t>Users can seamlessly transition between learning tasks, review sys</w:t>
      </w:r>
      <w:r w:rsidR="00A94EA2">
        <w:t>tems, and chatbot interactions</w:t>
      </w:r>
      <w:r w:rsidRPr="00C7160E">
        <w:t>.</w:t>
      </w:r>
      <w:r w:rsidR="00A94EA2">
        <w:t xml:space="preserve"> Manual testing and user testing are implemented to explore the limitation of this application. Reflection and future works are also discussed.</w:t>
      </w:r>
    </w:p>
    <w:p w14:paraId="7D6808CB" w14:textId="48F19770" w:rsidR="00DE5BAB" w:rsidRDefault="00DE5BAB" w:rsidP="00DE5BAB">
      <w:pPr>
        <w:spacing w:before="0"/>
        <w:jc w:val="left"/>
        <w:rPr>
          <w:rFonts w:eastAsiaTheme="majorEastAsia" w:cstheme="majorBidi"/>
          <w:b/>
          <w:bCs/>
          <w:sz w:val="32"/>
          <w:szCs w:val="32"/>
        </w:rPr>
      </w:pPr>
    </w:p>
    <w:p w14:paraId="774B71AF" w14:textId="48B41A4B" w:rsidR="007C5F58" w:rsidRDefault="007C5F58" w:rsidP="00DE5BAB">
      <w:pPr>
        <w:spacing w:before="0"/>
        <w:jc w:val="left"/>
        <w:rPr>
          <w:rFonts w:eastAsiaTheme="majorEastAsia" w:cstheme="majorBidi"/>
          <w:b/>
          <w:bCs/>
          <w:sz w:val="32"/>
          <w:szCs w:val="32"/>
        </w:rPr>
      </w:pPr>
    </w:p>
    <w:p w14:paraId="40617D8C" w14:textId="2B71076C" w:rsidR="007C5F58" w:rsidRDefault="007C5F58" w:rsidP="00DE5BAB">
      <w:pPr>
        <w:spacing w:before="0"/>
        <w:jc w:val="left"/>
        <w:rPr>
          <w:rFonts w:eastAsiaTheme="majorEastAsia" w:cstheme="majorBidi"/>
          <w:b/>
          <w:bCs/>
          <w:sz w:val="32"/>
          <w:szCs w:val="32"/>
        </w:rPr>
      </w:pPr>
    </w:p>
    <w:p w14:paraId="2A369161" w14:textId="2E6D9E7A" w:rsidR="007C5F58" w:rsidRDefault="007C5F58" w:rsidP="00DE5BAB">
      <w:pPr>
        <w:spacing w:before="0"/>
        <w:jc w:val="left"/>
        <w:rPr>
          <w:rFonts w:eastAsiaTheme="majorEastAsia" w:cstheme="majorBidi"/>
          <w:b/>
          <w:bCs/>
          <w:sz w:val="32"/>
          <w:szCs w:val="32"/>
        </w:rPr>
      </w:pPr>
    </w:p>
    <w:p w14:paraId="3E656F6F" w14:textId="77777777" w:rsidR="007C5F58" w:rsidRPr="00F72F7C" w:rsidRDefault="007C5F58" w:rsidP="00DE5BAB">
      <w:pPr>
        <w:spacing w:before="0"/>
        <w:jc w:val="left"/>
        <w:rPr>
          <w:rFonts w:eastAsiaTheme="majorEastAsia" w:cstheme="majorBidi"/>
          <w:b/>
          <w:bCs/>
          <w:sz w:val="32"/>
          <w:szCs w:val="32"/>
        </w:rPr>
      </w:pPr>
    </w:p>
    <w:p w14:paraId="00CAEB91" w14:textId="2670C61F" w:rsidR="00267CB4" w:rsidRDefault="00267CB4">
      <w:pPr>
        <w:spacing w:before="0"/>
        <w:jc w:val="left"/>
        <w:rPr>
          <w:rFonts w:eastAsiaTheme="majorEastAsia" w:cstheme="majorBidi"/>
          <w:b/>
          <w:bCs/>
          <w:sz w:val="32"/>
          <w:szCs w:val="32"/>
        </w:rPr>
      </w:pPr>
      <w:r>
        <w:rPr>
          <w:rFonts w:eastAsiaTheme="majorEastAsia" w:cstheme="majorBidi"/>
          <w:b/>
          <w:bCs/>
          <w:sz w:val="32"/>
          <w:szCs w:val="32"/>
        </w:rPr>
        <w:br w:type="page"/>
      </w:r>
    </w:p>
    <w:p w14:paraId="4F6D6289" w14:textId="77777777" w:rsidR="00E37976" w:rsidRDefault="00E37976">
      <w:pPr>
        <w:spacing w:before="0"/>
        <w:jc w:val="left"/>
        <w:rPr>
          <w:rFonts w:eastAsiaTheme="majorEastAsia" w:cstheme="majorBidi"/>
          <w:b/>
          <w:bCs/>
          <w:sz w:val="32"/>
          <w:szCs w:val="32"/>
        </w:rPr>
      </w:pPr>
    </w:p>
    <w:p w14:paraId="5B2557D0" w14:textId="77777777" w:rsidR="00A92693" w:rsidRDefault="00A92693">
      <w:pPr>
        <w:spacing w:before="0"/>
        <w:jc w:val="left"/>
        <w:rPr>
          <w:sz w:val="32"/>
          <w:szCs w:val="32"/>
        </w:rPr>
      </w:pPr>
      <w:r w:rsidRPr="00A92693">
        <w:rPr>
          <w:b/>
          <w:bCs/>
          <w:sz w:val="32"/>
          <w:szCs w:val="32"/>
        </w:rPr>
        <w:t>Bibliography</w:t>
      </w:r>
      <w:r w:rsidRPr="00A92693">
        <w:rPr>
          <w:sz w:val="32"/>
          <w:szCs w:val="32"/>
        </w:rPr>
        <w:t xml:space="preserve"> </w:t>
      </w:r>
    </w:p>
    <w:p w14:paraId="7C6D6978" w14:textId="77777777" w:rsidR="00A92693" w:rsidRPr="00A92693" w:rsidRDefault="00A92693" w:rsidP="00A92693">
      <w:pPr>
        <w:pStyle w:val="af"/>
      </w:pPr>
      <w:r w:rsidRPr="00A92693">
        <w:fldChar w:fldCharType="begin"/>
      </w:r>
      <w:r w:rsidRPr="00A92693">
        <w:instrText xml:space="preserve"> ADDIN ZOTERO_BIBL {"uncited":[],"omitted":[],"custom":[]} CSL_BIBLIOGRAPHY </w:instrText>
      </w:r>
      <w:r w:rsidRPr="00A92693">
        <w:fldChar w:fldCharType="separate"/>
      </w:r>
      <w:r w:rsidRPr="00A92693">
        <w:t xml:space="preserve">Alhalangy, Abdalilah.G.I. and AbdAlgane, M. (2023) ‘Exploring the Impact of AI on The EFL Context: A Case Study of Saudi Universities’, </w:t>
      </w:r>
      <w:r w:rsidRPr="00A92693">
        <w:rPr>
          <w:i/>
          <w:iCs/>
        </w:rPr>
        <w:t>Journal of Intercultural Communication</w:t>
      </w:r>
      <w:r w:rsidRPr="00A92693">
        <w:t>, pp. 41–49. Available at: https://doi.org/10.36923/jicc.v23i2.125.</w:t>
      </w:r>
    </w:p>
    <w:p w14:paraId="0C742D9D" w14:textId="77777777" w:rsidR="00A92693" w:rsidRPr="00A92693" w:rsidRDefault="00A92693" w:rsidP="00A92693">
      <w:pPr>
        <w:pStyle w:val="af"/>
      </w:pPr>
      <w:r w:rsidRPr="00A92693">
        <w:t xml:space="preserve">Ali, J.K.M. </w:t>
      </w:r>
      <w:r w:rsidRPr="00A92693">
        <w:rPr>
          <w:i/>
          <w:iCs/>
        </w:rPr>
        <w:t>et al.</w:t>
      </w:r>
      <w:r w:rsidRPr="00A92693">
        <w:t xml:space="preserve"> (2023) ‘Impact of ChatGPT on Learning Motivation:: Teachers and Students’ Voices’, </w:t>
      </w:r>
      <w:r w:rsidRPr="00A92693">
        <w:rPr>
          <w:i/>
          <w:iCs/>
        </w:rPr>
        <w:t>Journal of English Studies in Arabia Felix</w:t>
      </w:r>
      <w:r w:rsidRPr="00A92693">
        <w:t>, 2(1), pp. 41–49. Available at: https://doi.org/10.56540/jesaf.v2i1.51.</w:t>
      </w:r>
    </w:p>
    <w:p w14:paraId="60068DD1" w14:textId="77777777" w:rsidR="00A92693" w:rsidRPr="00A92693" w:rsidRDefault="00A92693" w:rsidP="00A92693">
      <w:pPr>
        <w:pStyle w:val="af"/>
      </w:pPr>
      <w:r w:rsidRPr="00A92693">
        <w:t xml:space="preserve">Bin-Hady, W. </w:t>
      </w:r>
      <w:r w:rsidRPr="00A92693">
        <w:rPr>
          <w:i/>
          <w:iCs/>
        </w:rPr>
        <w:t>et al.</w:t>
      </w:r>
      <w:r w:rsidRPr="00A92693">
        <w:t xml:space="preserve"> (2023) </w:t>
      </w:r>
      <w:r w:rsidRPr="00A92693">
        <w:rPr>
          <w:i/>
          <w:iCs/>
        </w:rPr>
        <w:t>Exploring the Dimensions of ChatGPT in English Language Learning: A Global Perspective</w:t>
      </w:r>
      <w:r w:rsidRPr="00A92693">
        <w:t>.</w:t>
      </w:r>
    </w:p>
    <w:p w14:paraId="767B6416" w14:textId="77777777" w:rsidR="00A92693" w:rsidRPr="00A92693" w:rsidRDefault="00A92693" w:rsidP="00A92693">
      <w:pPr>
        <w:pStyle w:val="af"/>
      </w:pPr>
      <w:r w:rsidRPr="00A92693">
        <w:t>Božić, V. (2023) ‘Chat GPT and education’. Available at: https://doi.org/10.13140/RG.2.2.18837.40168.</w:t>
      </w:r>
    </w:p>
    <w:p w14:paraId="76BBA609" w14:textId="77777777" w:rsidR="00A92693" w:rsidRPr="00A92693" w:rsidRDefault="00A92693" w:rsidP="00A92693">
      <w:pPr>
        <w:pStyle w:val="af"/>
      </w:pPr>
      <w:r w:rsidRPr="00A92693">
        <w:t xml:space="preserve">Canva (2023) </w:t>
      </w:r>
      <w:r w:rsidRPr="00A92693">
        <w:rPr>
          <w:i/>
          <w:iCs/>
        </w:rPr>
        <w:t>Everything about the color Cyan</w:t>
      </w:r>
      <w:r w:rsidRPr="00A92693">
        <w:t xml:space="preserve">, </w:t>
      </w:r>
      <w:r w:rsidRPr="00A92693">
        <w:rPr>
          <w:i/>
          <w:iCs/>
        </w:rPr>
        <w:t>Canva’s Design Wiki</w:t>
      </w:r>
      <w:r w:rsidRPr="00A92693">
        <w:t>. Available at: https://www.canva.com/colors/color-meanings/cyan/ (Accessed: 23 August 2023).</w:t>
      </w:r>
    </w:p>
    <w:p w14:paraId="17DDA5D4" w14:textId="77777777" w:rsidR="00A92693" w:rsidRPr="00A92693" w:rsidRDefault="00A92693" w:rsidP="00A92693">
      <w:pPr>
        <w:pStyle w:val="af"/>
      </w:pPr>
      <w:r w:rsidRPr="00A92693">
        <w:t xml:space="preserve">Chukharev-Hudilainen, E. and Klepikova, T.A. (2016) ‘The effectiveness of computer-based spaced repetition in foreign language vocabulary instruction: a double-blind study’, </w:t>
      </w:r>
      <w:r w:rsidRPr="00A92693">
        <w:rPr>
          <w:i/>
          <w:iCs/>
        </w:rPr>
        <w:t>CALICO Journal</w:t>
      </w:r>
      <w:r w:rsidRPr="00A92693">
        <w:t>, 33(3), pp. 334–354.</w:t>
      </w:r>
    </w:p>
    <w:p w14:paraId="2D2F618D" w14:textId="77777777" w:rsidR="00A92693" w:rsidRPr="00A92693" w:rsidRDefault="00A92693" w:rsidP="00A92693">
      <w:pPr>
        <w:pStyle w:val="af"/>
      </w:pPr>
      <w:r w:rsidRPr="00A92693">
        <w:t xml:space="preserve">Diwan, C. </w:t>
      </w:r>
      <w:r w:rsidRPr="00A92693">
        <w:rPr>
          <w:i/>
          <w:iCs/>
        </w:rPr>
        <w:t>et al.</w:t>
      </w:r>
      <w:r w:rsidRPr="00A92693">
        <w:t xml:space="preserve"> (2023) ‘AI-based learning content generation and learning pathway augmentation to increase learner engagement’, </w:t>
      </w:r>
      <w:r w:rsidRPr="00A92693">
        <w:rPr>
          <w:i/>
          <w:iCs/>
        </w:rPr>
        <w:t>Computers and Education: Artificial Intelligence</w:t>
      </w:r>
      <w:r w:rsidRPr="00A92693">
        <w:t>, 4, p. 100110. Available at: https://doi.org/10.1016/j.caeai.2022.100110.</w:t>
      </w:r>
    </w:p>
    <w:p w14:paraId="0DBE2628" w14:textId="77777777" w:rsidR="00A92693" w:rsidRPr="00A92693" w:rsidRDefault="00A92693" w:rsidP="00A92693">
      <w:pPr>
        <w:pStyle w:val="af"/>
      </w:pPr>
      <w:r w:rsidRPr="00A92693">
        <w:t xml:space="preserve">Duolingo (2023) </w:t>
      </w:r>
      <w:r w:rsidRPr="00A92693">
        <w:rPr>
          <w:i/>
          <w:iCs/>
        </w:rPr>
        <w:t>Learn a language for free</w:t>
      </w:r>
      <w:r w:rsidRPr="00A92693">
        <w:t xml:space="preserve">, </w:t>
      </w:r>
      <w:r w:rsidRPr="00A92693">
        <w:rPr>
          <w:i/>
          <w:iCs/>
        </w:rPr>
        <w:t>Duolingo</w:t>
      </w:r>
      <w:r w:rsidRPr="00A92693">
        <w:t>. Available at: https://www.duolingo.com/ (Accessed: 21 August 2023).</w:t>
      </w:r>
    </w:p>
    <w:p w14:paraId="52CA8E64" w14:textId="77777777" w:rsidR="00A92693" w:rsidRPr="00A92693" w:rsidRDefault="00A92693" w:rsidP="00A92693">
      <w:pPr>
        <w:pStyle w:val="af"/>
      </w:pPr>
      <w:r w:rsidRPr="00A92693">
        <w:t xml:space="preserve">Express (2023) </w:t>
      </w:r>
      <w:r w:rsidRPr="00A92693">
        <w:rPr>
          <w:i/>
          <w:iCs/>
        </w:rPr>
        <w:t>Express - Node.js web application framework</w:t>
      </w:r>
      <w:r w:rsidRPr="00A92693">
        <w:t>. Available at: https://expressjs.com/ (Accessed: 23 August 2023).</w:t>
      </w:r>
    </w:p>
    <w:p w14:paraId="3FC58591" w14:textId="77777777" w:rsidR="00A92693" w:rsidRPr="00A92693" w:rsidRDefault="00A92693" w:rsidP="00A92693">
      <w:pPr>
        <w:pStyle w:val="af"/>
      </w:pPr>
      <w:r w:rsidRPr="00A92693">
        <w:t xml:space="preserve">Farrokhnia, M. </w:t>
      </w:r>
      <w:r w:rsidRPr="00A92693">
        <w:rPr>
          <w:i/>
          <w:iCs/>
        </w:rPr>
        <w:t>et al.</w:t>
      </w:r>
      <w:r w:rsidRPr="00A92693">
        <w:t xml:space="preserve"> (2023) ‘A SWOT analysis of ChatGPT: Implications for educational practice and research’, </w:t>
      </w:r>
      <w:r w:rsidRPr="00A92693">
        <w:rPr>
          <w:i/>
          <w:iCs/>
        </w:rPr>
        <w:t>Innovations in Education and Teaching International</w:t>
      </w:r>
      <w:r w:rsidRPr="00A92693">
        <w:t>, 0(0), pp. 1–15. Available at: https://doi.org/10.1080/14703297.2023.2195846.</w:t>
      </w:r>
    </w:p>
    <w:p w14:paraId="17A1F374" w14:textId="77777777" w:rsidR="00A92693" w:rsidRPr="00A92693" w:rsidRDefault="00A92693" w:rsidP="00A92693">
      <w:pPr>
        <w:pStyle w:val="af"/>
      </w:pPr>
      <w:r w:rsidRPr="00A92693">
        <w:t xml:space="preserve">Fitria, T.N. (2023) ‘Artificial intelligence (AI) technology in OpenAI ChatGPT application: A review of ChatGPT in writing English essay’, </w:t>
      </w:r>
      <w:r w:rsidRPr="00A92693">
        <w:rPr>
          <w:i/>
          <w:iCs/>
        </w:rPr>
        <w:t>ELT Forum: Journal of English Language Teaching</w:t>
      </w:r>
      <w:r w:rsidRPr="00A92693">
        <w:t>, 12(1), pp. 44–58. Available at: https://doi.org/10.15294/elt.v12i1.64069.</w:t>
      </w:r>
    </w:p>
    <w:p w14:paraId="3B057292" w14:textId="77777777" w:rsidR="00A92693" w:rsidRPr="00A92693" w:rsidRDefault="00A92693" w:rsidP="00A92693">
      <w:pPr>
        <w:pStyle w:val="af"/>
      </w:pPr>
      <w:r w:rsidRPr="00A92693">
        <w:t xml:space="preserve">Glossika (2023) </w:t>
      </w:r>
      <w:r w:rsidRPr="00A92693">
        <w:rPr>
          <w:i/>
          <w:iCs/>
        </w:rPr>
        <w:t>Glossika Language Learning | Speak with Confidence</w:t>
      </w:r>
      <w:r w:rsidRPr="00A92693">
        <w:t>. Available at: https://ai.glossika.com/ (Accessed: 21 August 2023).</w:t>
      </w:r>
    </w:p>
    <w:p w14:paraId="5B09252D" w14:textId="77777777" w:rsidR="00A92693" w:rsidRPr="00A92693" w:rsidRDefault="00A92693" w:rsidP="00A92693">
      <w:pPr>
        <w:pStyle w:val="af"/>
      </w:pPr>
      <w:r w:rsidRPr="00A92693">
        <w:t xml:space="preserve">Han, J. </w:t>
      </w:r>
      <w:r w:rsidRPr="00A92693">
        <w:rPr>
          <w:i/>
          <w:iCs/>
        </w:rPr>
        <w:t>et al.</w:t>
      </w:r>
      <w:r w:rsidRPr="00A92693">
        <w:t xml:space="preserve"> (2023) ‘RECIPE: How to Integrate ChatGPT into EFL Writing Education’, </w:t>
      </w:r>
      <w:r w:rsidRPr="00A92693">
        <w:rPr>
          <w:i/>
          <w:iCs/>
        </w:rPr>
        <w:t>Proceedings of the Tenth ACM Conference on Learning @ Scale</w:t>
      </w:r>
      <w:r w:rsidRPr="00A92693">
        <w:t>, pp. 416–420. Available at: https://doi.org/10.1145/3573051.3596200.</w:t>
      </w:r>
    </w:p>
    <w:p w14:paraId="08E41CE6" w14:textId="77777777" w:rsidR="00A92693" w:rsidRPr="00A92693" w:rsidRDefault="00A92693" w:rsidP="00A92693">
      <w:pPr>
        <w:pStyle w:val="af"/>
      </w:pPr>
      <w:r w:rsidRPr="00A92693">
        <w:lastRenderedPageBreak/>
        <w:t xml:space="preserve">Jakob, N. (2020) </w:t>
      </w:r>
      <w:r w:rsidRPr="00A92693">
        <w:rPr>
          <w:i/>
          <w:iCs/>
        </w:rPr>
        <w:t>10 Usability Heuristics for User Interface Design</w:t>
      </w:r>
      <w:r w:rsidRPr="00A92693">
        <w:t xml:space="preserve">, </w:t>
      </w:r>
      <w:r w:rsidRPr="00A92693">
        <w:rPr>
          <w:i/>
          <w:iCs/>
        </w:rPr>
        <w:t>Nielsen Norman Group</w:t>
      </w:r>
      <w:r w:rsidRPr="00A92693">
        <w:t>. Available at: https://www.nngroup.com/articles/ten-usability-heuristics/ (Accessed: 27 August 2023).</w:t>
      </w:r>
    </w:p>
    <w:p w14:paraId="32354619" w14:textId="77777777" w:rsidR="00A92693" w:rsidRPr="00A92693" w:rsidRDefault="00A92693" w:rsidP="00A92693">
      <w:pPr>
        <w:pStyle w:val="af"/>
      </w:pPr>
      <w:r w:rsidRPr="00A92693">
        <w:t xml:space="preserve">Kang, S.H.K. (2016) ‘Spaced Repetition Promotes Efficient and Effective Learning: Policy Implications for Instruction’, </w:t>
      </w:r>
      <w:r w:rsidRPr="00A92693">
        <w:rPr>
          <w:i/>
          <w:iCs/>
        </w:rPr>
        <w:t>Policy Insights from the Behavioral and Brain Sciences</w:t>
      </w:r>
      <w:r w:rsidRPr="00A92693">
        <w:t>, 3(1), pp. 12–19. Available at: https://doi.org/10.1177/2372732215624708.</w:t>
      </w:r>
    </w:p>
    <w:p w14:paraId="40CEFCCE" w14:textId="77777777" w:rsidR="00A92693" w:rsidRPr="00A92693" w:rsidRDefault="00A92693" w:rsidP="00A92693">
      <w:pPr>
        <w:pStyle w:val="af"/>
      </w:pPr>
      <w:r w:rsidRPr="00A92693">
        <w:t>Klyshbekova, M. (2023) ‘ChatGPT and Language Learning’. Rochester, NY. Available at: https://doi.org/10.2139/ssrn.4488587.</w:t>
      </w:r>
    </w:p>
    <w:p w14:paraId="5FC54EDD" w14:textId="77777777" w:rsidR="00A92693" w:rsidRPr="00A92693" w:rsidRDefault="00A92693" w:rsidP="00A92693">
      <w:pPr>
        <w:pStyle w:val="af"/>
      </w:pPr>
      <w:r w:rsidRPr="00A92693">
        <w:t xml:space="preserve">Kohnke, L., Moorhouse, B.L. and Zou, D. (2023) ‘ChatGPT for Language Teaching and Learning’, </w:t>
      </w:r>
      <w:r w:rsidRPr="00A92693">
        <w:rPr>
          <w:i/>
          <w:iCs/>
        </w:rPr>
        <w:t>RELC Journal</w:t>
      </w:r>
      <w:r w:rsidRPr="00A92693">
        <w:t>, p. 00336882231162868. Available at: https://doi.org/10.1177/00336882231162868.</w:t>
      </w:r>
    </w:p>
    <w:p w14:paraId="2F6F60EF" w14:textId="77777777" w:rsidR="00A92693" w:rsidRPr="00A92693" w:rsidRDefault="00A92693" w:rsidP="00A92693">
      <w:pPr>
        <w:pStyle w:val="af"/>
      </w:pPr>
      <w:r w:rsidRPr="00A92693">
        <w:t xml:space="preserve">Langotalk (2023) </w:t>
      </w:r>
      <w:r w:rsidRPr="00A92693">
        <w:rPr>
          <w:i/>
          <w:iCs/>
        </w:rPr>
        <w:t>Langotalk: Learn Languages 6x Faster with AI</w:t>
      </w:r>
      <w:r w:rsidRPr="00A92693">
        <w:t xml:space="preserve">, </w:t>
      </w:r>
      <w:r w:rsidRPr="00A92693">
        <w:rPr>
          <w:i/>
          <w:iCs/>
        </w:rPr>
        <w:t>Langotalk</w:t>
      </w:r>
      <w:r w:rsidRPr="00A92693">
        <w:t>. Available at: https://www.langotalk.org (Accessed: 21 August 2023).</w:t>
      </w:r>
    </w:p>
    <w:p w14:paraId="5EE672D6" w14:textId="77777777" w:rsidR="00A92693" w:rsidRPr="00A92693" w:rsidRDefault="00A92693" w:rsidP="00A92693">
      <w:pPr>
        <w:pStyle w:val="af"/>
      </w:pPr>
      <w:r w:rsidRPr="00A92693">
        <w:t xml:space="preserve">Microsoft Azure (2023a) </w:t>
      </w:r>
      <w:r w:rsidRPr="00A92693">
        <w:rPr>
          <w:i/>
          <w:iCs/>
        </w:rPr>
        <w:t>Text to Speech – Realistic AI Voice Generator | Microsoft Azure</w:t>
      </w:r>
      <w:r w:rsidRPr="00A92693">
        <w:t>. Available at: https://azure.microsoft.com/en-us/products/ai-services/text-to-speech (Accessed: 23 August 2023).</w:t>
      </w:r>
    </w:p>
    <w:p w14:paraId="49D0568E" w14:textId="77777777" w:rsidR="00A92693" w:rsidRPr="00A92693" w:rsidRDefault="00A92693" w:rsidP="00A92693">
      <w:pPr>
        <w:pStyle w:val="af"/>
      </w:pPr>
      <w:r w:rsidRPr="00A92693">
        <w:t xml:space="preserve">Microsoft Azure (2023b) </w:t>
      </w:r>
      <w:r w:rsidRPr="00A92693">
        <w:rPr>
          <w:i/>
          <w:iCs/>
        </w:rPr>
        <w:t>Translator – Translation Software as a Service | Microsoft Azure</w:t>
      </w:r>
      <w:r w:rsidRPr="00A92693">
        <w:t>. Available at: https://azure.microsoft.com/en-us/products/ai-services/translator (Accessed: 23 August 2023).</w:t>
      </w:r>
    </w:p>
    <w:p w14:paraId="5895651E" w14:textId="77777777" w:rsidR="00A92693" w:rsidRPr="00A92693" w:rsidRDefault="00A92693" w:rsidP="00A92693">
      <w:pPr>
        <w:pStyle w:val="af"/>
      </w:pPr>
      <w:r w:rsidRPr="00A92693">
        <w:t xml:space="preserve">Mozilla (2023) </w:t>
      </w:r>
      <w:r w:rsidRPr="00A92693">
        <w:rPr>
          <w:i/>
          <w:iCs/>
        </w:rPr>
        <w:t>Web Speech API - Web APIs | MDN</w:t>
      </w:r>
      <w:r w:rsidRPr="00A92693">
        <w:t>. Available at: https://developer.mozilla.org/en-US/docs/Web/API/Web_Speech_API (Accessed: 23 August 2023).</w:t>
      </w:r>
    </w:p>
    <w:p w14:paraId="76552070" w14:textId="77777777" w:rsidR="00A92693" w:rsidRPr="00A92693" w:rsidRDefault="00A92693" w:rsidP="00A92693">
      <w:pPr>
        <w:pStyle w:val="af"/>
      </w:pPr>
      <w:r w:rsidRPr="00A92693">
        <w:t xml:space="preserve">MUI (2023a) </w:t>
      </w:r>
      <w:r w:rsidRPr="00A92693">
        <w:rPr>
          <w:i/>
          <w:iCs/>
        </w:rPr>
        <w:t>MUI: The React component library you always wanted</w:t>
      </w:r>
      <w:r w:rsidRPr="00A92693">
        <w:t>. Available at: https://mui.com/ (Accessed: 23 August 2023).</w:t>
      </w:r>
    </w:p>
    <w:p w14:paraId="3ACA6226" w14:textId="77777777" w:rsidR="00A92693" w:rsidRPr="00A92693" w:rsidRDefault="00A92693" w:rsidP="00A92693">
      <w:pPr>
        <w:pStyle w:val="af"/>
      </w:pPr>
      <w:r w:rsidRPr="00A92693">
        <w:t xml:space="preserve">MUI (2023b) </w:t>
      </w:r>
      <w:r w:rsidRPr="00A92693">
        <w:rPr>
          <w:i/>
          <w:iCs/>
        </w:rPr>
        <w:t>Testing - Material UI</w:t>
      </w:r>
      <w:r w:rsidRPr="00A92693">
        <w:t>. Available at: https://mui.com/material-ui/guides/testing/ (Accessed: 27 August 2023).</w:t>
      </w:r>
    </w:p>
    <w:p w14:paraId="01241038" w14:textId="77777777" w:rsidR="00A92693" w:rsidRPr="00A92693" w:rsidRDefault="00A92693" w:rsidP="00A92693">
      <w:pPr>
        <w:pStyle w:val="af"/>
      </w:pPr>
      <w:r w:rsidRPr="00A92693">
        <w:t xml:space="preserve">Murad, I.A., Surameery, N.M.S. and Shakor, M.Y. (2023) ‘Adopting ChatGPT to Enhance Educational Experiences’, </w:t>
      </w:r>
      <w:r w:rsidRPr="00A92693">
        <w:rPr>
          <w:i/>
          <w:iCs/>
        </w:rPr>
        <w:t>International Journal of Information Technology &amp; Computer Engineering (IJITC) ISSN</w:t>
      </w:r>
      <w:r w:rsidRPr="00A92693">
        <w:rPr>
          <w:rFonts w:ascii="Times New Roman" w:hAnsi="Times New Roman" w:cs="Times New Roman"/>
          <w:i/>
          <w:iCs/>
        </w:rPr>
        <w:t> </w:t>
      </w:r>
      <w:r w:rsidRPr="00A92693">
        <w:rPr>
          <w:i/>
          <w:iCs/>
        </w:rPr>
        <w:t>: 2455-5290</w:t>
      </w:r>
      <w:r w:rsidRPr="00A92693">
        <w:t>, 3(05), pp. 20–25. Available at: https://doi.org/10.55529/ijitc.35.20.25.</w:t>
      </w:r>
    </w:p>
    <w:p w14:paraId="5F8EE199" w14:textId="77777777" w:rsidR="00A92693" w:rsidRPr="00A92693" w:rsidRDefault="00A92693" w:rsidP="00A92693">
      <w:pPr>
        <w:pStyle w:val="af"/>
      </w:pPr>
      <w:r w:rsidRPr="00A92693">
        <w:t xml:space="preserve">Nguyen, T.T.H. (2023) ‘EFL Teachers’ Perspectives toward the Use of ChatGPT in Writing Classes: A Case Study at Van Lang University’, </w:t>
      </w:r>
      <w:r w:rsidRPr="00A92693">
        <w:rPr>
          <w:i/>
          <w:iCs/>
        </w:rPr>
        <w:t>International Journal of Language Instruction</w:t>
      </w:r>
      <w:r w:rsidRPr="00A92693">
        <w:t>, 2(3), pp. 1–47. Available at: https://doi.org/10.54855/ijli.23231.</w:t>
      </w:r>
    </w:p>
    <w:p w14:paraId="07719FB3" w14:textId="77777777" w:rsidR="00A92693" w:rsidRPr="00A92693" w:rsidRDefault="00A92693" w:rsidP="00A92693">
      <w:pPr>
        <w:pStyle w:val="af"/>
      </w:pPr>
      <w:r w:rsidRPr="00A92693">
        <w:t xml:space="preserve">OpenAI (2023) </w:t>
      </w:r>
      <w:r w:rsidRPr="00A92693">
        <w:rPr>
          <w:i/>
          <w:iCs/>
        </w:rPr>
        <w:t>OpenAI Platform</w:t>
      </w:r>
      <w:r w:rsidRPr="00A92693">
        <w:t>. Available at: https://platform.openai.com (Accessed: 23 August 2023).</w:t>
      </w:r>
    </w:p>
    <w:p w14:paraId="2D08514C" w14:textId="77777777" w:rsidR="00A92693" w:rsidRPr="00A92693" w:rsidRDefault="00A92693" w:rsidP="00A92693">
      <w:pPr>
        <w:pStyle w:val="af"/>
      </w:pPr>
      <w:r w:rsidRPr="00A92693">
        <w:t xml:space="preserve">React (2023) </w:t>
      </w:r>
      <w:r w:rsidRPr="00A92693">
        <w:rPr>
          <w:i/>
          <w:iCs/>
        </w:rPr>
        <w:t>React</w:t>
      </w:r>
      <w:r w:rsidRPr="00A92693">
        <w:t>. Available at: https://react.dev/ (Accessed: 23 August 2023).</w:t>
      </w:r>
    </w:p>
    <w:p w14:paraId="33239E16" w14:textId="77777777" w:rsidR="00A92693" w:rsidRPr="00A92693" w:rsidRDefault="00A92693" w:rsidP="00A92693">
      <w:pPr>
        <w:pStyle w:val="af"/>
      </w:pPr>
      <w:r w:rsidRPr="00A92693">
        <w:t xml:space="preserve">Schmidt-Fajlik, R. (2023) ‘ChatGPT as a Grammar Checker for Japanese English Language Learners: A Comparison with Grammarly and ProWritingAid’, </w:t>
      </w:r>
      <w:r w:rsidRPr="00A92693">
        <w:rPr>
          <w:i/>
          <w:iCs/>
        </w:rPr>
        <w:lastRenderedPageBreak/>
        <w:t>AsiaCALL Online Journal</w:t>
      </w:r>
      <w:r w:rsidRPr="00A92693">
        <w:t>, 14(1), pp. 105–119. Available at: https://doi.org/10.54855/acoj.231417.</w:t>
      </w:r>
    </w:p>
    <w:p w14:paraId="787484C9" w14:textId="77777777" w:rsidR="00A92693" w:rsidRPr="00A92693" w:rsidRDefault="00A92693" w:rsidP="00A92693">
      <w:pPr>
        <w:pStyle w:val="af"/>
      </w:pPr>
      <w:r w:rsidRPr="00A92693">
        <w:t xml:space="preserve">suhridpalsule and eric-urban (2023) </w:t>
      </w:r>
      <w:r w:rsidRPr="00A92693">
        <w:rPr>
          <w:i/>
          <w:iCs/>
        </w:rPr>
        <w:t>Prompt engineering techniques with Azure OpenAI - Azure OpenAI Service</w:t>
      </w:r>
      <w:r w:rsidRPr="00A92693">
        <w:t>. Available at: https://learn.microsoft.com/en-us/azure/ai-services/openai/concepts/advanced-prompt-engineering (Accessed: 25 August 2023).</w:t>
      </w:r>
    </w:p>
    <w:p w14:paraId="29170836" w14:textId="77777777" w:rsidR="00A92693" w:rsidRPr="00A92693" w:rsidRDefault="00A92693" w:rsidP="00A92693">
      <w:pPr>
        <w:pStyle w:val="af"/>
      </w:pPr>
      <w:r w:rsidRPr="00A92693">
        <w:t xml:space="preserve">Tlili, A. </w:t>
      </w:r>
      <w:r w:rsidRPr="00A92693">
        <w:rPr>
          <w:i/>
          <w:iCs/>
        </w:rPr>
        <w:t>et al.</w:t>
      </w:r>
      <w:r w:rsidRPr="00A92693">
        <w:t xml:space="preserve"> (2023) ‘What if the devil is my guardian angel: ChatGPT as a case study of using chatbots in education’, </w:t>
      </w:r>
      <w:r w:rsidRPr="00A92693">
        <w:rPr>
          <w:i/>
          <w:iCs/>
        </w:rPr>
        <w:t>Smart Learning Environments</w:t>
      </w:r>
      <w:r w:rsidRPr="00A92693">
        <w:t>, 10(1), p. 15. Available at: https://doi.org/10.1186/s40561-023-00237-x.</w:t>
      </w:r>
    </w:p>
    <w:p w14:paraId="73A2B663" w14:textId="77777777" w:rsidR="00A92693" w:rsidRPr="00A92693" w:rsidRDefault="00A92693" w:rsidP="00A92693">
      <w:pPr>
        <w:pStyle w:val="af"/>
      </w:pPr>
      <w:r w:rsidRPr="00A92693">
        <w:t xml:space="preserve">Topsakal, O. and Topsakal, E. (2022) ‘Framework for A Foreign Language Teaching Software for Children Utilizing AR, Voicebots and ChatGPT (Large Language Models)’, </w:t>
      </w:r>
      <w:r w:rsidRPr="00A92693">
        <w:rPr>
          <w:i/>
          <w:iCs/>
        </w:rPr>
        <w:t>The Journal of Cognitive Systems</w:t>
      </w:r>
      <w:r w:rsidRPr="00A92693">
        <w:t>, 7(2), pp. 33–38. Available at: https://doi.org/10.52876/jcs.1227392.</w:t>
      </w:r>
    </w:p>
    <w:p w14:paraId="443BEBB3" w14:textId="77777777" w:rsidR="00A92693" w:rsidRPr="00A92693" w:rsidRDefault="00A92693" w:rsidP="00A92693">
      <w:pPr>
        <w:pStyle w:val="af"/>
      </w:pPr>
      <w:r w:rsidRPr="00A92693">
        <w:t xml:space="preserve">White, J. </w:t>
      </w:r>
      <w:r w:rsidRPr="00A92693">
        <w:rPr>
          <w:i/>
          <w:iCs/>
        </w:rPr>
        <w:t>et al.</w:t>
      </w:r>
      <w:r w:rsidRPr="00A92693">
        <w:t xml:space="preserve"> (2023) ‘A Prompt Pattern Catalog to Enhance Prompt Engineering with ChatGPT’. Available at: https://doi.org/10.48550/ARXIV.2302.11382.</w:t>
      </w:r>
    </w:p>
    <w:p w14:paraId="49CE160E" w14:textId="77777777" w:rsidR="00A92693" w:rsidRPr="00A92693" w:rsidRDefault="00A92693" w:rsidP="00A92693">
      <w:pPr>
        <w:pStyle w:val="af"/>
      </w:pPr>
      <w:r w:rsidRPr="00A92693">
        <w:t>Woo, D.J., Guo, K., and Hengky Susanto (2023) ‘Cases of EFL Secondary Students’ Prompt Engineering Pathways to Complete a Writing Task with ChatGPT’. Available at: https://doi.org/10.13140/RG.2.2.31464.85762.</w:t>
      </w:r>
    </w:p>
    <w:p w14:paraId="023103BC" w14:textId="77777777" w:rsidR="00A92693" w:rsidRPr="00A92693" w:rsidRDefault="00A92693" w:rsidP="00A92693">
      <w:pPr>
        <w:pStyle w:val="af"/>
      </w:pPr>
      <w:r w:rsidRPr="00A92693">
        <w:t xml:space="preserve">Xiao, C. </w:t>
      </w:r>
      <w:r w:rsidRPr="00A92693">
        <w:rPr>
          <w:i/>
          <w:iCs/>
        </w:rPr>
        <w:t>et al.</w:t>
      </w:r>
      <w:r w:rsidRPr="00A92693">
        <w:t xml:space="preserve"> (2023) ‘Evaluating Reading Comprehension Exercises Generated by LLMs: A Showcase of ChatGPT in Education Applications’, in </w:t>
      </w:r>
      <w:r w:rsidRPr="00A92693">
        <w:rPr>
          <w:i/>
          <w:iCs/>
        </w:rPr>
        <w:t>Proceedings of the 18th Workshop on Innovative Use of NLP for Building Educational Applications (BEA 2023)</w:t>
      </w:r>
      <w:r w:rsidRPr="00A92693">
        <w:t xml:space="preserve">. </w:t>
      </w:r>
      <w:r w:rsidRPr="00A92693">
        <w:rPr>
          <w:i/>
          <w:iCs/>
        </w:rPr>
        <w:t>Proceedings of the 18th Workshop on Innovative Use of NLP for Building Educational Applications (BEA 2023)</w:t>
      </w:r>
      <w:r w:rsidRPr="00A92693">
        <w:t>, Toronto, Canada: Association for Computational Linguistics, pp. 610–625. Available at: https://doi.org/10.18653/v1/2023.bea-1.52.</w:t>
      </w:r>
    </w:p>
    <w:p w14:paraId="2D69054F" w14:textId="77777777" w:rsidR="00A92693" w:rsidRPr="00A92693" w:rsidRDefault="00A92693" w:rsidP="00A92693">
      <w:pPr>
        <w:pStyle w:val="af"/>
      </w:pPr>
      <w:r w:rsidRPr="00A92693">
        <w:t xml:space="preserve">Yang, J., Oh, K. and Youm, K. (2016) ‘English Vocabulary Learning System Based on Repetitive Learning and Rate-Matching Rule’, in A. De Gloria and R. Veltkamp (eds) </w:t>
      </w:r>
      <w:r w:rsidRPr="00A92693">
        <w:rPr>
          <w:i/>
          <w:iCs/>
        </w:rPr>
        <w:t>Games and Learning Alliance</w:t>
      </w:r>
      <w:r w:rsidRPr="00A92693">
        <w:t>. Cham: Springer International Publishing (Lecture Notes in Computer Science), pp. 189–195. Available at: https://doi.org/10.1007/978-3-319-40216-1_20.</w:t>
      </w:r>
    </w:p>
    <w:p w14:paraId="30FD8284" w14:textId="77777777" w:rsidR="00A92693" w:rsidRPr="00A92693" w:rsidRDefault="00A92693" w:rsidP="00A92693">
      <w:pPr>
        <w:pStyle w:val="af"/>
      </w:pPr>
      <w:r w:rsidRPr="00A92693">
        <w:t xml:space="preserve">Young, J.C. and Shishido, M. (2023) ‘Investigating OpenAI’s ChatGPT Potentials in Generating Chatbot’s Dialogue for English as a Foreign Language Learning’, </w:t>
      </w:r>
      <w:r w:rsidRPr="00A92693">
        <w:rPr>
          <w:i/>
          <w:iCs/>
        </w:rPr>
        <w:t>International Journal of Advanced Computer Science and Applications</w:t>
      </w:r>
      <w:r w:rsidRPr="00A92693">
        <w:t>, 14(6). Available at: https://doi.org/10.14569/IJACSA.2023.0140607.</w:t>
      </w:r>
    </w:p>
    <w:p w14:paraId="428C4033" w14:textId="50529F43" w:rsidR="007C5F58" w:rsidRPr="00A92693" w:rsidRDefault="00A92693">
      <w:pPr>
        <w:spacing w:before="0"/>
        <w:jc w:val="left"/>
        <w:rPr>
          <w:rFonts w:eastAsiaTheme="majorEastAsia" w:cstheme="majorBidi"/>
          <w:b/>
          <w:bCs/>
          <w:sz w:val="32"/>
          <w:szCs w:val="32"/>
        </w:rPr>
      </w:pPr>
      <w:r w:rsidRPr="00A92693">
        <w:fldChar w:fldCharType="end"/>
      </w:r>
      <w:r w:rsidR="007C5F58" w:rsidRPr="00A92693">
        <w:rPr>
          <w:sz w:val="32"/>
          <w:szCs w:val="32"/>
        </w:rPr>
        <w:br w:type="page"/>
      </w:r>
    </w:p>
    <w:p w14:paraId="2F8E316C" w14:textId="77777777" w:rsidR="00AD5C18" w:rsidRDefault="00AD5C18" w:rsidP="00F72F7C">
      <w:pPr>
        <w:pStyle w:val="1"/>
        <w:sectPr w:rsidR="00AD5C18" w:rsidSect="005E3085">
          <w:footerReference w:type="default" r:id="rId27"/>
          <w:pgSz w:w="11900" w:h="16840"/>
          <w:pgMar w:top="1440" w:right="1800" w:bottom="1440" w:left="1800" w:header="708" w:footer="708" w:gutter="0"/>
          <w:pgNumType w:start="1"/>
          <w:cols w:space="708"/>
          <w:docGrid w:linePitch="360"/>
        </w:sectPr>
      </w:pPr>
    </w:p>
    <w:p w14:paraId="141FBFEA" w14:textId="28D68810" w:rsidR="00E07749" w:rsidRDefault="00E07749" w:rsidP="00E07749">
      <w:pPr>
        <w:pStyle w:val="6"/>
      </w:pPr>
      <w:bookmarkStart w:id="41" w:name="_Toc144193154"/>
      <w:r w:rsidRPr="00E07749">
        <w:lastRenderedPageBreak/>
        <w:t>Interview Questions</w:t>
      </w:r>
      <w:bookmarkEnd w:id="41"/>
    </w:p>
    <w:p w14:paraId="2D036DEA" w14:textId="77777777" w:rsidR="00E07749" w:rsidRDefault="00E07749">
      <w:pPr>
        <w:spacing w:before="0"/>
        <w:jc w:val="left"/>
      </w:pPr>
    </w:p>
    <w:p w14:paraId="10987ED4" w14:textId="77777777" w:rsidR="00E07749" w:rsidRPr="00E07749" w:rsidRDefault="00E07749" w:rsidP="00E07749">
      <w:pPr>
        <w:spacing w:before="0"/>
        <w:jc w:val="left"/>
        <w:rPr>
          <w:lang w:val="en-US"/>
        </w:rPr>
      </w:pPr>
      <w:r w:rsidRPr="00E07749">
        <w:rPr>
          <w:lang w:val="en-US"/>
        </w:rPr>
        <w:t>Questions used to conduct User Requirement interviews.</w:t>
      </w:r>
    </w:p>
    <w:p w14:paraId="45464922" w14:textId="77777777" w:rsidR="00E07749" w:rsidRPr="00E07749" w:rsidRDefault="00E07749" w:rsidP="00E07749">
      <w:pPr>
        <w:spacing w:before="0"/>
        <w:jc w:val="left"/>
        <w:rPr>
          <w:lang w:val="en-US"/>
        </w:rPr>
      </w:pPr>
    </w:p>
    <w:p w14:paraId="34706715" w14:textId="5157080B" w:rsidR="00E07749" w:rsidRDefault="00E07749" w:rsidP="00B333AC">
      <w:pPr>
        <w:numPr>
          <w:ilvl w:val="0"/>
          <w:numId w:val="8"/>
        </w:numPr>
        <w:tabs>
          <w:tab w:val="num" w:pos="0"/>
        </w:tabs>
        <w:spacing w:before="0"/>
        <w:jc w:val="left"/>
        <w:rPr>
          <w:lang w:val="en-US"/>
        </w:rPr>
      </w:pPr>
      <w:r w:rsidRPr="00E07749">
        <w:rPr>
          <w:lang w:val="en-US"/>
        </w:rPr>
        <w:t>Could you briefly introduce yourself and describe your current fluency level in English?</w:t>
      </w:r>
    </w:p>
    <w:p w14:paraId="12DC67C3" w14:textId="77777777" w:rsidR="00E07749" w:rsidRPr="00E07749" w:rsidRDefault="00E07749" w:rsidP="00E07749">
      <w:pPr>
        <w:spacing w:before="0"/>
        <w:ind w:left="720"/>
        <w:jc w:val="left"/>
        <w:rPr>
          <w:lang w:val="en-US"/>
        </w:rPr>
      </w:pPr>
    </w:p>
    <w:p w14:paraId="572F6047" w14:textId="5614E15A" w:rsidR="00E07749" w:rsidRDefault="00E07749" w:rsidP="00B333AC">
      <w:pPr>
        <w:numPr>
          <w:ilvl w:val="0"/>
          <w:numId w:val="8"/>
        </w:numPr>
        <w:tabs>
          <w:tab w:val="num" w:pos="0"/>
        </w:tabs>
        <w:spacing w:before="0"/>
        <w:jc w:val="left"/>
        <w:rPr>
          <w:lang w:val="en-US"/>
        </w:rPr>
      </w:pPr>
      <w:r w:rsidRPr="00E07749">
        <w:rPr>
          <w:lang w:val="en-US"/>
        </w:rPr>
        <w:t>What challenges have you encountered while learning English?</w:t>
      </w:r>
    </w:p>
    <w:p w14:paraId="7A160B4A" w14:textId="77777777" w:rsidR="00E07749" w:rsidRPr="00E07749" w:rsidRDefault="00E07749" w:rsidP="00E07749">
      <w:pPr>
        <w:spacing w:before="0"/>
        <w:ind w:left="720"/>
        <w:jc w:val="left"/>
        <w:rPr>
          <w:lang w:val="en-US"/>
        </w:rPr>
      </w:pPr>
    </w:p>
    <w:p w14:paraId="4F8D60DA" w14:textId="1A85ED68" w:rsidR="00E07749" w:rsidRDefault="00E07749" w:rsidP="00B333AC">
      <w:pPr>
        <w:numPr>
          <w:ilvl w:val="0"/>
          <w:numId w:val="8"/>
        </w:numPr>
        <w:tabs>
          <w:tab w:val="num" w:pos="0"/>
        </w:tabs>
        <w:spacing w:before="0"/>
        <w:jc w:val="left"/>
        <w:rPr>
          <w:lang w:val="en-US"/>
        </w:rPr>
      </w:pPr>
      <w:r w:rsidRPr="00E07749">
        <w:rPr>
          <w:lang w:val="en-US"/>
        </w:rPr>
        <w:t>Which EFL (English as a Foreign Language) education software or apps have you used in the past?</w:t>
      </w:r>
    </w:p>
    <w:p w14:paraId="1EF17F8E" w14:textId="77777777" w:rsidR="00E07749" w:rsidRPr="00E07749" w:rsidRDefault="00E07749" w:rsidP="00E07749">
      <w:pPr>
        <w:spacing w:before="0"/>
        <w:ind w:left="720"/>
        <w:jc w:val="left"/>
        <w:rPr>
          <w:lang w:val="en-US"/>
        </w:rPr>
      </w:pPr>
    </w:p>
    <w:p w14:paraId="7DC97BF5" w14:textId="015AC491" w:rsidR="00E07749" w:rsidRDefault="00E07749" w:rsidP="00B333AC">
      <w:pPr>
        <w:numPr>
          <w:ilvl w:val="0"/>
          <w:numId w:val="8"/>
        </w:numPr>
        <w:tabs>
          <w:tab w:val="num" w:pos="0"/>
        </w:tabs>
        <w:spacing w:before="0"/>
        <w:jc w:val="left"/>
        <w:rPr>
          <w:lang w:val="en-US"/>
        </w:rPr>
      </w:pPr>
      <w:r w:rsidRPr="00E07749">
        <w:rPr>
          <w:lang w:val="en-US"/>
        </w:rPr>
        <w:t>Can you share your experience using these EFL education software or apps? Were they helpful? Why?</w:t>
      </w:r>
    </w:p>
    <w:p w14:paraId="1233AE25" w14:textId="77777777" w:rsidR="00E07749" w:rsidRPr="00E07749" w:rsidRDefault="00E07749" w:rsidP="00E07749">
      <w:pPr>
        <w:spacing w:before="0"/>
        <w:ind w:left="720"/>
        <w:jc w:val="left"/>
        <w:rPr>
          <w:lang w:val="en-US"/>
        </w:rPr>
      </w:pPr>
    </w:p>
    <w:p w14:paraId="35A5745E" w14:textId="50EE29DF" w:rsidR="00E07749" w:rsidRDefault="00E07749" w:rsidP="00B333AC">
      <w:pPr>
        <w:numPr>
          <w:ilvl w:val="0"/>
          <w:numId w:val="8"/>
        </w:numPr>
        <w:tabs>
          <w:tab w:val="num" w:pos="0"/>
        </w:tabs>
        <w:spacing w:before="0"/>
        <w:jc w:val="left"/>
        <w:rPr>
          <w:lang w:val="en-US"/>
        </w:rPr>
      </w:pPr>
      <w:r w:rsidRPr="00E07749">
        <w:rPr>
          <w:lang w:val="en-US"/>
        </w:rPr>
        <w:t>In what ways do you think EFL education software could be improved?</w:t>
      </w:r>
    </w:p>
    <w:p w14:paraId="5BC91D90" w14:textId="77777777" w:rsidR="00E07749" w:rsidRPr="00E07749" w:rsidRDefault="00E07749" w:rsidP="00E07749">
      <w:pPr>
        <w:spacing w:before="0"/>
        <w:ind w:left="720"/>
        <w:jc w:val="left"/>
        <w:rPr>
          <w:lang w:val="en-US"/>
        </w:rPr>
      </w:pPr>
    </w:p>
    <w:p w14:paraId="276E187C" w14:textId="14DCEC74" w:rsidR="00E07749" w:rsidRDefault="00E07749" w:rsidP="00B333AC">
      <w:pPr>
        <w:numPr>
          <w:ilvl w:val="0"/>
          <w:numId w:val="8"/>
        </w:numPr>
        <w:tabs>
          <w:tab w:val="num" w:pos="0"/>
        </w:tabs>
        <w:spacing w:before="0"/>
        <w:jc w:val="left"/>
        <w:rPr>
          <w:lang w:val="en-US"/>
        </w:rPr>
      </w:pPr>
      <w:r w:rsidRPr="00E07749">
        <w:rPr>
          <w:lang w:val="en-US"/>
        </w:rPr>
        <w:t>Are you familiar with or have you used ChatGPT? If yes, have you used it to assist with your English learning? If not, why?</w:t>
      </w:r>
    </w:p>
    <w:p w14:paraId="7A67E23F" w14:textId="77777777" w:rsidR="00E07749" w:rsidRPr="00E07749" w:rsidRDefault="00E07749" w:rsidP="00E07749">
      <w:pPr>
        <w:spacing w:before="0"/>
        <w:ind w:left="720"/>
        <w:jc w:val="left"/>
        <w:rPr>
          <w:lang w:val="en-US"/>
        </w:rPr>
      </w:pPr>
    </w:p>
    <w:p w14:paraId="45AE1AD3" w14:textId="5EEA7994" w:rsidR="00E07749" w:rsidRDefault="00E07749" w:rsidP="00B333AC">
      <w:pPr>
        <w:numPr>
          <w:ilvl w:val="0"/>
          <w:numId w:val="8"/>
        </w:numPr>
        <w:tabs>
          <w:tab w:val="num" w:pos="0"/>
        </w:tabs>
        <w:spacing w:before="0"/>
        <w:jc w:val="left"/>
        <w:rPr>
          <w:lang w:val="en-US"/>
        </w:rPr>
      </w:pPr>
      <w:r w:rsidRPr="00E07749">
        <w:rPr>
          <w:lang w:val="en-US"/>
        </w:rPr>
        <w:t>In your opinion, how could ChatGPT be further tailored to support English learners?</w:t>
      </w:r>
    </w:p>
    <w:p w14:paraId="6446FA48" w14:textId="77777777" w:rsidR="00E07749" w:rsidRPr="00E07749" w:rsidRDefault="00E07749" w:rsidP="00E07749">
      <w:pPr>
        <w:spacing w:before="0"/>
        <w:ind w:left="720"/>
        <w:jc w:val="left"/>
        <w:rPr>
          <w:lang w:val="en-US"/>
        </w:rPr>
      </w:pPr>
    </w:p>
    <w:p w14:paraId="4347D8F5" w14:textId="77777777" w:rsidR="00E07749" w:rsidRPr="00E07749" w:rsidRDefault="00E07749" w:rsidP="00B333AC">
      <w:pPr>
        <w:numPr>
          <w:ilvl w:val="0"/>
          <w:numId w:val="8"/>
        </w:numPr>
        <w:tabs>
          <w:tab w:val="num" w:pos="0"/>
        </w:tabs>
        <w:spacing w:before="0"/>
        <w:jc w:val="left"/>
        <w:rPr>
          <w:lang w:val="en-US"/>
        </w:rPr>
      </w:pPr>
      <w:r w:rsidRPr="00E07749">
        <w:rPr>
          <w:lang w:val="en-US"/>
        </w:rPr>
        <w:t>What specific features do you desire in an EFL education software?</w:t>
      </w:r>
    </w:p>
    <w:p w14:paraId="3693A944" w14:textId="4078A9CE" w:rsidR="00C50DD9" w:rsidRDefault="00C50DD9">
      <w:pPr>
        <w:spacing w:before="0"/>
        <w:jc w:val="left"/>
        <w:rPr>
          <w:rFonts w:eastAsiaTheme="majorEastAsia" w:cstheme="majorBidi"/>
          <w:b/>
          <w:bCs/>
          <w:sz w:val="32"/>
          <w:szCs w:val="32"/>
        </w:rPr>
      </w:pPr>
      <w:r>
        <w:br w:type="page"/>
      </w:r>
    </w:p>
    <w:p w14:paraId="11A36015" w14:textId="317E1027" w:rsidR="00C50DD9" w:rsidRDefault="000276BA" w:rsidP="000276BA">
      <w:pPr>
        <w:pStyle w:val="6"/>
      </w:pPr>
      <w:bookmarkStart w:id="42" w:name="_Toc144193155"/>
      <w:r w:rsidRPr="000276BA">
        <w:lastRenderedPageBreak/>
        <w:t>MoSCoW Prioritisation</w:t>
      </w:r>
      <w:bookmarkEnd w:id="42"/>
    </w:p>
    <w:p w14:paraId="06932767" w14:textId="77777777" w:rsidR="00FF264B" w:rsidRDefault="00FF264B" w:rsidP="000276BA">
      <w:pPr>
        <w:rPr>
          <w:lang w:val="en-US"/>
        </w:rPr>
      </w:pPr>
    </w:p>
    <w:p w14:paraId="21E1E47D" w14:textId="2EFEF895" w:rsidR="000276BA" w:rsidRPr="000276BA" w:rsidRDefault="000276BA" w:rsidP="000276BA">
      <w:pPr>
        <w:rPr>
          <w:lang w:val="en-US"/>
        </w:rPr>
      </w:pPr>
      <w:r w:rsidRPr="000276BA">
        <w:rPr>
          <w:lang w:val="en-US"/>
        </w:rPr>
        <w:t>Below are the prioritized requirements for the application:</w:t>
      </w:r>
    </w:p>
    <w:p w14:paraId="72076281" w14:textId="77777777" w:rsidR="000276BA" w:rsidRPr="000276BA" w:rsidRDefault="000276BA" w:rsidP="000276BA">
      <w:pPr>
        <w:rPr>
          <w:lang w:val="en-US"/>
        </w:rPr>
      </w:pPr>
    </w:p>
    <w:p w14:paraId="205AD990" w14:textId="77777777" w:rsidR="000276BA" w:rsidRPr="000276BA" w:rsidRDefault="000276BA" w:rsidP="000276BA">
      <w:pPr>
        <w:rPr>
          <w:b/>
          <w:lang w:val="en-US"/>
        </w:rPr>
      </w:pPr>
      <w:r w:rsidRPr="000276BA">
        <w:rPr>
          <w:b/>
          <w:lang w:val="en-US"/>
        </w:rPr>
        <w:t>M</w:t>
      </w:r>
      <w:r w:rsidRPr="000276BA">
        <w:rPr>
          <w:rFonts w:hint="eastAsia"/>
          <w:b/>
          <w:lang w:val="en-US"/>
        </w:rPr>
        <w:t>ust</w:t>
      </w:r>
      <w:r w:rsidRPr="000276BA">
        <w:rPr>
          <w:b/>
          <w:lang w:val="en-US"/>
        </w:rPr>
        <w:t xml:space="preserve"> </w:t>
      </w:r>
      <w:r w:rsidRPr="000276BA">
        <w:rPr>
          <w:rFonts w:hint="eastAsia"/>
          <w:b/>
          <w:lang w:val="en-US"/>
        </w:rPr>
        <w:t>have:</w:t>
      </w:r>
    </w:p>
    <w:p w14:paraId="585935F7" w14:textId="77777777" w:rsidR="000276BA" w:rsidRPr="000276BA" w:rsidRDefault="000276BA" w:rsidP="000276BA">
      <w:pPr>
        <w:rPr>
          <w:lang w:val="en-US"/>
        </w:rPr>
      </w:pPr>
    </w:p>
    <w:p w14:paraId="71781799" w14:textId="77777777" w:rsidR="000276BA" w:rsidRPr="000276BA" w:rsidRDefault="000276BA" w:rsidP="00B333AC">
      <w:pPr>
        <w:numPr>
          <w:ilvl w:val="0"/>
          <w:numId w:val="9"/>
        </w:numPr>
        <w:rPr>
          <w:lang w:val="en-US"/>
        </w:rPr>
      </w:pPr>
      <w:r w:rsidRPr="000276BA">
        <w:rPr>
          <w:lang w:val="en-US"/>
        </w:rPr>
        <w:t>Users must be able to register/login to the account to track their learning process.</w:t>
      </w:r>
    </w:p>
    <w:p w14:paraId="272E44BD" w14:textId="77777777" w:rsidR="000276BA" w:rsidRPr="000276BA" w:rsidRDefault="000276BA" w:rsidP="00B333AC">
      <w:pPr>
        <w:numPr>
          <w:ilvl w:val="0"/>
          <w:numId w:val="9"/>
        </w:numPr>
        <w:rPr>
          <w:lang w:val="en-US"/>
        </w:rPr>
      </w:pPr>
      <w:r w:rsidRPr="000276BA">
        <w:rPr>
          <w:lang w:val="en-US"/>
        </w:rPr>
        <w:t>Users must be able to practice English with AI Chatbot.</w:t>
      </w:r>
    </w:p>
    <w:p w14:paraId="350FDFC0" w14:textId="77777777" w:rsidR="000276BA" w:rsidRPr="000276BA" w:rsidRDefault="000276BA" w:rsidP="00B333AC">
      <w:pPr>
        <w:numPr>
          <w:ilvl w:val="0"/>
          <w:numId w:val="9"/>
        </w:numPr>
        <w:rPr>
          <w:lang w:val="en-US"/>
        </w:rPr>
      </w:pPr>
      <w:r w:rsidRPr="000276BA">
        <w:rPr>
          <w:lang w:val="en-US"/>
        </w:rPr>
        <w:t>Users must be able to use the text and audio input to interact with AI Chatbot.</w:t>
      </w:r>
    </w:p>
    <w:p w14:paraId="3D07A177" w14:textId="77777777" w:rsidR="000276BA" w:rsidRPr="000276BA" w:rsidRDefault="000276BA" w:rsidP="00B333AC">
      <w:pPr>
        <w:numPr>
          <w:ilvl w:val="0"/>
          <w:numId w:val="9"/>
        </w:numPr>
        <w:rPr>
          <w:lang w:val="en-US"/>
        </w:rPr>
      </w:pPr>
      <w:r w:rsidRPr="000276BA">
        <w:rPr>
          <w:lang w:val="en-US"/>
        </w:rPr>
        <w:t>The Chatbot must be able to generate response in the text and audio formats.</w:t>
      </w:r>
    </w:p>
    <w:p w14:paraId="68CA2E77" w14:textId="77777777" w:rsidR="000276BA" w:rsidRPr="000276BA" w:rsidRDefault="000276BA" w:rsidP="00B333AC">
      <w:pPr>
        <w:numPr>
          <w:ilvl w:val="0"/>
          <w:numId w:val="9"/>
        </w:numPr>
        <w:rPr>
          <w:lang w:val="en-US"/>
        </w:rPr>
      </w:pPr>
      <w:r w:rsidRPr="000276BA">
        <w:rPr>
          <w:lang w:val="en-US"/>
        </w:rPr>
        <w:t>Users must be able to make CRUD(create, read, update, delete) operation in the study plan systems.</w:t>
      </w:r>
    </w:p>
    <w:p w14:paraId="2F657C13" w14:textId="77777777" w:rsidR="000276BA" w:rsidRPr="000276BA" w:rsidRDefault="000276BA" w:rsidP="00B333AC">
      <w:pPr>
        <w:numPr>
          <w:ilvl w:val="0"/>
          <w:numId w:val="9"/>
        </w:numPr>
        <w:rPr>
          <w:lang w:val="en-US"/>
        </w:rPr>
      </w:pPr>
      <w:r w:rsidRPr="000276BA">
        <w:rPr>
          <w:lang w:val="en-US"/>
        </w:rPr>
        <w:t>Users must be able to make CRUD(create, read, update, delete) operation in the review mechanism systems.</w:t>
      </w:r>
    </w:p>
    <w:p w14:paraId="6355AD82" w14:textId="77777777" w:rsidR="000276BA" w:rsidRPr="000276BA" w:rsidRDefault="000276BA" w:rsidP="00B333AC">
      <w:pPr>
        <w:numPr>
          <w:ilvl w:val="0"/>
          <w:numId w:val="9"/>
        </w:numPr>
        <w:rPr>
          <w:lang w:val="en-US"/>
        </w:rPr>
      </w:pPr>
      <w:r w:rsidRPr="000276BA">
        <w:rPr>
          <w:lang w:val="en-US"/>
        </w:rPr>
        <w:t>The review system must be able to generate a default spaced repetition strategy review schedule for users.</w:t>
      </w:r>
    </w:p>
    <w:p w14:paraId="68EE2E70" w14:textId="77777777" w:rsidR="000276BA" w:rsidRPr="000276BA" w:rsidRDefault="000276BA" w:rsidP="00B333AC">
      <w:pPr>
        <w:numPr>
          <w:ilvl w:val="0"/>
          <w:numId w:val="9"/>
        </w:numPr>
        <w:rPr>
          <w:lang w:val="en-US"/>
        </w:rPr>
      </w:pPr>
      <w:r w:rsidRPr="000276BA">
        <w:rPr>
          <w:lang w:val="en-US"/>
        </w:rPr>
        <w:t>The review system must be able to remind users to review content upon logging into the website.</w:t>
      </w:r>
    </w:p>
    <w:p w14:paraId="14787334" w14:textId="77777777" w:rsidR="000276BA" w:rsidRPr="000276BA" w:rsidRDefault="000276BA" w:rsidP="000276BA">
      <w:pPr>
        <w:rPr>
          <w:lang w:val="en-US"/>
        </w:rPr>
      </w:pPr>
    </w:p>
    <w:p w14:paraId="6BE856AC" w14:textId="77777777" w:rsidR="000276BA" w:rsidRPr="000276BA" w:rsidRDefault="000276BA" w:rsidP="000276BA">
      <w:pPr>
        <w:rPr>
          <w:b/>
          <w:lang w:val="en-US"/>
        </w:rPr>
      </w:pPr>
      <w:r w:rsidRPr="000276BA">
        <w:rPr>
          <w:rFonts w:hint="eastAsia"/>
          <w:b/>
          <w:lang w:val="en-US"/>
        </w:rPr>
        <w:t>Should</w:t>
      </w:r>
      <w:r w:rsidRPr="000276BA">
        <w:rPr>
          <w:b/>
          <w:lang w:val="en-US"/>
        </w:rPr>
        <w:t xml:space="preserve"> </w:t>
      </w:r>
      <w:r w:rsidRPr="000276BA">
        <w:rPr>
          <w:rFonts w:hint="eastAsia"/>
          <w:b/>
          <w:lang w:val="en-US"/>
        </w:rPr>
        <w:t>have:</w:t>
      </w:r>
    </w:p>
    <w:p w14:paraId="4B51FAF2" w14:textId="77777777" w:rsidR="000276BA" w:rsidRPr="000276BA" w:rsidRDefault="000276BA" w:rsidP="00B333AC">
      <w:pPr>
        <w:numPr>
          <w:ilvl w:val="0"/>
          <w:numId w:val="10"/>
        </w:numPr>
        <w:rPr>
          <w:lang w:val="en-US"/>
        </w:rPr>
      </w:pPr>
      <w:r w:rsidRPr="000276BA">
        <w:rPr>
          <w:lang w:val="en-US"/>
        </w:rPr>
        <w:t>Users should be able to select their preferred input format (text or audio) for the AI chatbot.</w:t>
      </w:r>
    </w:p>
    <w:p w14:paraId="2314F680" w14:textId="77777777" w:rsidR="000276BA" w:rsidRPr="000276BA" w:rsidRDefault="000276BA" w:rsidP="00B333AC">
      <w:pPr>
        <w:numPr>
          <w:ilvl w:val="0"/>
          <w:numId w:val="10"/>
        </w:numPr>
        <w:rPr>
          <w:lang w:val="en-US"/>
        </w:rPr>
      </w:pPr>
      <w:r w:rsidRPr="000276BA">
        <w:rPr>
          <w:lang w:val="en-US"/>
        </w:rPr>
        <w:t>User should be able to select their preferred output (text or audio) from the AI chatbot.</w:t>
      </w:r>
    </w:p>
    <w:p w14:paraId="76414525" w14:textId="77777777" w:rsidR="000276BA" w:rsidRPr="000276BA" w:rsidRDefault="000276BA" w:rsidP="00B333AC">
      <w:pPr>
        <w:numPr>
          <w:ilvl w:val="0"/>
          <w:numId w:val="10"/>
        </w:numPr>
        <w:rPr>
          <w:lang w:val="en-US"/>
        </w:rPr>
      </w:pPr>
      <w:r w:rsidRPr="000276BA">
        <w:rPr>
          <w:lang w:val="en-US"/>
        </w:rPr>
        <w:t>The web app should incorporate a prompts management mechanism to improve the performance of AI chatbot.</w:t>
      </w:r>
    </w:p>
    <w:p w14:paraId="41068292" w14:textId="77777777" w:rsidR="000276BA" w:rsidRPr="000276BA" w:rsidRDefault="000276BA" w:rsidP="00B333AC">
      <w:pPr>
        <w:numPr>
          <w:ilvl w:val="0"/>
          <w:numId w:val="10"/>
        </w:numPr>
        <w:rPr>
          <w:lang w:val="en-US"/>
        </w:rPr>
      </w:pPr>
      <w:r w:rsidRPr="000276BA">
        <w:rPr>
          <w:lang w:val="en-US"/>
        </w:rPr>
        <w:t>The users should be able to select diverse chatbots for various learning purpose.</w:t>
      </w:r>
    </w:p>
    <w:p w14:paraId="31CBE4B2" w14:textId="77777777" w:rsidR="000276BA" w:rsidRPr="000276BA" w:rsidRDefault="000276BA" w:rsidP="00B333AC">
      <w:pPr>
        <w:numPr>
          <w:ilvl w:val="0"/>
          <w:numId w:val="10"/>
        </w:numPr>
        <w:rPr>
          <w:lang w:val="en-US"/>
        </w:rPr>
      </w:pPr>
      <w:r w:rsidRPr="000276BA">
        <w:rPr>
          <w:lang w:val="en-US"/>
        </w:rPr>
        <w:t>The review system should provide overview statistics of review tasks.</w:t>
      </w:r>
    </w:p>
    <w:p w14:paraId="76114957" w14:textId="77777777" w:rsidR="000276BA" w:rsidRPr="000276BA" w:rsidRDefault="000276BA" w:rsidP="00B333AC">
      <w:pPr>
        <w:numPr>
          <w:ilvl w:val="0"/>
          <w:numId w:val="10"/>
        </w:numPr>
        <w:rPr>
          <w:lang w:val="en-US"/>
        </w:rPr>
      </w:pPr>
      <w:r w:rsidRPr="000276BA">
        <w:rPr>
          <w:lang w:val="en-US"/>
        </w:rPr>
        <w:t>The study plan system should provide overview statistics of study plans.</w:t>
      </w:r>
    </w:p>
    <w:p w14:paraId="10379627" w14:textId="77777777" w:rsidR="000276BA" w:rsidRPr="000276BA" w:rsidRDefault="000276BA" w:rsidP="00B333AC">
      <w:pPr>
        <w:numPr>
          <w:ilvl w:val="0"/>
          <w:numId w:val="10"/>
        </w:numPr>
        <w:rPr>
          <w:lang w:val="en-US"/>
        </w:rPr>
      </w:pPr>
      <w:r w:rsidRPr="000276BA">
        <w:rPr>
          <w:lang w:val="en-US"/>
        </w:rPr>
        <w:lastRenderedPageBreak/>
        <w:t>The website should feature a user-friendly interface and design.</w:t>
      </w:r>
    </w:p>
    <w:p w14:paraId="3F882046" w14:textId="77777777" w:rsidR="000276BA" w:rsidRPr="000276BA" w:rsidRDefault="000276BA" w:rsidP="00B333AC">
      <w:pPr>
        <w:numPr>
          <w:ilvl w:val="0"/>
          <w:numId w:val="10"/>
        </w:numPr>
        <w:rPr>
          <w:lang w:val="en-US"/>
        </w:rPr>
      </w:pPr>
      <w:r w:rsidRPr="000276BA">
        <w:rPr>
          <w:lang w:val="en-US"/>
        </w:rPr>
        <w:t>The system should monitor the usage frequency of AI chatbot.</w:t>
      </w:r>
    </w:p>
    <w:p w14:paraId="644AE98E" w14:textId="77777777" w:rsidR="000276BA" w:rsidRPr="000276BA" w:rsidRDefault="000276BA" w:rsidP="00B333AC">
      <w:pPr>
        <w:numPr>
          <w:ilvl w:val="0"/>
          <w:numId w:val="10"/>
        </w:numPr>
        <w:rPr>
          <w:lang w:val="en-US"/>
        </w:rPr>
      </w:pPr>
      <w:r w:rsidRPr="000276BA">
        <w:rPr>
          <w:lang w:val="en-US"/>
        </w:rPr>
        <w:t>Both visitors and users could be able to view product features, contact methods, basic policy information and other relevant details.</w:t>
      </w:r>
    </w:p>
    <w:p w14:paraId="28EEDB68" w14:textId="77777777" w:rsidR="000276BA" w:rsidRPr="000276BA" w:rsidRDefault="000276BA" w:rsidP="00B333AC">
      <w:pPr>
        <w:numPr>
          <w:ilvl w:val="0"/>
          <w:numId w:val="10"/>
        </w:numPr>
        <w:rPr>
          <w:lang w:val="en-US"/>
        </w:rPr>
      </w:pPr>
      <w:r w:rsidRPr="000276BA">
        <w:rPr>
          <w:lang w:val="en-US"/>
        </w:rPr>
        <w:t>User should be able to register courses and create study task automatically.</w:t>
      </w:r>
    </w:p>
    <w:p w14:paraId="6E63F10E" w14:textId="77777777" w:rsidR="000276BA" w:rsidRPr="000276BA" w:rsidRDefault="000276BA" w:rsidP="00B333AC">
      <w:pPr>
        <w:numPr>
          <w:ilvl w:val="0"/>
          <w:numId w:val="10"/>
        </w:numPr>
        <w:rPr>
          <w:lang w:val="en-US"/>
        </w:rPr>
      </w:pPr>
      <w:r w:rsidRPr="000276BA">
        <w:rPr>
          <w:lang w:val="en-US"/>
        </w:rPr>
        <w:t>User should be able to decide the review item when study task is finished.</w:t>
      </w:r>
    </w:p>
    <w:p w14:paraId="0B23A2D8" w14:textId="77777777" w:rsidR="000276BA" w:rsidRPr="000276BA" w:rsidRDefault="000276BA" w:rsidP="00B333AC">
      <w:pPr>
        <w:numPr>
          <w:ilvl w:val="0"/>
          <w:numId w:val="10"/>
        </w:numPr>
        <w:rPr>
          <w:lang w:val="en-US"/>
        </w:rPr>
      </w:pPr>
      <w:r w:rsidRPr="000276BA">
        <w:rPr>
          <w:lang w:val="en-US"/>
        </w:rPr>
        <w:t>User should be able to add the conversation content into the review system.</w:t>
      </w:r>
    </w:p>
    <w:p w14:paraId="712AFC93" w14:textId="77777777" w:rsidR="000276BA" w:rsidRPr="000276BA" w:rsidRDefault="000276BA" w:rsidP="000276BA">
      <w:pPr>
        <w:rPr>
          <w:lang w:val="en-US"/>
        </w:rPr>
      </w:pPr>
    </w:p>
    <w:p w14:paraId="192897E1" w14:textId="77777777" w:rsidR="000276BA" w:rsidRPr="000276BA" w:rsidRDefault="000276BA" w:rsidP="000276BA">
      <w:pPr>
        <w:rPr>
          <w:b/>
          <w:lang w:val="en-US"/>
        </w:rPr>
      </w:pPr>
      <w:r w:rsidRPr="000276BA">
        <w:rPr>
          <w:b/>
          <w:lang w:val="en-US"/>
        </w:rPr>
        <w:t>Could have:</w:t>
      </w:r>
    </w:p>
    <w:p w14:paraId="45574B9C" w14:textId="77777777" w:rsidR="000276BA" w:rsidRPr="000276BA" w:rsidRDefault="000276BA" w:rsidP="00B333AC">
      <w:pPr>
        <w:numPr>
          <w:ilvl w:val="0"/>
          <w:numId w:val="11"/>
        </w:numPr>
        <w:rPr>
          <w:lang w:val="en-US"/>
        </w:rPr>
      </w:pPr>
      <w:r w:rsidRPr="000276BA">
        <w:rPr>
          <w:lang w:val="en-US"/>
        </w:rPr>
        <w:t>The users could be able to be reminded what study and review task should be finished today.</w:t>
      </w:r>
    </w:p>
    <w:p w14:paraId="40FC7457" w14:textId="77777777" w:rsidR="000276BA" w:rsidRPr="000276BA" w:rsidRDefault="000276BA" w:rsidP="00B333AC">
      <w:pPr>
        <w:numPr>
          <w:ilvl w:val="0"/>
          <w:numId w:val="11"/>
        </w:numPr>
        <w:rPr>
          <w:lang w:val="en-US"/>
        </w:rPr>
      </w:pPr>
      <w:r w:rsidRPr="000276BA">
        <w:rPr>
          <w:lang w:val="en-US"/>
        </w:rPr>
        <w:t>The users could be able to view the overview statics of study plan categorized by status.</w:t>
      </w:r>
    </w:p>
    <w:p w14:paraId="30081130" w14:textId="77777777" w:rsidR="000276BA" w:rsidRPr="000276BA" w:rsidRDefault="000276BA" w:rsidP="00B333AC">
      <w:pPr>
        <w:numPr>
          <w:ilvl w:val="0"/>
          <w:numId w:val="11"/>
        </w:numPr>
        <w:rPr>
          <w:lang w:val="en-US"/>
        </w:rPr>
      </w:pPr>
      <w:r w:rsidRPr="000276BA">
        <w:rPr>
          <w:lang w:val="en-US"/>
        </w:rPr>
        <w:t>The users could be able to view the overview statics of review items categorized by status.</w:t>
      </w:r>
    </w:p>
    <w:p w14:paraId="40882146" w14:textId="77777777" w:rsidR="000276BA" w:rsidRPr="000276BA" w:rsidRDefault="000276BA" w:rsidP="000276BA">
      <w:pPr>
        <w:rPr>
          <w:lang w:val="en-US"/>
        </w:rPr>
      </w:pPr>
    </w:p>
    <w:p w14:paraId="4171552B" w14:textId="77777777" w:rsidR="000276BA" w:rsidRPr="000276BA" w:rsidRDefault="000276BA" w:rsidP="000276BA">
      <w:pPr>
        <w:rPr>
          <w:b/>
          <w:lang w:val="en-US"/>
        </w:rPr>
      </w:pPr>
      <w:r w:rsidRPr="000276BA">
        <w:rPr>
          <w:b/>
          <w:lang w:val="en-US"/>
        </w:rPr>
        <w:t>Would have:</w:t>
      </w:r>
    </w:p>
    <w:p w14:paraId="33DD2B30" w14:textId="77777777" w:rsidR="000276BA" w:rsidRPr="000276BA" w:rsidRDefault="000276BA" w:rsidP="00B333AC">
      <w:pPr>
        <w:numPr>
          <w:ilvl w:val="0"/>
          <w:numId w:val="12"/>
        </w:numPr>
        <w:rPr>
          <w:lang w:val="en-US"/>
        </w:rPr>
      </w:pPr>
      <w:r w:rsidRPr="000276BA">
        <w:rPr>
          <w:lang w:val="en-US"/>
        </w:rPr>
        <w:t>The system would provide a wide spectrum of EFL courses.</w:t>
      </w:r>
    </w:p>
    <w:p w14:paraId="46CE9EBD" w14:textId="77777777" w:rsidR="000276BA" w:rsidRPr="000276BA" w:rsidRDefault="000276BA" w:rsidP="00B333AC">
      <w:pPr>
        <w:numPr>
          <w:ilvl w:val="0"/>
          <w:numId w:val="12"/>
        </w:numPr>
        <w:rPr>
          <w:lang w:val="en-US"/>
        </w:rPr>
      </w:pPr>
      <w:r w:rsidRPr="000276BA">
        <w:rPr>
          <w:lang w:val="en-US"/>
        </w:rPr>
        <w:t>The system would provide various user interface themes.</w:t>
      </w:r>
    </w:p>
    <w:p w14:paraId="4C3E720C" w14:textId="6532A296" w:rsidR="000276BA" w:rsidRDefault="000276BA" w:rsidP="000276BA">
      <w:pPr>
        <w:rPr>
          <w:lang w:val="en-US"/>
        </w:rPr>
      </w:pPr>
      <w:r w:rsidRPr="000276BA">
        <w:rPr>
          <w:lang w:val="en-US"/>
        </w:rPr>
        <w:t>Users would be able select different study task and review item according to customized criteria.</w:t>
      </w:r>
    </w:p>
    <w:p w14:paraId="62945165" w14:textId="77777777" w:rsidR="000276BA" w:rsidRDefault="000276BA">
      <w:pPr>
        <w:spacing w:before="0"/>
        <w:jc w:val="left"/>
        <w:rPr>
          <w:lang w:val="en-US"/>
        </w:rPr>
      </w:pPr>
      <w:r>
        <w:rPr>
          <w:lang w:val="en-US"/>
        </w:rPr>
        <w:br w:type="page"/>
      </w:r>
    </w:p>
    <w:p w14:paraId="5298704F" w14:textId="77777777" w:rsidR="000276BA" w:rsidRPr="000276BA" w:rsidRDefault="000276BA" w:rsidP="000276BA">
      <w:pPr>
        <w:pStyle w:val="6"/>
        <w:rPr>
          <w:lang w:val="en-US"/>
        </w:rPr>
      </w:pPr>
      <w:bookmarkStart w:id="43" w:name="_Toc144193156"/>
      <w:r w:rsidRPr="000276BA">
        <w:rPr>
          <w:lang w:val="en-US"/>
        </w:rPr>
        <w:lastRenderedPageBreak/>
        <w:t>User Stories</w:t>
      </w:r>
      <w:bookmarkEnd w:id="43"/>
    </w:p>
    <w:p w14:paraId="3D1960C3" w14:textId="77777777" w:rsidR="000276BA" w:rsidRPr="000276BA" w:rsidRDefault="000276BA" w:rsidP="000276BA">
      <w:pPr>
        <w:rPr>
          <w:lang w:val="en-US"/>
        </w:rPr>
      </w:pPr>
    </w:p>
    <w:p w14:paraId="11A1FF6B" w14:textId="77777777" w:rsidR="000276BA" w:rsidRPr="000276BA" w:rsidRDefault="000276BA" w:rsidP="000276BA">
      <w:pPr>
        <w:rPr>
          <w:lang w:val="en-US"/>
        </w:rPr>
      </w:pPr>
      <w:r w:rsidRPr="000276BA">
        <w:rPr>
          <w:b/>
          <w:bCs/>
          <w:lang w:val="en-US"/>
        </w:rPr>
        <w:t>Must Have:</w:t>
      </w:r>
    </w:p>
    <w:p w14:paraId="0ED078E7" w14:textId="77777777" w:rsidR="000276BA" w:rsidRPr="000276BA" w:rsidRDefault="000276BA" w:rsidP="00B333AC">
      <w:pPr>
        <w:numPr>
          <w:ilvl w:val="0"/>
          <w:numId w:val="13"/>
        </w:numPr>
        <w:rPr>
          <w:lang w:val="en-US"/>
        </w:rPr>
      </w:pPr>
      <w:r w:rsidRPr="000276BA">
        <w:rPr>
          <w:lang w:val="en-US"/>
        </w:rPr>
        <w:t>As a user, I want to register and login with my personal details to track my learning process.</w:t>
      </w:r>
    </w:p>
    <w:p w14:paraId="6EBADEE7" w14:textId="77777777" w:rsidR="000276BA" w:rsidRPr="000276BA" w:rsidRDefault="000276BA" w:rsidP="00B333AC">
      <w:pPr>
        <w:numPr>
          <w:ilvl w:val="0"/>
          <w:numId w:val="13"/>
        </w:numPr>
        <w:rPr>
          <w:lang w:val="en-US"/>
        </w:rPr>
      </w:pPr>
      <w:r w:rsidRPr="000276BA">
        <w:rPr>
          <w:lang w:val="en-US"/>
        </w:rPr>
        <w:t>As a user, I want to practice English with an AI Chatbot.</w:t>
      </w:r>
    </w:p>
    <w:p w14:paraId="12062B79" w14:textId="77777777" w:rsidR="000276BA" w:rsidRPr="000276BA" w:rsidRDefault="000276BA" w:rsidP="00B333AC">
      <w:pPr>
        <w:numPr>
          <w:ilvl w:val="0"/>
          <w:numId w:val="13"/>
        </w:numPr>
        <w:rPr>
          <w:lang w:val="en-US"/>
        </w:rPr>
      </w:pPr>
      <w:r w:rsidRPr="000276BA">
        <w:rPr>
          <w:lang w:val="en-US"/>
        </w:rPr>
        <w:t>As a user, I want to interact with the AI Chatbot using both text and audio inputs.</w:t>
      </w:r>
    </w:p>
    <w:p w14:paraId="11BE75A3" w14:textId="77777777" w:rsidR="000276BA" w:rsidRPr="000276BA" w:rsidRDefault="000276BA" w:rsidP="00B333AC">
      <w:pPr>
        <w:numPr>
          <w:ilvl w:val="0"/>
          <w:numId w:val="13"/>
        </w:numPr>
        <w:rPr>
          <w:lang w:val="en-US"/>
        </w:rPr>
      </w:pPr>
      <w:r w:rsidRPr="000276BA">
        <w:rPr>
          <w:lang w:val="en-US"/>
        </w:rPr>
        <w:t>As a user, I want to receive the responses from Chatbot in both text and audio formats.</w:t>
      </w:r>
    </w:p>
    <w:p w14:paraId="52B395ED" w14:textId="77777777" w:rsidR="000276BA" w:rsidRPr="000276BA" w:rsidRDefault="000276BA" w:rsidP="00B333AC">
      <w:pPr>
        <w:numPr>
          <w:ilvl w:val="0"/>
          <w:numId w:val="13"/>
        </w:numPr>
        <w:rPr>
          <w:lang w:val="en-US"/>
        </w:rPr>
      </w:pPr>
      <w:r w:rsidRPr="000276BA">
        <w:rPr>
          <w:lang w:val="en-US"/>
        </w:rPr>
        <w:t>As a user, I want to create, read, update, and delete items within the study plan system.</w:t>
      </w:r>
    </w:p>
    <w:p w14:paraId="4E8B8947" w14:textId="77777777" w:rsidR="000276BA" w:rsidRPr="000276BA" w:rsidRDefault="000276BA" w:rsidP="00B333AC">
      <w:pPr>
        <w:numPr>
          <w:ilvl w:val="0"/>
          <w:numId w:val="13"/>
        </w:numPr>
        <w:rPr>
          <w:lang w:val="en-US"/>
        </w:rPr>
      </w:pPr>
      <w:r w:rsidRPr="000276BA">
        <w:rPr>
          <w:lang w:val="en-US"/>
        </w:rPr>
        <w:t>As a user, I want to perform CRUD operations (create, read, update, delete) within the review mechanism system.</w:t>
      </w:r>
    </w:p>
    <w:p w14:paraId="5A1E3D03" w14:textId="77777777" w:rsidR="000276BA" w:rsidRPr="000276BA" w:rsidRDefault="000276BA" w:rsidP="00B333AC">
      <w:pPr>
        <w:numPr>
          <w:ilvl w:val="0"/>
          <w:numId w:val="13"/>
        </w:numPr>
        <w:rPr>
          <w:lang w:val="en-US"/>
        </w:rPr>
      </w:pPr>
      <w:r w:rsidRPr="000276BA">
        <w:rPr>
          <w:lang w:val="en-US"/>
        </w:rPr>
        <w:t>As a user, I want to create a default spaced repetition strategy schedule for my reviews.</w:t>
      </w:r>
    </w:p>
    <w:p w14:paraId="55177C39" w14:textId="77777777" w:rsidR="000276BA" w:rsidRPr="000276BA" w:rsidRDefault="000276BA" w:rsidP="00B333AC">
      <w:pPr>
        <w:numPr>
          <w:ilvl w:val="0"/>
          <w:numId w:val="13"/>
        </w:numPr>
        <w:rPr>
          <w:lang w:val="en-US"/>
        </w:rPr>
      </w:pPr>
      <w:r w:rsidRPr="000276BA">
        <w:rPr>
          <w:lang w:val="en-US"/>
        </w:rPr>
        <w:t>As a user, I want to be reminded to review content upon logging into the website.</w:t>
      </w:r>
    </w:p>
    <w:p w14:paraId="01057246" w14:textId="77777777" w:rsidR="000276BA" w:rsidRPr="000276BA" w:rsidRDefault="000276BA" w:rsidP="000276BA">
      <w:pPr>
        <w:rPr>
          <w:lang w:val="en-US"/>
        </w:rPr>
      </w:pPr>
    </w:p>
    <w:p w14:paraId="48FD998E" w14:textId="77777777" w:rsidR="000276BA" w:rsidRPr="000276BA" w:rsidRDefault="000276BA" w:rsidP="000276BA">
      <w:pPr>
        <w:rPr>
          <w:lang w:val="en-US"/>
        </w:rPr>
      </w:pPr>
      <w:r w:rsidRPr="000276BA">
        <w:rPr>
          <w:b/>
          <w:bCs/>
          <w:lang w:val="en-US"/>
        </w:rPr>
        <w:t>Should Have:</w:t>
      </w:r>
    </w:p>
    <w:p w14:paraId="43F8CA48" w14:textId="77777777" w:rsidR="000276BA" w:rsidRPr="000276BA" w:rsidRDefault="000276BA" w:rsidP="00B333AC">
      <w:pPr>
        <w:numPr>
          <w:ilvl w:val="0"/>
          <w:numId w:val="14"/>
        </w:numPr>
        <w:rPr>
          <w:lang w:val="en-US"/>
        </w:rPr>
      </w:pPr>
      <w:r w:rsidRPr="000276BA">
        <w:rPr>
          <w:lang w:val="en-US"/>
        </w:rPr>
        <w:t>As a user, I want to choose whether I input text or audio when interacting with the AI chatbot.</w:t>
      </w:r>
    </w:p>
    <w:p w14:paraId="3A750E76" w14:textId="77777777" w:rsidR="000276BA" w:rsidRPr="000276BA" w:rsidRDefault="000276BA" w:rsidP="00B333AC">
      <w:pPr>
        <w:numPr>
          <w:ilvl w:val="0"/>
          <w:numId w:val="14"/>
        </w:numPr>
        <w:rPr>
          <w:lang w:val="en-US"/>
        </w:rPr>
      </w:pPr>
      <w:r w:rsidRPr="000276BA">
        <w:rPr>
          <w:lang w:val="en-US"/>
        </w:rPr>
        <w:t>As a user, I want to select if I receive chatbot responses in text or audio format.</w:t>
      </w:r>
    </w:p>
    <w:p w14:paraId="37B8AAB2" w14:textId="77777777" w:rsidR="000276BA" w:rsidRPr="000276BA" w:rsidRDefault="000276BA" w:rsidP="00B333AC">
      <w:pPr>
        <w:numPr>
          <w:ilvl w:val="0"/>
          <w:numId w:val="14"/>
        </w:numPr>
        <w:rPr>
          <w:lang w:val="en-US"/>
        </w:rPr>
      </w:pPr>
      <w:r w:rsidRPr="000276BA">
        <w:rPr>
          <w:lang w:val="en-US"/>
        </w:rPr>
        <w:t>As a user, I want to see prompts management mechanism function to enhance the performance of AI chatbot.</w:t>
      </w:r>
    </w:p>
    <w:p w14:paraId="427942BC" w14:textId="77777777" w:rsidR="000276BA" w:rsidRPr="000276BA" w:rsidRDefault="000276BA" w:rsidP="00B333AC">
      <w:pPr>
        <w:numPr>
          <w:ilvl w:val="0"/>
          <w:numId w:val="14"/>
        </w:numPr>
        <w:rPr>
          <w:lang w:val="en-US"/>
        </w:rPr>
      </w:pPr>
      <w:r w:rsidRPr="000276BA">
        <w:rPr>
          <w:lang w:val="en-US"/>
        </w:rPr>
        <w:t>As a user, I want to choose from various chatbots tailored for different learning purposes.</w:t>
      </w:r>
    </w:p>
    <w:p w14:paraId="4101F87E" w14:textId="77777777" w:rsidR="000276BA" w:rsidRPr="000276BA" w:rsidRDefault="000276BA" w:rsidP="00B333AC">
      <w:pPr>
        <w:numPr>
          <w:ilvl w:val="0"/>
          <w:numId w:val="14"/>
        </w:numPr>
        <w:rPr>
          <w:lang w:val="en-US"/>
        </w:rPr>
      </w:pPr>
      <w:r w:rsidRPr="000276BA">
        <w:rPr>
          <w:lang w:val="en-US"/>
        </w:rPr>
        <w:t>As a user, I want to view comprehensive statistics of my review tasks in the review system.</w:t>
      </w:r>
    </w:p>
    <w:p w14:paraId="03A6DD95" w14:textId="77777777" w:rsidR="000276BA" w:rsidRPr="000276BA" w:rsidRDefault="000276BA" w:rsidP="00B333AC">
      <w:pPr>
        <w:numPr>
          <w:ilvl w:val="0"/>
          <w:numId w:val="14"/>
        </w:numPr>
        <w:rPr>
          <w:lang w:val="en-US"/>
        </w:rPr>
      </w:pPr>
      <w:r w:rsidRPr="000276BA">
        <w:rPr>
          <w:lang w:val="en-US"/>
        </w:rPr>
        <w:t>As a user, I want to see an overview of my study plans in the study plan system.</w:t>
      </w:r>
    </w:p>
    <w:p w14:paraId="338F4E82" w14:textId="77777777" w:rsidR="000276BA" w:rsidRPr="000276BA" w:rsidRDefault="000276BA" w:rsidP="00B333AC">
      <w:pPr>
        <w:numPr>
          <w:ilvl w:val="0"/>
          <w:numId w:val="14"/>
        </w:numPr>
        <w:rPr>
          <w:lang w:val="en-US"/>
        </w:rPr>
      </w:pPr>
      <w:r w:rsidRPr="000276BA">
        <w:rPr>
          <w:lang w:val="en-US"/>
        </w:rPr>
        <w:t>As a user, I want to enroll in courses and have study tasks created for me automatically.</w:t>
      </w:r>
    </w:p>
    <w:p w14:paraId="1BC39F9B" w14:textId="77777777" w:rsidR="000276BA" w:rsidRPr="000276BA" w:rsidRDefault="000276BA" w:rsidP="00B333AC">
      <w:pPr>
        <w:numPr>
          <w:ilvl w:val="0"/>
          <w:numId w:val="14"/>
        </w:numPr>
        <w:rPr>
          <w:lang w:val="en-US"/>
        </w:rPr>
      </w:pPr>
      <w:r w:rsidRPr="000276BA">
        <w:rPr>
          <w:lang w:val="en-US"/>
        </w:rPr>
        <w:lastRenderedPageBreak/>
        <w:t>As a user, I want to decide which items to review after completing a study task.</w:t>
      </w:r>
    </w:p>
    <w:p w14:paraId="3ACEB0A3" w14:textId="77777777" w:rsidR="000276BA" w:rsidRPr="000276BA" w:rsidRDefault="000276BA" w:rsidP="00B333AC">
      <w:pPr>
        <w:numPr>
          <w:ilvl w:val="0"/>
          <w:numId w:val="14"/>
        </w:numPr>
        <w:rPr>
          <w:lang w:val="en-US"/>
        </w:rPr>
      </w:pPr>
      <w:r w:rsidRPr="000276BA">
        <w:rPr>
          <w:lang w:val="en-US"/>
        </w:rPr>
        <w:t>As a user, I want to add content from my chatbot interactions to the review system.</w:t>
      </w:r>
    </w:p>
    <w:p w14:paraId="265B20F4" w14:textId="77777777" w:rsidR="000276BA" w:rsidRPr="000276BA" w:rsidRDefault="000276BA" w:rsidP="000276BA">
      <w:pPr>
        <w:rPr>
          <w:lang w:val="en-US"/>
        </w:rPr>
      </w:pPr>
    </w:p>
    <w:p w14:paraId="110BEBE9" w14:textId="77777777" w:rsidR="000276BA" w:rsidRPr="000276BA" w:rsidRDefault="000276BA" w:rsidP="000276BA">
      <w:pPr>
        <w:rPr>
          <w:lang w:val="en-US"/>
        </w:rPr>
      </w:pPr>
      <w:r w:rsidRPr="000276BA">
        <w:rPr>
          <w:b/>
          <w:bCs/>
          <w:lang w:val="en-US"/>
        </w:rPr>
        <w:t>Could Have:</w:t>
      </w:r>
    </w:p>
    <w:p w14:paraId="11661720" w14:textId="77777777" w:rsidR="000276BA" w:rsidRPr="000276BA" w:rsidRDefault="000276BA" w:rsidP="00B333AC">
      <w:pPr>
        <w:numPr>
          <w:ilvl w:val="0"/>
          <w:numId w:val="15"/>
        </w:numPr>
        <w:rPr>
          <w:lang w:val="en-US"/>
        </w:rPr>
      </w:pPr>
      <w:r w:rsidRPr="000276BA">
        <w:rPr>
          <w:lang w:val="en-US"/>
        </w:rPr>
        <w:t>As a user, I want to see reminders about study and review tasks due for the day.</w:t>
      </w:r>
    </w:p>
    <w:p w14:paraId="1491D30F" w14:textId="77777777" w:rsidR="000276BA" w:rsidRPr="000276BA" w:rsidRDefault="000276BA" w:rsidP="00B333AC">
      <w:pPr>
        <w:numPr>
          <w:ilvl w:val="0"/>
          <w:numId w:val="15"/>
        </w:numPr>
        <w:rPr>
          <w:lang w:val="en-US"/>
        </w:rPr>
      </w:pPr>
      <w:r w:rsidRPr="000276BA">
        <w:rPr>
          <w:lang w:val="en-US"/>
        </w:rPr>
        <w:t>As a user, I want to view statistics of my study plan broken down by status.</w:t>
      </w:r>
    </w:p>
    <w:p w14:paraId="395AB546" w14:textId="77777777" w:rsidR="000276BA" w:rsidRPr="000276BA" w:rsidRDefault="000276BA" w:rsidP="00B333AC">
      <w:pPr>
        <w:numPr>
          <w:ilvl w:val="0"/>
          <w:numId w:val="15"/>
        </w:numPr>
        <w:rPr>
          <w:lang w:val="en-US"/>
        </w:rPr>
      </w:pPr>
      <w:r w:rsidRPr="000276BA">
        <w:rPr>
          <w:lang w:val="en-US"/>
        </w:rPr>
        <w:t>As a user, I want to view statistics of my review items, categorized by their statuses.</w:t>
      </w:r>
    </w:p>
    <w:p w14:paraId="67E91B90" w14:textId="77777777" w:rsidR="000276BA" w:rsidRPr="000276BA" w:rsidRDefault="000276BA" w:rsidP="000276BA">
      <w:pPr>
        <w:rPr>
          <w:lang w:val="en-US"/>
        </w:rPr>
      </w:pPr>
    </w:p>
    <w:p w14:paraId="74D35B0C" w14:textId="77777777" w:rsidR="000276BA" w:rsidRPr="000276BA" w:rsidRDefault="000276BA" w:rsidP="000276BA">
      <w:pPr>
        <w:rPr>
          <w:lang w:val="en-US"/>
        </w:rPr>
      </w:pPr>
      <w:r w:rsidRPr="000276BA">
        <w:rPr>
          <w:b/>
          <w:bCs/>
          <w:lang w:val="en-US"/>
        </w:rPr>
        <w:t>Would Have:</w:t>
      </w:r>
    </w:p>
    <w:p w14:paraId="6B58BF3D" w14:textId="77777777" w:rsidR="000276BA" w:rsidRPr="000276BA" w:rsidRDefault="000276BA" w:rsidP="00B333AC">
      <w:pPr>
        <w:numPr>
          <w:ilvl w:val="0"/>
          <w:numId w:val="16"/>
        </w:numPr>
        <w:rPr>
          <w:lang w:val="en-US"/>
        </w:rPr>
      </w:pPr>
      <w:r w:rsidRPr="000276BA">
        <w:rPr>
          <w:lang w:val="en-US"/>
        </w:rPr>
        <w:t>As a user, I want to select a broad range of EFL courses through the system.</w:t>
      </w:r>
    </w:p>
    <w:p w14:paraId="46AD65F2" w14:textId="77777777" w:rsidR="000276BA" w:rsidRPr="000276BA" w:rsidRDefault="000276BA" w:rsidP="00B333AC">
      <w:pPr>
        <w:numPr>
          <w:ilvl w:val="0"/>
          <w:numId w:val="16"/>
        </w:numPr>
        <w:rPr>
          <w:lang w:val="en-US"/>
        </w:rPr>
      </w:pPr>
      <w:r w:rsidRPr="000276BA">
        <w:rPr>
          <w:lang w:val="en-US"/>
        </w:rPr>
        <w:t>As a user, I want to be offered multiple user interface themes for personalization.</w:t>
      </w:r>
    </w:p>
    <w:p w14:paraId="052CC637" w14:textId="2159C814" w:rsidR="000276BA" w:rsidRDefault="000276BA" w:rsidP="00B333AC">
      <w:pPr>
        <w:numPr>
          <w:ilvl w:val="0"/>
          <w:numId w:val="16"/>
        </w:numPr>
        <w:rPr>
          <w:lang w:val="en-US"/>
        </w:rPr>
      </w:pPr>
      <w:r w:rsidRPr="000276BA">
        <w:rPr>
          <w:lang w:val="en-US"/>
        </w:rPr>
        <w:t>As a user, I want to select study tasks and review items based on custom criteria.</w:t>
      </w:r>
    </w:p>
    <w:p w14:paraId="017C29A2" w14:textId="77777777" w:rsidR="009F6F24" w:rsidRDefault="009F6F24">
      <w:pPr>
        <w:spacing w:before="0"/>
        <w:jc w:val="left"/>
        <w:rPr>
          <w:lang w:val="en-US"/>
        </w:rPr>
      </w:pPr>
      <w:r>
        <w:rPr>
          <w:lang w:val="en-US"/>
        </w:rPr>
        <w:br w:type="page"/>
      </w:r>
    </w:p>
    <w:p w14:paraId="568DD5A3" w14:textId="77777777" w:rsidR="009F6F24" w:rsidRDefault="009F6F24" w:rsidP="009F6F24">
      <w:pPr>
        <w:pStyle w:val="6"/>
        <w:rPr>
          <w:lang w:val="en-US"/>
        </w:rPr>
      </w:pPr>
      <w:bookmarkStart w:id="44" w:name="_Toc144193157"/>
      <w:r w:rsidRPr="009F6F24">
        <w:lastRenderedPageBreak/>
        <w:t>Entities Attributes and Constraints</w:t>
      </w:r>
      <w:bookmarkEnd w:id="44"/>
      <w:r w:rsidRPr="009F6F24">
        <w:rPr>
          <w:lang w:val="en-US"/>
        </w:rPr>
        <w:t xml:space="preserve"> </w:t>
      </w:r>
    </w:p>
    <w:p w14:paraId="5304BE86" w14:textId="77777777" w:rsidR="009F6F24" w:rsidRPr="009F6F24" w:rsidRDefault="009F6F24" w:rsidP="009F6F24">
      <w:pPr>
        <w:rPr>
          <w:sz w:val="24"/>
          <w:lang w:val="en-US"/>
        </w:rPr>
      </w:pPr>
      <w:r w:rsidRPr="009F6F24">
        <w:rPr>
          <w:sz w:val="24"/>
          <w:lang w:val="en-US"/>
        </w:rPr>
        <w:t>The entities’ attributes and constraints are shown in SQL format:</w:t>
      </w:r>
    </w:p>
    <w:p w14:paraId="25B221C5" w14:textId="77777777" w:rsidR="009F6F24" w:rsidRDefault="009F6F24" w:rsidP="009F6F24">
      <w:pPr>
        <w:rPr>
          <w:lang w:val="en-US"/>
        </w:rPr>
      </w:pPr>
    </w:p>
    <w:p w14:paraId="2968F809" w14:textId="77777777" w:rsidR="009F6F24" w:rsidRPr="009F6F24" w:rsidRDefault="009F6F24" w:rsidP="009F6F24">
      <w:pPr>
        <w:spacing w:before="0"/>
        <w:rPr>
          <w:lang w:val="en-US"/>
        </w:rPr>
      </w:pPr>
      <w:r w:rsidRPr="009F6F24">
        <w:rPr>
          <w:lang w:val="en-US"/>
        </w:rPr>
        <w:t xml:space="preserve">CREATE TABLE </w:t>
      </w:r>
      <w:r w:rsidRPr="000122EF">
        <w:rPr>
          <w:i/>
          <w:iCs/>
          <w:lang w:val="en-US"/>
        </w:rPr>
        <w:t>Users</w:t>
      </w:r>
      <w:r w:rsidRPr="009F6F24">
        <w:rPr>
          <w:lang w:val="en-US"/>
        </w:rPr>
        <w:t xml:space="preserve"> (</w:t>
      </w:r>
    </w:p>
    <w:p w14:paraId="3B003B99" w14:textId="77777777" w:rsidR="009F6F24" w:rsidRPr="009F6F24" w:rsidRDefault="009F6F24" w:rsidP="000122EF">
      <w:pPr>
        <w:spacing w:before="0"/>
        <w:ind w:left="284" w:hanging="284"/>
        <w:rPr>
          <w:lang w:val="en-US"/>
        </w:rPr>
      </w:pPr>
      <w:r w:rsidRPr="009F6F24">
        <w:rPr>
          <w:lang w:val="en-US"/>
        </w:rPr>
        <w:t xml:space="preserve">    id_user UUID </w:t>
      </w:r>
      <w:r w:rsidRPr="009F6F24">
        <w:rPr>
          <w:i/>
          <w:iCs/>
          <w:lang w:val="en-US"/>
        </w:rPr>
        <w:t>PRIMARY KEY</w:t>
      </w:r>
      <w:r w:rsidRPr="009F6F24">
        <w:rPr>
          <w:lang w:val="en-US"/>
        </w:rPr>
        <w:t xml:space="preserve"> </w:t>
      </w:r>
      <w:r w:rsidRPr="009F6F24">
        <w:rPr>
          <w:i/>
          <w:iCs/>
          <w:lang w:val="en-US"/>
        </w:rPr>
        <w:t>DEFAULT</w:t>
      </w:r>
      <w:r w:rsidRPr="009F6F24">
        <w:rPr>
          <w:lang w:val="en-US"/>
        </w:rPr>
        <w:t xml:space="preserve"> uuid_generate_v4(),</w:t>
      </w:r>
    </w:p>
    <w:p w14:paraId="12FB3D9E" w14:textId="77777777" w:rsidR="009F6F24" w:rsidRPr="009F6F24" w:rsidRDefault="009F6F24" w:rsidP="000122EF">
      <w:pPr>
        <w:spacing w:before="0"/>
        <w:rPr>
          <w:lang w:val="en-US"/>
        </w:rPr>
      </w:pPr>
      <w:r w:rsidRPr="009F6F24">
        <w:rPr>
          <w:lang w:val="en-US"/>
        </w:rPr>
        <w:t xml:space="preserve">    user_email VARCHAR(40) NOT NULL UNIQUE </w:t>
      </w:r>
      <w:r w:rsidRPr="009F6F24">
        <w:rPr>
          <w:i/>
          <w:iCs/>
          <w:lang w:val="en-US"/>
        </w:rPr>
        <w:t>CHECK</w:t>
      </w:r>
      <w:r w:rsidRPr="009F6F24">
        <w:rPr>
          <w:lang w:val="en-US"/>
        </w:rPr>
        <w:t xml:space="preserve"> (user_email LIKE '%@%'),</w:t>
      </w:r>
    </w:p>
    <w:p w14:paraId="4B77927E" w14:textId="77777777" w:rsidR="009F6F24" w:rsidRPr="009F6F24" w:rsidRDefault="009F6F24" w:rsidP="000122EF">
      <w:pPr>
        <w:spacing w:before="0"/>
        <w:ind w:left="284" w:hanging="284"/>
        <w:rPr>
          <w:lang w:val="en-US"/>
        </w:rPr>
      </w:pPr>
      <w:r w:rsidRPr="009F6F24">
        <w:rPr>
          <w:lang w:val="en-US"/>
        </w:rPr>
        <w:t>    password_hash VARCHAR(60) NOT NULL,</w:t>
      </w:r>
    </w:p>
    <w:p w14:paraId="453BB92D" w14:textId="77777777" w:rsidR="009F6F24" w:rsidRPr="009F6F24" w:rsidRDefault="009F6F24" w:rsidP="000122EF">
      <w:pPr>
        <w:spacing w:before="0"/>
        <w:ind w:left="284" w:hanging="284"/>
        <w:rPr>
          <w:lang w:val="en-US"/>
        </w:rPr>
      </w:pPr>
      <w:r w:rsidRPr="009F6F24">
        <w:rPr>
          <w:lang w:val="en-US"/>
        </w:rPr>
        <w:t>    created_date TIMESTAMP NOT NULL,</w:t>
      </w:r>
    </w:p>
    <w:p w14:paraId="1F3BBF2D" w14:textId="77777777" w:rsidR="009F6F24" w:rsidRPr="009F6F24" w:rsidRDefault="009F6F24" w:rsidP="000122EF">
      <w:pPr>
        <w:spacing w:before="0"/>
        <w:ind w:left="284" w:hanging="284"/>
        <w:rPr>
          <w:lang w:val="en-US"/>
        </w:rPr>
      </w:pPr>
      <w:r w:rsidRPr="009F6F24">
        <w:rPr>
          <w:lang w:val="en-US"/>
        </w:rPr>
        <w:t>    updated_date TIMESTAMP,</w:t>
      </w:r>
    </w:p>
    <w:p w14:paraId="5221F44B" w14:textId="77777777" w:rsidR="009F6F24" w:rsidRPr="009F6F24" w:rsidRDefault="009F6F24" w:rsidP="000122EF">
      <w:pPr>
        <w:spacing w:before="0"/>
        <w:ind w:left="284" w:hanging="284"/>
        <w:rPr>
          <w:lang w:val="en-US"/>
        </w:rPr>
      </w:pPr>
      <w:r w:rsidRPr="009F6F24">
        <w:rPr>
          <w:lang w:val="en-US"/>
        </w:rPr>
        <w:t>    mother_language VARCHAR(20) NOT NULL,</w:t>
      </w:r>
    </w:p>
    <w:p w14:paraId="7BA5BE01" w14:textId="77777777" w:rsidR="009F6F24" w:rsidRPr="009F6F24" w:rsidRDefault="009F6F24" w:rsidP="000122EF">
      <w:pPr>
        <w:spacing w:before="0"/>
        <w:rPr>
          <w:lang w:val="en-US"/>
        </w:rPr>
      </w:pPr>
      <w:r w:rsidRPr="009F6F24">
        <w:rPr>
          <w:lang w:val="en-US"/>
        </w:rPr>
        <w:t>    username VARCHAR(40) NOT NULL,</w:t>
      </w:r>
    </w:p>
    <w:p w14:paraId="2077279F" w14:textId="77777777" w:rsidR="009F6F24" w:rsidRPr="009F6F24" w:rsidRDefault="009F6F24" w:rsidP="000122EF">
      <w:pPr>
        <w:spacing w:before="0"/>
        <w:ind w:left="284" w:hanging="284"/>
        <w:rPr>
          <w:lang w:val="en-US"/>
        </w:rPr>
      </w:pPr>
      <w:r w:rsidRPr="009F6F24">
        <w:rPr>
          <w:lang w:val="en-US"/>
        </w:rPr>
        <w:t xml:space="preserve">    conversation_points INT </w:t>
      </w:r>
      <w:r w:rsidRPr="009F6F24">
        <w:rPr>
          <w:i/>
          <w:iCs/>
          <w:lang w:val="en-US"/>
        </w:rPr>
        <w:t>DEFAULT</w:t>
      </w:r>
      <w:r w:rsidRPr="009F6F24">
        <w:rPr>
          <w:lang w:val="en-US"/>
        </w:rPr>
        <w:t xml:space="preserve"> 50,</w:t>
      </w:r>
    </w:p>
    <w:p w14:paraId="1637D0F6" w14:textId="77777777" w:rsidR="009F6F24" w:rsidRPr="009F6F24" w:rsidRDefault="009F6F24" w:rsidP="000122EF">
      <w:pPr>
        <w:spacing w:before="0"/>
        <w:ind w:left="284" w:hanging="284"/>
        <w:rPr>
          <w:lang w:val="en-US"/>
        </w:rPr>
      </w:pPr>
      <w:r w:rsidRPr="009F6F24">
        <w:rPr>
          <w:lang w:val="en-US"/>
        </w:rPr>
        <w:t>    last_message_date DATE</w:t>
      </w:r>
    </w:p>
    <w:p w14:paraId="76582ACE" w14:textId="0C8EAD0A" w:rsidR="009F6F24" w:rsidRDefault="009F6F24" w:rsidP="009F6F24">
      <w:pPr>
        <w:spacing w:before="0"/>
        <w:rPr>
          <w:lang w:val="en-US"/>
        </w:rPr>
      </w:pPr>
      <w:r w:rsidRPr="009F6F24">
        <w:rPr>
          <w:lang w:val="en-US"/>
        </w:rPr>
        <w:t>);</w:t>
      </w:r>
    </w:p>
    <w:p w14:paraId="5891195F" w14:textId="4842406D" w:rsidR="009F6F24" w:rsidRDefault="009F6F24" w:rsidP="009F6F24">
      <w:pPr>
        <w:spacing w:before="0"/>
        <w:rPr>
          <w:lang w:val="en-US"/>
        </w:rPr>
      </w:pPr>
    </w:p>
    <w:p w14:paraId="12D9C0AC" w14:textId="77777777" w:rsidR="009F6F24" w:rsidRPr="009F6F24" w:rsidRDefault="009F6F24" w:rsidP="009F6F24">
      <w:pPr>
        <w:spacing w:before="0"/>
        <w:rPr>
          <w:lang w:val="en-US"/>
        </w:rPr>
      </w:pPr>
      <w:r w:rsidRPr="009F6F24">
        <w:rPr>
          <w:lang w:val="en-US"/>
        </w:rPr>
        <w:t xml:space="preserve">CREATE TABLE </w:t>
      </w:r>
      <w:r w:rsidRPr="009F6F24">
        <w:rPr>
          <w:i/>
          <w:iCs/>
          <w:lang w:val="en-US"/>
        </w:rPr>
        <w:t>Study_Items</w:t>
      </w:r>
      <w:r w:rsidRPr="009F6F24">
        <w:rPr>
          <w:lang w:val="en-US"/>
        </w:rPr>
        <w:t xml:space="preserve"> (</w:t>
      </w:r>
    </w:p>
    <w:p w14:paraId="46C12EDF" w14:textId="77777777" w:rsidR="009F6F24" w:rsidRPr="009F6F24" w:rsidRDefault="009F6F24" w:rsidP="009F6F24">
      <w:pPr>
        <w:spacing w:before="0"/>
        <w:rPr>
          <w:lang w:val="en-US"/>
        </w:rPr>
      </w:pPr>
      <w:r w:rsidRPr="009F6F24">
        <w:rPr>
          <w:lang w:val="en-US"/>
        </w:rPr>
        <w:t xml:space="preserve">    id_study SERIAL </w:t>
      </w:r>
      <w:r w:rsidRPr="009F6F24">
        <w:rPr>
          <w:i/>
          <w:iCs/>
          <w:lang w:val="en-US"/>
        </w:rPr>
        <w:t>PRIMARY KEY</w:t>
      </w:r>
      <w:r w:rsidRPr="009F6F24">
        <w:rPr>
          <w:lang w:val="en-US"/>
        </w:rPr>
        <w:t>,</w:t>
      </w:r>
    </w:p>
    <w:p w14:paraId="7C2FF72D" w14:textId="16B64248"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w:t>
      </w:r>
    </w:p>
    <w:p w14:paraId="572A7534" w14:textId="6130899E"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12DF2F79" w14:textId="77777777" w:rsidR="009F6F24" w:rsidRPr="009F6F24" w:rsidRDefault="009F6F24" w:rsidP="009F6F24">
      <w:pPr>
        <w:spacing w:before="0"/>
        <w:rPr>
          <w:lang w:val="en-US"/>
        </w:rPr>
      </w:pPr>
      <w:r w:rsidRPr="009F6F24">
        <w:rPr>
          <w:lang w:val="en-US"/>
        </w:rPr>
        <w:t>    title VARCHAR(50) NOT NULL,</w:t>
      </w:r>
    </w:p>
    <w:p w14:paraId="172CF7CC" w14:textId="77777777" w:rsidR="009F6F24" w:rsidRPr="009F6F24" w:rsidRDefault="009F6F24" w:rsidP="009F6F24">
      <w:pPr>
        <w:spacing w:before="0"/>
        <w:rPr>
          <w:lang w:val="en-US"/>
        </w:rPr>
      </w:pPr>
      <w:r w:rsidRPr="009F6F24">
        <w:rPr>
          <w:lang w:val="en-US"/>
        </w:rPr>
        <w:t>    content VARCHAR(2000),</w:t>
      </w:r>
    </w:p>
    <w:p w14:paraId="332B017C" w14:textId="77777777" w:rsidR="009F6F24" w:rsidRPr="009F6F24" w:rsidRDefault="009F6F24" w:rsidP="009F6F24">
      <w:pPr>
        <w:spacing w:before="0"/>
        <w:rPr>
          <w:lang w:val="en-US"/>
        </w:rPr>
      </w:pPr>
      <w:r w:rsidRPr="009F6F24">
        <w:rPr>
          <w:lang w:val="en-US"/>
        </w:rPr>
        <w:t>    created_date TIMESTAMP NOT NULL,</w:t>
      </w:r>
    </w:p>
    <w:p w14:paraId="13E4CA9D" w14:textId="77777777" w:rsidR="009F6F24" w:rsidRPr="009F6F24" w:rsidRDefault="009F6F24" w:rsidP="009F6F24">
      <w:pPr>
        <w:spacing w:before="0"/>
        <w:rPr>
          <w:lang w:val="en-US"/>
        </w:rPr>
      </w:pPr>
      <w:r w:rsidRPr="009F6F24">
        <w:rPr>
          <w:lang w:val="en-US"/>
        </w:rPr>
        <w:t>    scheduled_date DATE NOT NULL,</w:t>
      </w:r>
    </w:p>
    <w:p w14:paraId="4B3DB756" w14:textId="77777777" w:rsidR="009F6F24" w:rsidRPr="009F6F24" w:rsidRDefault="009F6F24" w:rsidP="009F6F24">
      <w:pPr>
        <w:spacing w:before="0"/>
        <w:rPr>
          <w:lang w:val="en-US"/>
        </w:rPr>
      </w:pPr>
      <w:r w:rsidRPr="009F6F24">
        <w:rPr>
          <w:lang w:val="en-US"/>
        </w:rPr>
        <w:t>    finished_date DATE,</w:t>
      </w:r>
    </w:p>
    <w:p w14:paraId="19AF30F7" w14:textId="77777777" w:rsidR="009F6F24" w:rsidRPr="009F6F24" w:rsidRDefault="009F6F24" w:rsidP="009F6F24">
      <w:pPr>
        <w:spacing w:before="0"/>
        <w:rPr>
          <w:lang w:val="en-US"/>
        </w:rPr>
      </w:pPr>
      <w:r w:rsidRPr="009F6F24">
        <w:rPr>
          <w:lang w:val="en-US"/>
        </w:rPr>
        <w:t xml:space="preserve">    status VARCHAR(20) NOT NULL </w:t>
      </w:r>
      <w:r w:rsidRPr="009F6F24">
        <w:rPr>
          <w:i/>
          <w:iCs/>
          <w:lang w:val="en-US"/>
        </w:rPr>
        <w:t>CHECK</w:t>
      </w:r>
      <w:r w:rsidRPr="009F6F24">
        <w:rPr>
          <w:lang w:val="en-US"/>
        </w:rPr>
        <w:t xml:space="preserve"> (status IN ('Scheduled', 'Finished', 'Canceled'))</w:t>
      </w:r>
    </w:p>
    <w:p w14:paraId="70F63B96" w14:textId="3D2D0606" w:rsidR="009F6F24" w:rsidRDefault="009F6F24" w:rsidP="009F6F24">
      <w:pPr>
        <w:spacing w:before="0"/>
        <w:rPr>
          <w:lang w:val="en-US"/>
        </w:rPr>
      </w:pPr>
      <w:r w:rsidRPr="009F6F24">
        <w:rPr>
          <w:lang w:val="en-US"/>
        </w:rPr>
        <w:t>);</w:t>
      </w:r>
    </w:p>
    <w:p w14:paraId="034CF43E" w14:textId="77777777" w:rsidR="009F6F24" w:rsidRPr="009F6F24" w:rsidRDefault="009F6F24" w:rsidP="009F6F24">
      <w:pPr>
        <w:spacing w:before="0"/>
        <w:rPr>
          <w:lang w:val="en-US"/>
        </w:rPr>
      </w:pPr>
    </w:p>
    <w:p w14:paraId="3F5D46AD" w14:textId="77777777" w:rsidR="009F6F24" w:rsidRPr="009F6F24" w:rsidRDefault="009F6F24" w:rsidP="009F6F24">
      <w:pPr>
        <w:spacing w:before="0"/>
        <w:rPr>
          <w:lang w:val="en-US"/>
        </w:rPr>
      </w:pPr>
      <w:r w:rsidRPr="009F6F24">
        <w:rPr>
          <w:lang w:val="en-US"/>
        </w:rPr>
        <w:t xml:space="preserve">CREATE TABLE </w:t>
      </w:r>
      <w:r w:rsidRPr="009F6F24">
        <w:rPr>
          <w:i/>
          <w:iCs/>
          <w:lang w:val="en-US"/>
        </w:rPr>
        <w:t>Review_Items</w:t>
      </w:r>
      <w:r w:rsidRPr="009F6F24">
        <w:rPr>
          <w:lang w:val="en-US"/>
        </w:rPr>
        <w:t xml:space="preserve"> (</w:t>
      </w:r>
    </w:p>
    <w:p w14:paraId="786D3236" w14:textId="77777777" w:rsidR="009F6F24" w:rsidRPr="009F6F24" w:rsidRDefault="009F6F24" w:rsidP="009F6F24">
      <w:pPr>
        <w:spacing w:before="0"/>
        <w:rPr>
          <w:lang w:val="en-US"/>
        </w:rPr>
      </w:pPr>
      <w:r w:rsidRPr="009F6F24">
        <w:rPr>
          <w:lang w:val="en-US"/>
        </w:rPr>
        <w:t xml:space="preserve">    id_review SERIAL </w:t>
      </w:r>
      <w:r w:rsidRPr="009F6F24">
        <w:rPr>
          <w:i/>
          <w:iCs/>
          <w:lang w:val="en-US"/>
        </w:rPr>
        <w:t>PRIMARY KEY</w:t>
      </w:r>
      <w:r w:rsidRPr="009F6F24">
        <w:rPr>
          <w:lang w:val="en-US"/>
        </w:rPr>
        <w:t>,</w:t>
      </w:r>
    </w:p>
    <w:p w14:paraId="102C39E1" w14:textId="52A4E0B1"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w:t>
      </w:r>
    </w:p>
    <w:p w14:paraId="0BB534BF" w14:textId="09CE3532"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41B54C38" w14:textId="77777777" w:rsidR="009F6F24" w:rsidRPr="009F6F24" w:rsidRDefault="009F6F24" w:rsidP="009F6F24">
      <w:pPr>
        <w:spacing w:before="0"/>
        <w:rPr>
          <w:lang w:val="en-US"/>
        </w:rPr>
      </w:pPr>
      <w:r w:rsidRPr="009F6F24">
        <w:rPr>
          <w:lang w:val="en-US"/>
        </w:rPr>
        <w:t>    title VARCHAR(50) NOT NULL,</w:t>
      </w:r>
    </w:p>
    <w:p w14:paraId="6339C919" w14:textId="77777777" w:rsidR="009F6F24" w:rsidRPr="009F6F24" w:rsidRDefault="009F6F24" w:rsidP="009F6F24">
      <w:pPr>
        <w:spacing w:before="0"/>
        <w:rPr>
          <w:lang w:val="en-US"/>
        </w:rPr>
      </w:pPr>
      <w:r w:rsidRPr="009F6F24">
        <w:rPr>
          <w:lang w:val="en-US"/>
        </w:rPr>
        <w:t>    content VARCHAR(2000),</w:t>
      </w:r>
    </w:p>
    <w:p w14:paraId="3AE4AC3C" w14:textId="77777777" w:rsidR="009F6F24" w:rsidRPr="009F6F24" w:rsidRDefault="009F6F24" w:rsidP="009F6F24">
      <w:pPr>
        <w:spacing w:before="0"/>
        <w:rPr>
          <w:lang w:val="en-US"/>
        </w:rPr>
      </w:pPr>
      <w:r w:rsidRPr="009F6F24">
        <w:rPr>
          <w:lang w:val="en-US"/>
        </w:rPr>
        <w:t>    created_date TIMESTAMP NOT NULL</w:t>
      </w:r>
    </w:p>
    <w:p w14:paraId="71B03FB4" w14:textId="77777777" w:rsidR="009F6F24" w:rsidRPr="009F6F24" w:rsidRDefault="009F6F24" w:rsidP="009F6F24">
      <w:pPr>
        <w:spacing w:before="0"/>
        <w:rPr>
          <w:lang w:val="en-US"/>
        </w:rPr>
      </w:pPr>
      <w:r w:rsidRPr="009F6F24">
        <w:rPr>
          <w:lang w:val="en-US"/>
        </w:rPr>
        <w:t>);</w:t>
      </w:r>
    </w:p>
    <w:p w14:paraId="30AE6519" w14:textId="3E1653EA" w:rsidR="009F6F24" w:rsidRDefault="009F6F24" w:rsidP="009F6F24">
      <w:pPr>
        <w:spacing w:before="0"/>
        <w:rPr>
          <w:lang w:val="en-US"/>
        </w:rPr>
      </w:pPr>
    </w:p>
    <w:p w14:paraId="3CC576BB" w14:textId="77777777" w:rsidR="009F6F24" w:rsidRPr="009F6F24" w:rsidRDefault="009F6F24" w:rsidP="009F6F24">
      <w:pPr>
        <w:spacing w:before="0"/>
        <w:rPr>
          <w:lang w:val="en-US"/>
        </w:rPr>
      </w:pPr>
      <w:r w:rsidRPr="009F6F24">
        <w:rPr>
          <w:lang w:val="en-US"/>
        </w:rPr>
        <w:t xml:space="preserve">CREATE TABLE </w:t>
      </w:r>
      <w:r w:rsidRPr="009F6F24">
        <w:rPr>
          <w:i/>
          <w:iCs/>
          <w:lang w:val="en-US"/>
        </w:rPr>
        <w:t>Review_Sessions</w:t>
      </w:r>
      <w:r w:rsidRPr="009F6F24">
        <w:rPr>
          <w:lang w:val="en-US"/>
        </w:rPr>
        <w:t xml:space="preserve"> (</w:t>
      </w:r>
    </w:p>
    <w:p w14:paraId="7E68C1BE" w14:textId="77777777" w:rsidR="009F6F24" w:rsidRPr="009F6F24" w:rsidRDefault="009F6F24" w:rsidP="009F6F24">
      <w:pPr>
        <w:spacing w:before="0"/>
        <w:rPr>
          <w:lang w:val="en-US"/>
        </w:rPr>
      </w:pPr>
      <w:r w:rsidRPr="009F6F24">
        <w:rPr>
          <w:lang w:val="en-US"/>
        </w:rPr>
        <w:t xml:space="preserve">    id_session SERIAL </w:t>
      </w:r>
      <w:r w:rsidRPr="009F6F24">
        <w:rPr>
          <w:i/>
          <w:iCs/>
          <w:lang w:val="en-US"/>
        </w:rPr>
        <w:t>PRIMARY KEY</w:t>
      </w:r>
      <w:r w:rsidRPr="009F6F24">
        <w:rPr>
          <w:lang w:val="en-US"/>
        </w:rPr>
        <w:t>,</w:t>
      </w:r>
    </w:p>
    <w:p w14:paraId="13DD7FC0" w14:textId="48188BA0" w:rsidR="009F6F24" w:rsidRPr="009F6F24" w:rsidRDefault="000122EF" w:rsidP="009F6F24">
      <w:pPr>
        <w:spacing w:before="0"/>
        <w:rPr>
          <w:lang w:val="en-US"/>
        </w:rPr>
      </w:pPr>
      <w:r>
        <w:rPr>
          <w:lang w:val="en-US"/>
        </w:rPr>
        <w:t>   </w:t>
      </w:r>
      <w:r w:rsidR="009F6F24" w:rsidRPr="009F6F24">
        <w:rPr>
          <w:lang w:val="en-US"/>
        </w:rPr>
        <w:t xml:space="preserve">id_review INTEGER NOT NULL </w:t>
      </w:r>
      <w:r w:rsidR="009F6F24" w:rsidRPr="009F6F24">
        <w:rPr>
          <w:i/>
          <w:iCs/>
          <w:lang w:val="en-US"/>
        </w:rPr>
        <w:t>REFERENCES</w:t>
      </w:r>
      <w:r w:rsidR="009F6F24" w:rsidRPr="009F6F24">
        <w:rPr>
          <w:lang w:val="en-US"/>
        </w:rPr>
        <w:t xml:space="preserve"> Review_Items(id_review) </w:t>
      </w:r>
      <w:r w:rsidR="009F6F24" w:rsidRPr="009F6F24">
        <w:rPr>
          <w:i/>
          <w:iCs/>
          <w:lang w:val="en-US"/>
        </w:rPr>
        <w:t>ON DELETE CASCADE</w:t>
      </w:r>
      <w:r w:rsidR="009F6F24" w:rsidRPr="009F6F24">
        <w:rPr>
          <w:lang w:val="en-US"/>
        </w:rPr>
        <w:t>,</w:t>
      </w:r>
    </w:p>
    <w:p w14:paraId="337AA79E" w14:textId="77777777" w:rsidR="009F6F24" w:rsidRPr="009F6F24" w:rsidRDefault="009F6F24" w:rsidP="009F6F24">
      <w:pPr>
        <w:spacing w:before="0"/>
        <w:rPr>
          <w:lang w:val="en-US"/>
        </w:rPr>
      </w:pPr>
      <w:r w:rsidRPr="009F6F24">
        <w:rPr>
          <w:lang w:val="en-US"/>
        </w:rPr>
        <w:t>    created_date TIMESTAMP NOT NULL,</w:t>
      </w:r>
    </w:p>
    <w:p w14:paraId="037D1B17" w14:textId="77777777" w:rsidR="009F6F24" w:rsidRPr="009F6F24" w:rsidRDefault="009F6F24" w:rsidP="009F6F24">
      <w:pPr>
        <w:spacing w:before="0"/>
        <w:rPr>
          <w:lang w:val="en-US"/>
        </w:rPr>
      </w:pPr>
      <w:r w:rsidRPr="009F6F24">
        <w:rPr>
          <w:lang w:val="en-US"/>
        </w:rPr>
        <w:t>    scheduled_date DATE NOT NULL,</w:t>
      </w:r>
    </w:p>
    <w:p w14:paraId="7184E7CA" w14:textId="77777777" w:rsidR="009F6F24" w:rsidRPr="009F6F24" w:rsidRDefault="009F6F24" w:rsidP="009F6F24">
      <w:pPr>
        <w:spacing w:before="0"/>
        <w:rPr>
          <w:lang w:val="en-US"/>
        </w:rPr>
      </w:pPr>
      <w:r w:rsidRPr="009F6F24">
        <w:rPr>
          <w:lang w:val="en-US"/>
        </w:rPr>
        <w:t>    finished_date DATE,</w:t>
      </w:r>
    </w:p>
    <w:p w14:paraId="12BD378E" w14:textId="77777777" w:rsidR="009F6F24" w:rsidRPr="009F6F24" w:rsidRDefault="009F6F24" w:rsidP="009F6F24">
      <w:pPr>
        <w:spacing w:before="0"/>
        <w:rPr>
          <w:lang w:val="en-US"/>
        </w:rPr>
      </w:pPr>
      <w:r w:rsidRPr="009F6F24">
        <w:rPr>
          <w:lang w:val="en-US"/>
        </w:rPr>
        <w:lastRenderedPageBreak/>
        <w:t xml:space="preserve">    status VARCHAR(20) NOT NULL </w:t>
      </w:r>
      <w:r w:rsidRPr="009F6F24">
        <w:rPr>
          <w:i/>
          <w:iCs/>
          <w:lang w:val="en-US"/>
        </w:rPr>
        <w:t>CHECK</w:t>
      </w:r>
      <w:r w:rsidRPr="009F6F24">
        <w:rPr>
          <w:lang w:val="en-US"/>
        </w:rPr>
        <w:t xml:space="preserve"> (status IN ('Scheduled', 'Finished', 'Canceled'))</w:t>
      </w:r>
    </w:p>
    <w:p w14:paraId="00091024" w14:textId="77777777" w:rsidR="009F6F24" w:rsidRPr="009F6F24" w:rsidRDefault="009F6F24" w:rsidP="009F6F24">
      <w:pPr>
        <w:spacing w:before="0"/>
        <w:rPr>
          <w:lang w:val="en-US"/>
        </w:rPr>
      </w:pPr>
      <w:r w:rsidRPr="009F6F24">
        <w:rPr>
          <w:lang w:val="en-US"/>
        </w:rPr>
        <w:t>);</w:t>
      </w:r>
    </w:p>
    <w:p w14:paraId="799E1DD5" w14:textId="0670C140" w:rsidR="009F6F24" w:rsidRDefault="009F6F24" w:rsidP="009F6F24">
      <w:pPr>
        <w:spacing w:before="0"/>
        <w:rPr>
          <w:lang w:val="en-US"/>
        </w:rPr>
      </w:pPr>
    </w:p>
    <w:p w14:paraId="52F4F556"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hatMessages</w:t>
      </w:r>
      <w:r w:rsidRPr="009F6F24">
        <w:rPr>
          <w:lang w:val="en-US"/>
        </w:rPr>
        <w:t xml:space="preserve"> (</w:t>
      </w:r>
    </w:p>
    <w:p w14:paraId="1A74D7DC" w14:textId="77777777" w:rsidR="009F6F24" w:rsidRPr="009F6F24" w:rsidRDefault="009F6F24" w:rsidP="009F6F24">
      <w:pPr>
        <w:spacing w:before="0"/>
        <w:rPr>
          <w:lang w:val="en-US"/>
        </w:rPr>
      </w:pPr>
      <w:r w:rsidRPr="009F6F24">
        <w:rPr>
          <w:lang w:val="en-US"/>
        </w:rPr>
        <w:t xml:space="preserve">    id_message SERIAL </w:t>
      </w:r>
      <w:r w:rsidRPr="009F6F24">
        <w:rPr>
          <w:i/>
          <w:iCs/>
          <w:lang w:val="en-US"/>
        </w:rPr>
        <w:t>PRIMARY KEY</w:t>
      </w:r>
      <w:r w:rsidRPr="009F6F24">
        <w:rPr>
          <w:lang w:val="en-US"/>
        </w:rPr>
        <w:t>,  </w:t>
      </w:r>
    </w:p>
    <w:p w14:paraId="0F89D0D1" w14:textId="75E2373E"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 xml:space="preserve">, </w:t>
      </w:r>
    </w:p>
    <w:p w14:paraId="351C96C0" w14:textId="77777777" w:rsidR="009F6F24" w:rsidRPr="009F6F24" w:rsidRDefault="009F6F24" w:rsidP="009F6F24">
      <w:pPr>
        <w:spacing w:before="0"/>
        <w:rPr>
          <w:lang w:val="en-US"/>
        </w:rPr>
      </w:pPr>
      <w:r w:rsidRPr="009F6F24">
        <w:rPr>
          <w:lang w:val="en-US"/>
        </w:rPr>
        <w:t>    created_date TIMESTAMP NOT NULL,</w:t>
      </w:r>
    </w:p>
    <w:p w14:paraId="24D01FC4" w14:textId="77777777" w:rsidR="009F6F24" w:rsidRPr="009F6F24" w:rsidRDefault="009F6F24" w:rsidP="009F6F24">
      <w:pPr>
        <w:spacing w:before="0"/>
        <w:rPr>
          <w:lang w:val="en-US"/>
        </w:rPr>
      </w:pPr>
      <w:r w:rsidRPr="009F6F24">
        <w:rPr>
          <w:lang w:val="en-US"/>
        </w:rPr>
        <w:t>    chatbot_name VARCHAR(100) NOT NULL,  </w:t>
      </w:r>
    </w:p>
    <w:p w14:paraId="5F5F57C6" w14:textId="77777777" w:rsidR="009F6F24" w:rsidRPr="009F6F24" w:rsidRDefault="009F6F24" w:rsidP="009F6F24">
      <w:pPr>
        <w:spacing w:before="0"/>
        <w:rPr>
          <w:lang w:val="en-US"/>
        </w:rPr>
      </w:pPr>
      <w:r w:rsidRPr="009F6F24">
        <w:rPr>
          <w:lang w:val="en-US"/>
        </w:rPr>
        <w:t xml:space="preserve">    role VARCHAR(50) NOT NULL </w:t>
      </w:r>
      <w:r w:rsidRPr="009F6F24">
        <w:rPr>
          <w:i/>
          <w:iCs/>
          <w:lang w:val="en-US"/>
        </w:rPr>
        <w:t>CHECK</w:t>
      </w:r>
      <w:r w:rsidRPr="009F6F24">
        <w:rPr>
          <w:lang w:val="en-US"/>
        </w:rPr>
        <w:t xml:space="preserve"> (status IN ('user', 'assistant', 'topic')),</w:t>
      </w:r>
    </w:p>
    <w:p w14:paraId="67B74242" w14:textId="77777777" w:rsidR="009F6F24" w:rsidRPr="009F6F24" w:rsidRDefault="009F6F24" w:rsidP="009F6F24">
      <w:pPr>
        <w:spacing w:before="0"/>
        <w:rPr>
          <w:lang w:val="en-US"/>
        </w:rPr>
      </w:pPr>
      <w:r w:rsidRPr="009F6F24">
        <w:rPr>
          <w:lang w:val="en-US"/>
        </w:rPr>
        <w:t>    content TEXT NOT NULL,</w:t>
      </w:r>
    </w:p>
    <w:p w14:paraId="7C75DD6D" w14:textId="77777777" w:rsidR="009F6F24" w:rsidRPr="009F6F24" w:rsidRDefault="009F6F24" w:rsidP="009F6F24">
      <w:pPr>
        <w:spacing w:before="0"/>
        <w:rPr>
          <w:lang w:val="en-US"/>
        </w:rPr>
      </w:pPr>
      <w:r w:rsidRPr="009F6F24">
        <w:rPr>
          <w:lang w:val="en-US"/>
        </w:rPr>
        <w:t>    prompt_tokens INT,</w:t>
      </w:r>
    </w:p>
    <w:p w14:paraId="50BC9DAD" w14:textId="77777777" w:rsidR="009F6F24" w:rsidRPr="009F6F24" w:rsidRDefault="009F6F24" w:rsidP="009F6F24">
      <w:pPr>
        <w:spacing w:before="0"/>
        <w:rPr>
          <w:lang w:val="en-US"/>
        </w:rPr>
      </w:pPr>
      <w:r w:rsidRPr="009F6F24">
        <w:rPr>
          <w:lang w:val="en-US"/>
        </w:rPr>
        <w:t>    completion_tokens INT</w:t>
      </w:r>
    </w:p>
    <w:p w14:paraId="6EF9D215" w14:textId="77777777" w:rsidR="009F6F24" w:rsidRPr="009F6F24" w:rsidRDefault="009F6F24" w:rsidP="009F6F24">
      <w:pPr>
        <w:spacing w:before="0"/>
        <w:rPr>
          <w:lang w:val="en-US"/>
        </w:rPr>
      </w:pPr>
      <w:r w:rsidRPr="009F6F24">
        <w:rPr>
          <w:lang w:val="en-US"/>
        </w:rPr>
        <w:t>);</w:t>
      </w:r>
    </w:p>
    <w:p w14:paraId="2EB270B8" w14:textId="73B3E4F9" w:rsidR="009F6F24" w:rsidRDefault="009F6F24" w:rsidP="009F6F24">
      <w:pPr>
        <w:spacing w:before="0"/>
        <w:rPr>
          <w:lang w:val="en-US"/>
        </w:rPr>
      </w:pPr>
    </w:p>
    <w:p w14:paraId="57642A5A" w14:textId="77777777" w:rsidR="009F6F24" w:rsidRDefault="009F6F24" w:rsidP="009F6F24">
      <w:pPr>
        <w:spacing w:before="0"/>
        <w:rPr>
          <w:lang w:val="en-US"/>
        </w:rPr>
      </w:pPr>
    </w:p>
    <w:p w14:paraId="2804502A"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ourses</w:t>
      </w:r>
      <w:r w:rsidRPr="009F6F24">
        <w:rPr>
          <w:lang w:val="en-US"/>
        </w:rPr>
        <w:t xml:space="preserve"> (</w:t>
      </w:r>
    </w:p>
    <w:p w14:paraId="488423A3" w14:textId="77777777" w:rsidR="009F6F24" w:rsidRPr="009F6F24" w:rsidRDefault="009F6F24" w:rsidP="009F6F24">
      <w:pPr>
        <w:spacing w:before="0"/>
        <w:rPr>
          <w:lang w:val="en-US"/>
        </w:rPr>
      </w:pPr>
      <w:r w:rsidRPr="009F6F24">
        <w:rPr>
          <w:lang w:val="en-US"/>
        </w:rPr>
        <w:t xml:space="preserve">    id_course SERIAL </w:t>
      </w:r>
      <w:r w:rsidRPr="009F6F24">
        <w:rPr>
          <w:i/>
          <w:iCs/>
          <w:lang w:val="en-US"/>
        </w:rPr>
        <w:t>PRIMARY KEY</w:t>
      </w:r>
      <w:r w:rsidRPr="009F6F24">
        <w:rPr>
          <w:lang w:val="en-US"/>
        </w:rPr>
        <w:t>,</w:t>
      </w:r>
    </w:p>
    <w:p w14:paraId="10580FE4" w14:textId="77777777" w:rsidR="009F6F24" w:rsidRPr="009F6F24" w:rsidRDefault="009F6F24" w:rsidP="009F6F24">
      <w:pPr>
        <w:spacing w:before="0"/>
        <w:rPr>
          <w:lang w:val="en-US"/>
        </w:rPr>
      </w:pPr>
      <w:r w:rsidRPr="009F6F24">
        <w:rPr>
          <w:lang w:val="en-US"/>
        </w:rPr>
        <w:t>    title VARCHAR(100) UNIQUE NOT NULL,</w:t>
      </w:r>
    </w:p>
    <w:p w14:paraId="1D6651FB" w14:textId="77777777" w:rsidR="009F6F24" w:rsidRPr="009F6F24" w:rsidRDefault="009F6F24" w:rsidP="009F6F24">
      <w:pPr>
        <w:spacing w:before="0"/>
        <w:rPr>
          <w:lang w:val="en-US"/>
        </w:rPr>
      </w:pPr>
      <w:r w:rsidRPr="009F6F24">
        <w:rPr>
          <w:lang w:val="en-US"/>
        </w:rPr>
        <w:t>    description VARCHAR(1000) NOT NULL,</w:t>
      </w:r>
    </w:p>
    <w:p w14:paraId="7963CDD7" w14:textId="77777777" w:rsidR="009F6F24" w:rsidRPr="009F6F24" w:rsidRDefault="009F6F24" w:rsidP="009F6F24">
      <w:pPr>
        <w:spacing w:before="0"/>
        <w:rPr>
          <w:lang w:val="en-US"/>
        </w:rPr>
      </w:pPr>
      <w:r w:rsidRPr="009F6F24">
        <w:rPr>
          <w:lang w:val="en-US"/>
        </w:rPr>
        <w:t>    created_date TIMESTAMP NOT NULL</w:t>
      </w:r>
    </w:p>
    <w:p w14:paraId="04DCB223" w14:textId="77777777" w:rsidR="009F6F24" w:rsidRPr="009F6F24" w:rsidRDefault="009F6F24" w:rsidP="009F6F24">
      <w:pPr>
        <w:spacing w:before="0"/>
        <w:rPr>
          <w:lang w:val="en-US"/>
        </w:rPr>
      </w:pPr>
      <w:r w:rsidRPr="009F6F24">
        <w:rPr>
          <w:lang w:val="en-US"/>
        </w:rPr>
        <w:t>);</w:t>
      </w:r>
    </w:p>
    <w:p w14:paraId="78CFCA25" w14:textId="78DB1557" w:rsidR="009F6F24" w:rsidRDefault="009F6F24" w:rsidP="009F6F24">
      <w:pPr>
        <w:spacing w:before="0"/>
        <w:rPr>
          <w:lang w:val="en-US"/>
        </w:rPr>
      </w:pPr>
    </w:p>
    <w:p w14:paraId="06441B8E"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ourse_Default_Study_Items</w:t>
      </w:r>
      <w:r w:rsidRPr="009F6F24">
        <w:rPr>
          <w:lang w:val="en-US"/>
        </w:rPr>
        <w:t xml:space="preserve"> (</w:t>
      </w:r>
    </w:p>
    <w:p w14:paraId="7DE1C0D8" w14:textId="77777777" w:rsidR="009F6F24" w:rsidRPr="009F6F24" w:rsidRDefault="009F6F24" w:rsidP="009F6F24">
      <w:pPr>
        <w:spacing w:before="0"/>
        <w:rPr>
          <w:lang w:val="en-US"/>
        </w:rPr>
      </w:pPr>
      <w:r w:rsidRPr="009F6F24">
        <w:rPr>
          <w:lang w:val="en-US"/>
        </w:rPr>
        <w:t xml:space="preserve">    id_default_study SERIAL </w:t>
      </w:r>
      <w:r w:rsidRPr="009F6F24">
        <w:rPr>
          <w:i/>
          <w:iCs/>
          <w:lang w:val="en-US"/>
        </w:rPr>
        <w:t>PRIMARY KEY</w:t>
      </w:r>
      <w:r w:rsidRPr="009F6F24">
        <w:rPr>
          <w:lang w:val="en-US"/>
        </w:rPr>
        <w:t>,</w:t>
      </w:r>
    </w:p>
    <w:p w14:paraId="58B00964" w14:textId="0739E4D7" w:rsidR="009F6F24" w:rsidRPr="009F6F24" w:rsidRDefault="000122EF" w:rsidP="009F6F24">
      <w:pPr>
        <w:spacing w:before="0"/>
        <w:rPr>
          <w:lang w:val="en-US"/>
        </w:rPr>
      </w:pPr>
      <w:r>
        <w:rPr>
          <w:lang w:val="en-US"/>
        </w:rPr>
        <w:t>   </w:t>
      </w:r>
      <w:r w:rsidR="009F6F24" w:rsidRPr="009F6F24">
        <w:rPr>
          <w:lang w:val="en-US"/>
        </w:rPr>
        <w:t xml:space="preserve">id_course INTEGER NOT NULL </w:t>
      </w:r>
      <w:r w:rsidR="009F6F24" w:rsidRPr="009F6F24">
        <w:rPr>
          <w:i/>
          <w:iCs/>
          <w:lang w:val="en-US"/>
        </w:rPr>
        <w:t>REFERENCES</w:t>
      </w:r>
      <w:r w:rsidR="009F6F24" w:rsidRPr="009F6F24">
        <w:rPr>
          <w:lang w:val="en-US"/>
        </w:rPr>
        <w:t xml:space="preserve"> Courses(id_course) </w:t>
      </w:r>
      <w:r w:rsidR="009F6F24" w:rsidRPr="009F6F24">
        <w:rPr>
          <w:i/>
          <w:iCs/>
          <w:lang w:val="en-US"/>
        </w:rPr>
        <w:t>ON DELETE CASCADE</w:t>
      </w:r>
      <w:r w:rsidR="009F6F24" w:rsidRPr="009F6F24">
        <w:rPr>
          <w:lang w:val="en-US"/>
        </w:rPr>
        <w:t>,</w:t>
      </w:r>
    </w:p>
    <w:p w14:paraId="746522F5" w14:textId="0833479A"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66FB04D7" w14:textId="77777777" w:rsidR="009F6F24" w:rsidRPr="009F6F24" w:rsidRDefault="009F6F24" w:rsidP="009F6F24">
      <w:pPr>
        <w:spacing w:before="0"/>
        <w:rPr>
          <w:lang w:val="en-US"/>
        </w:rPr>
      </w:pPr>
      <w:r w:rsidRPr="009F6F24">
        <w:rPr>
          <w:lang w:val="en-US"/>
        </w:rPr>
        <w:t>    title VARCHAR(50) NOT NULL,</w:t>
      </w:r>
    </w:p>
    <w:p w14:paraId="46F5A56A" w14:textId="77777777" w:rsidR="009F6F24" w:rsidRPr="009F6F24" w:rsidRDefault="009F6F24" w:rsidP="009F6F24">
      <w:pPr>
        <w:spacing w:before="0"/>
        <w:rPr>
          <w:lang w:val="en-US"/>
        </w:rPr>
      </w:pPr>
      <w:r w:rsidRPr="009F6F24">
        <w:rPr>
          <w:lang w:val="en-US"/>
        </w:rPr>
        <w:t>    content VARCHAR(2000) NOT NULL,</w:t>
      </w:r>
    </w:p>
    <w:p w14:paraId="58D7B045" w14:textId="77777777" w:rsidR="009F6F24" w:rsidRPr="009F6F24" w:rsidRDefault="009F6F24" w:rsidP="009F6F24">
      <w:pPr>
        <w:spacing w:before="0"/>
        <w:rPr>
          <w:lang w:val="en-US"/>
        </w:rPr>
      </w:pPr>
      <w:r w:rsidRPr="009F6F24">
        <w:rPr>
          <w:lang w:val="en-US"/>
        </w:rPr>
        <w:t>    created_date TIMESTAMP NOT NULL,</w:t>
      </w:r>
    </w:p>
    <w:p w14:paraId="65921BF5" w14:textId="12767990" w:rsidR="009F6F24" w:rsidRPr="009F6F24" w:rsidRDefault="000122EF" w:rsidP="009F6F24">
      <w:pPr>
        <w:spacing w:before="0"/>
        <w:rPr>
          <w:lang w:val="en-US"/>
        </w:rPr>
      </w:pPr>
      <w:r>
        <w:rPr>
          <w:lang w:val="en-US"/>
        </w:rPr>
        <w:t xml:space="preserve">    </w:t>
      </w:r>
      <w:r w:rsidR="009F6F24" w:rsidRPr="009F6F24">
        <w:rPr>
          <w:lang w:val="en-US"/>
        </w:rPr>
        <w:t xml:space="preserve">scheduled_date_offset INTEGER NOT NULL </w:t>
      </w:r>
    </w:p>
    <w:p w14:paraId="31477E7D" w14:textId="77777777" w:rsidR="009F6F24" w:rsidRPr="009F6F24" w:rsidRDefault="009F6F24" w:rsidP="009F6F24">
      <w:pPr>
        <w:spacing w:before="0"/>
        <w:rPr>
          <w:lang w:val="en-US"/>
        </w:rPr>
      </w:pPr>
      <w:r w:rsidRPr="009F6F24">
        <w:rPr>
          <w:lang w:val="en-US"/>
        </w:rPr>
        <w:t>);</w:t>
      </w:r>
    </w:p>
    <w:p w14:paraId="07CE9D2D" w14:textId="18ED8772" w:rsidR="009F6F24" w:rsidRDefault="009F6F24" w:rsidP="009F6F24">
      <w:pPr>
        <w:spacing w:before="0"/>
        <w:rPr>
          <w:lang w:val="en-US"/>
        </w:rPr>
      </w:pPr>
    </w:p>
    <w:p w14:paraId="56A56B88" w14:textId="77777777" w:rsidR="009F6F24" w:rsidRPr="009F6F24" w:rsidRDefault="009F6F24" w:rsidP="009F6F24">
      <w:pPr>
        <w:spacing w:before="0"/>
        <w:rPr>
          <w:lang w:val="en-US"/>
        </w:rPr>
      </w:pPr>
      <w:r w:rsidRPr="009F6F24">
        <w:rPr>
          <w:lang w:val="en-US"/>
        </w:rPr>
        <w:t>CREATE TABLE User_Courses (</w:t>
      </w:r>
    </w:p>
    <w:p w14:paraId="231B1D8B" w14:textId="77777777" w:rsidR="009F6F24" w:rsidRPr="009F6F24" w:rsidRDefault="009F6F24" w:rsidP="009F6F24">
      <w:pPr>
        <w:spacing w:before="0"/>
        <w:rPr>
          <w:lang w:val="en-US"/>
        </w:rPr>
      </w:pPr>
      <w:r w:rsidRPr="009F6F24">
        <w:rPr>
          <w:lang w:val="en-US"/>
        </w:rPr>
        <w:t xml:space="preserve">    id_user_course SERIAL PRIMARY KEY,</w:t>
      </w:r>
    </w:p>
    <w:p w14:paraId="62492EDE" w14:textId="77777777" w:rsidR="009F6F24" w:rsidRPr="009F6F24" w:rsidRDefault="009F6F24" w:rsidP="009F6F24">
      <w:pPr>
        <w:spacing w:before="0"/>
        <w:rPr>
          <w:lang w:val="en-US"/>
        </w:rPr>
      </w:pPr>
      <w:r w:rsidRPr="009F6F24">
        <w:rPr>
          <w:lang w:val="en-US"/>
        </w:rPr>
        <w:t xml:space="preserve">    id_user UUID NOT NULL REFERENCES Users(id_user) ON DELETE CASCADE,</w:t>
      </w:r>
    </w:p>
    <w:p w14:paraId="2C97DE88" w14:textId="77777777" w:rsidR="009F6F24" w:rsidRPr="009F6F24" w:rsidRDefault="009F6F24" w:rsidP="009F6F24">
      <w:pPr>
        <w:spacing w:before="0"/>
        <w:rPr>
          <w:lang w:val="en-US"/>
        </w:rPr>
      </w:pPr>
      <w:r w:rsidRPr="009F6F24">
        <w:rPr>
          <w:lang w:val="en-US"/>
        </w:rPr>
        <w:t xml:space="preserve">    id_course INTEGER NOT NULL REFERENCES Courses(id_course) ON DELETE CASCADE,</w:t>
      </w:r>
    </w:p>
    <w:p w14:paraId="5940BFC0" w14:textId="77777777" w:rsidR="009F6F24" w:rsidRPr="009F6F24" w:rsidRDefault="009F6F24" w:rsidP="009F6F24">
      <w:pPr>
        <w:spacing w:before="0"/>
        <w:rPr>
          <w:lang w:val="en-US"/>
        </w:rPr>
      </w:pPr>
      <w:r w:rsidRPr="009F6F24">
        <w:rPr>
          <w:lang w:val="en-US"/>
        </w:rPr>
        <w:t xml:space="preserve">    registration_date TIMESTAMP NOT NULL,</w:t>
      </w:r>
    </w:p>
    <w:p w14:paraId="2409195F" w14:textId="77777777" w:rsidR="009F6F24" w:rsidRPr="009F6F24" w:rsidRDefault="009F6F24" w:rsidP="009F6F24">
      <w:pPr>
        <w:spacing w:before="0"/>
        <w:rPr>
          <w:lang w:val="en-US"/>
        </w:rPr>
      </w:pPr>
      <w:r w:rsidRPr="009F6F24">
        <w:rPr>
          <w:lang w:val="en-US"/>
        </w:rPr>
        <w:t xml:space="preserve">UNIQUE (id_user, id_course)  </w:t>
      </w:r>
    </w:p>
    <w:p w14:paraId="0C1F0537" w14:textId="77777777" w:rsidR="009F6F24" w:rsidRPr="009F6F24" w:rsidRDefault="009F6F24" w:rsidP="009F6F24">
      <w:pPr>
        <w:spacing w:before="0"/>
        <w:rPr>
          <w:lang w:val="en-US"/>
        </w:rPr>
      </w:pPr>
      <w:r w:rsidRPr="009F6F24">
        <w:rPr>
          <w:lang w:val="en-US"/>
        </w:rPr>
        <w:t>);</w:t>
      </w:r>
    </w:p>
    <w:p w14:paraId="6B71D084" w14:textId="77777777" w:rsidR="009F6F24" w:rsidRPr="009F6F24" w:rsidRDefault="009F6F24" w:rsidP="009F6F24">
      <w:pPr>
        <w:spacing w:before="0"/>
        <w:rPr>
          <w:lang w:val="en-US"/>
        </w:rPr>
      </w:pPr>
    </w:p>
    <w:p w14:paraId="5EB54B20" w14:textId="232A8D58" w:rsidR="009F6F24" w:rsidRDefault="009F6F24">
      <w:pPr>
        <w:spacing w:before="0"/>
        <w:jc w:val="left"/>
        <w:rPr>
          <w:lang w:val="en-US"/>
        </w:rPr>
      </w:pPr>
      <w:r>
        <w:rPr>
          <w:lang w:val="en-US"/>
        </w:rPr>
        <w:br w:type="page"/>
      </w:r>
    </w:p>
    <w:p w14:paraId="744CF6C2" w14:textId="5B7EA090" w:rsidR="00E22856" w:rsidRDefault="00B851C0" w:rsidP="00B851C0">
      <w:pPr>
        <w:pStyle w:val="6"/>
        <w:rPr>
          <w:lang w:val="en-US"/>
        </w:rPr>
      </w:pPr>
      <w:bookmarkStart w:id="45" w:name="_Toc144193158"/>
      <w:r>
        <w:rPr>
          <w:lang w:val="en-US"/>
        </w:rPr>
        <w:lastRenderedPageBreak/>
        <w:t xml:space="preserve">Code Samples </w:t>
      </w:r>
      <w:r w:rsidR="006522CC">
        <w:rPr>
          <w:lang w:val="en-US"/>
        </w:rPr>
        <w:t>–</w:t>
      </w:r>
      <w:r>
        <w:rPr>
          <w:lang w:val="en-US"/>
        </w:rPr>
        <w:t xml:space="preserve"> </w:t>
      </w:r>
      <w:r w:rsidR="006522CC">
        <w:rPr>
          <w:lang w:val="en-US"/>
        </w:rPr>
        <w:t xml:space="preserve">Send </w:t>
      </w:r>
      <w:r>
        <w:rPr>
          <w:lang w:val="en-US"/>
        </w:rPr>
        <w:t>Chat Message</w:t>
      </w:r>
      <w:bookmarkEnd w:id="45"/>
      <w:r>
        <w:rPr>
          <w:lang w:val="en-US"/>
        </w:rPr>
        <w:t xml:space="preserve"> </w:t>
      </w:r>
    </w:p>
    <w:p w14:paraId="23E295DF" w14:textId="2686C270" w:rsidR="006F529C" w:rsidRDefault="006F529C" w:rsidP="006F529C">
      <w:pPr>
        <w:rPr>
          <w:lang w:val="en-US"/>
        </w:rPr>
      </w:pPr>
      <w:r>
        <w:rPr>
          <w:lang w:val="en-US"/>
        </w:rPr>
        <w:t>The following code shows how to send chat message to OpenAI API and handle the response in the backend.</w:t>
      </w:r>
    </w:p>
    <w:p w14:paraId="559CCA47" w14:textId="77777777" w:rsidR="006F529C" w:rsidRPr="006F529C" w:rsidRDefault="006F529C" w:rsidP="006F529C">
      <w:pPr>
        <w:rPr>
          <w:lang w:val="en-US"/>
        </w:rPr>
      </w:pPr>
    </w:p>
    <w:p w14:paraId="26373F0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Send message to openAI and get Chatbot response</w:t>
      </w:r>
    </w:p>
    <w:p w14:paraId="30795C9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app</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pos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chatbot/:selectedChatbo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async</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req</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r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gt;</w:t>
      </w:r>
      <w:r w:rsidRPr="00E22856">
        <w:rPr>
          <w:rFonts w:ascii="Consolas" w:eastAsia="Times New Roman" w:hAnsi="Consolas" w:cs="Times New Roman"/>
          <w:color w:val="D6DEEB"/>
          <w:sz w:val="21"/>
          <w:szCs w:val="21"/>
          <w:lang w:val="en-US" w:eastAsia="zh-CN"/>
        </w:rPr>
        <w:t xml:space="preserve"> {</w:t>
      </w:r>
    </w:p>
    <w:p w14:paraId="3AE1C20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lien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poo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connect</w:t>
      </w:r>
      <w:r w:rsidRPr="00E22856">
        <w:rPr>
          <w:rFonts w:ascii="Consolas" w:eastAsia="Times New Roman" w:hAnsi="Consolas" w:cs="Times New Roman"/>
          <w:color w:val="D6DEEB"/>
          <w:sz w:val="21"/>
          <w:szCs w:val="21"/>
          <w:lang w:val="en-US" w:eastAsia="zh-CN"/>
        </w:rPr>
        <w:t>();</w:t>
      </w:r>
    </w:p>
    <w:p w14:paraId="01DE6B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ry</w:t>
      </w:r>
      <w:r w:rsidRPr="00E22856">
        <w:rPr>
          <w:rFonts w:ascii="Consolas" w:eastAsia="Times New Roman" w:hAnsi="Consolas" w:cs="Times New Roman"/>
          <w:color w:val="D6DEEB"/>
          <w:sz w:val="21"/>
          <w:szCs w:val="21"/>
          <w:lang w:val="en-US" w:eastAsia="zh-CN"/>
        </w:rPr>
        <w:t xml:space="preserve"> {</w:t>
      </w:r>
    </w:p>
    <w:p w14:paraId="4CD1D41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28C299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oki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token</w:t>
      </w:r>
      <w:r w:rsidRPr="00E22856">
        <w:rPr>
          <w:rFonts w:ascii="Consolas" w:eastAsia="Times New Roman" w:hAnsi="Consolas" w:cs="Times New Roman"/>
          <w:color w:val="D6DEEB"/>
          <w:sz w:val="21"/>
          <w:szCs w:val="21"/>
          <w:lang w:val="en-US" w:eastAsia="zh-CN"/>
        </w:rPr>
        <w:t>;</w:t>
      </w:r>
    </w:p>
    <w:p w14:paraId="4C97F7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D01EAD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D6DEEB"/>
          <w:sz w:val="21"/>
          <w:szCs w:val="21"/>
          <w:lang w:val="en-US" w:eastAsia="zh-CN"/>
        </w:rPr>
        <w:t>) {</w:t>
      </w:r>
    </w:p>
    <w:p w14:paraId="4D9B208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return</w:t>
      </w:r>
      <w:r w:rsidRPr="00E22856">
        <w:rPr>
          <w:rFonts w:ascii="Consolas" w:eastAsia="Times New Roman" w:hAnsi="Consolas" w:cs="Times New Roman"/>
          <w:i/>
          <w:iCs/>
          <w:color w:val="7FDBCA"/>
          <w:sz w:val="21"/>
          <w:szCs w:val="21"/>
          <w:lang w:val="en-US" w:eastAsia="zh-CN"/>
        </w:rPr>
        <w:t xml:space="preserve">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401</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token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p>
    <w:p w14:paraId="533BE6E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3C173D6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29ABB4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decode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i/>
          <w:iCs/>
          <w:color w:val="82AAFF"/>
          <w:sz w:val="21"/>
          <w:szCs w:val="21"/>
          <w:lang w:val="en-US" w:eastAsia="zh-CN"/>
        </w:rPr>
        <w:t>jwtVerif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color w:val="C5E478"/>
          <w:sz w:val="21"/>
          <w:szCs w:val="21"/>
          <w:lang w:val="en-US" w:eastAsia="zh-CN"/>
        </w:rPr>
        <w:t>proces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env</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82AAFF"/>
          <w:sz w:val="21"/>
          <w:szCs w:val="21"/>
          <w:lang w:val="en-US" w:eastAsia="zh-CN"/>
        </w:rPr>
        <w:t>JWT_SECRET</w:t>
      </w:r>
      <w:r w:rsidRPr="00E22856">
        <w:rPr>
          <w:rFonts w:ascii="Consolas" w:eastAsia="Times New Roman" w:hAnsi="Consolas" w:cs="Times New Roman"/>
          <w:color w:val="D6DEEB"/>
          <w:sz w:val="21"/>
          <w:szCs w:val="21"/>
          <w:lang w:val="en-US" w:eastAsia="zh-CN"/>
        </w:rPr>
        <w:t>);</w:t>
      </w:r>
    </w:p>
    <w:p w14:paraId="650F9B7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decode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decoded</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er_id</w:t>
      </w:r>
      <w:r w:rsidRPr="00E22856">
        <w:rPr>
          <w:rFonts w:ascii="Consolas" w:eastAsia="Times New Roman" w:hAnsi="Consolas" w:cs="Times New Roman"/>
          <w:color w:val="D6DEEB"/>
          <w:sz w:val="21"/>
          <w:szCs w:val="21"/>
          <w:lang w:val="en-US" w:eastAsia="zh-CN"/>
        </w:rPr>
        <w:t>) {</w:t>
      </w:r>
    </w:p>
    <w:p w14:paraId="22CBE3B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return</w:t>
      </w:r>
      <w:r w:rsidRPr="00E22856">
        <w:rPr>
          <w:rFonts w:ascii="Consolas" w:eastAsia="Times New Roman" w:hAnsi="Consolas" w:cs="Times New Roman"/>
          <w:i/>
          <w:iCs/>
          <w:color w:val="7FDBCA"/>
          <w:sz w:val="21"/>
          <w:szCs w:val="21"/>
          <w:lang w:val="en-US" w:eastAsia="zh-CN"/>
        </w:rPr>
        <w:t xml:space="preserve">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401</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valid token</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p>
    <w:p w14:paraId="02EAF7B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B2EB97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decoded</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er_id</w:t>
      </w:r>
      <w:r w:rsidRPr="00E22856">
        <w:rPr>
          <w:rFonts w:ascii="Consolas" w:eastAsia="Times New Roman" w:hAnsi="Consolas" w:cs="Times New Roman"/>
          <w:color w:val="D6DEEB"/>
          <w:sz w:val="21"/>
          <w:szCs w:val="21"/>
          <w:lang w:val="en-US" w:eastAsia="zh-CN"/>
        </w:rPr>
        <w:t>;</w:t>
      </w:r>
    </w:p>
    <w:p w14:paraId="1A8EFA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A2FEE7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Check current conversation points</w:t>
      </w:r>
    </w:p>
    <w:p w14:paraId="1BDD80E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pointCheck</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1BA7CCD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LECT conversation_points FROM Users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F6AAF5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0AD5AF3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42B0A3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D6C3F8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urrent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pointCheck</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versation_points</w:t>
      </w:r>
      <w:r w:rsidRPr="00E22856">
        <w:rPr>
          <w:rFonts w:ascii="Consolas" w:eastAsia="Times New Roman" w:hAnsi="Consolas" w:cs="Times New Roman"/>
          <w:color w:val="D6DEEB"/>
          <w:sz w:val="21"/>
          <w:szCs w:val="21"/>
          <w:lang w:val="en-US" w:eastAsia="zh-CN"/>
        </w:rPr>
        <w:t>;</w:t>
      </w:r>
    </w:p>
    <w:p w14:paraId="0CCD158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32BF917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urrent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 {</w:t>
      </w:r>
    </w:p>
    <w:p w14:paraId="7A3C6F9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ufficient conversation points</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B932E7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86A168B" w14:textId="77777777" w:rsidR="00E22856" w:rsidRPr="00E22856" w:rsidRDefault="00E22856" w:rsidP="00E22856">
      <w:pPr>
        <w:shd w:val="clear" w:color="auto" w:fill="011627"/>
        <w:spacing w:before="0" w:after="240" w:line="285" w:lineRule="atLeast"/>
        <w:jc w:val="left"/>
        <w:rPr>
          <w:rFonts w:ascii="Consolas" w:eastAsia="Times New Roman" w:hAnsi="Consolas" w:cs="Times New Roman"/>
          <w:color w:val="D6DEEB"/>
          <w:sz w:val="21"/>
          <w:szCs w:val="21"/>
          <w:lang w:val="en-US" w:eastAsia="zh-CN"/>
        </w:rPr>
      </w:pPr>
    </w:p>
    <w:p w14:paraId="78EFBCD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body</w:t>
      </w:r>
      <w:r w:rsidRPr="00E22856">
        <w:rPr>
          <w:rFonts w:ascii="Consolas" w:eastAsia="Times New Roman" w:hAnsi="Consolas" w:cs="Times New Roman"/>
          <w:color w:val="D6DEEB"/>
          <w:sz w:val="21"/>
          <w:szCs w:val="21"/>
          <w:lang w:val="en-US" w:eastAsia="zh-CN"/>
        </w:rPr>
        <w:t>;</w:t>
      </w:r>
    </w:p>
    <w:p w14:paraId="202B947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42EB5A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59FB75A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content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1EDC83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CBBC87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B058D5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params</w:t>
      </w:r>
      <w:r w:rsidRPr="00E22856">
        <w:rPr>
          <w:rFonts w:ascii="Consolas" w:eastAsia="Times New Roman" w:hAnsi="Consolas" w:cs="Times New Roman"/>
          <w:color w:val="D6DEEB"/>
          <w:sz w:val="21"/>
          <w:szCs w:val="21"/>
          <w:lang w:val="en-US" w:eastAsia="zh-CN"/>
        </w:rPr>
        <w:t>;</w:t>
      </w:r>
    </w:p>
    <w:p w14:paraId="3F0CFB5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013B25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w:t>
      </w:r>
    </w:p>
    <w:p w14:paraId="3EAD9D1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chatbot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2570E5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7710388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p>
    <w:p w14:paraId="4455893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lastRenderedPageBreak/>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Get the chatbot model information by name</w:t>
      </w:r>
    </w:p>
    <w:p w14:paraId="207D7AF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odel</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i/>
          <w:iCs/>
          <w:color w:val="82AAFF"/>
          <w:sz w:val="21"/>
          <w:szCs w:val="21"/>
          <w:lang w:val="en-US" w:eastAsia="zh-CN"/>
        </w:rPr>
        <w:t>getChatbotModel</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w:t>
      </w:r>
    </w:p>
    <w:p w14:paraId="08E31ED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C23C28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Begin transaction</w:t>
      </w:r>
    </w:p>
    <w:p w14:paraId="52EB72E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BEGIN</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2DA35C3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F16479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insert user message into database</w:t>
      </w:r>
    </w:p>
    <w:p w14:paraId="44C5EF0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ERT INTO ChatMessages(id_user, created_date, chatbot_name, role, content) VALUES($1, NOW(), $2, $3, $4)</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86FEB2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user</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789C606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inser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Values</w:t>
      </w:r>
      <w:r w:rsidRPr="00E22856">
        <w:rPr>
          <w:rFonts w:ascii="Consolas" w:eastAsia="Times New Roman" w:hAnsi="Consolas" w:cs="Times New Roman"/>
          <w:color w:val="D6DEEB"/>
          <w:sz w:val="21"/>
          <w:szCs w:val="21"/>
          <w:lang w:val="en-US" w:eastAsia="zh-CN"/>
        </w:rPr>
        <w:t>);</w:t>
      </w:r>
    </w:p>
    <w:p w14:paraId="222B1C5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AEC30F7" w14:textId="0A5B4B22"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Fetch the last 20 messages </w:t>
      </w:r>
      <w:r w:rsidR="00FF264B">
        <w:rPr>
          <w:rFonts w:ascii="Consolas" w:eastAsia="Times New Roman" w:hAnsi="Consolas" w:cs="Times New Roman"/>
          <w:i/>
          <w:iCs/>
          <w:color w:val="637777"/>
          <w:sz w:val="21"/>
          <w:szCs w:val="21"/>
          <w:lang w:val="en-US" w:eastAsia="zh-CN"/>
        </w:rPr>
        <w:t xml:space="preserve">in current topic </w:t>
      </w:r>
      <w:r w:rsidRPr="00E22856">
        <w:rPr>
          <w:rFonts w:ascii="Consolas" w:eastAsia="Times New Roman" w:hAnsi="Consolas" w:cs="Times New Roman"/>
          <w:i/>
          <w:iCs/>
          <w:color w:val="637777"/>
          <w:sz w:val="21"/>
          <w:szCs w:val="21"/>
          <w:lang w:val="en-US" w:eastAsia="zh-CN"/>
        </w:rPr>
        <w:t>from the database</w:t>
      </w:r>
    </w:p>
    <w:p w14:paraId="021F666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ECC48D"/>
          <w:sz w:val="21"/>
          <w:szCs w:val="21"/>
          <w:lang w:val="en-US" w:eastAsia="zh-CN"/>
        </w:rPr>
        <w:t xml:space="preserve"> `</w:t>
      </w:r>
    </w:p>
    <w:p w14:paraId="09A721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SELECT role, content </w:t>
      </w:r>
    </w:p>
    <w:p w14:paraId="6BABE8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FROM ChatMessages </w:t>
      </w:r>
    </w:p>
    <w:p w14:paraId="3CF26D5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WHERE id_user = $1 </w:t>
      </w:r>
    </w:p>
    <w:p w14:paraId="3B5994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chatbot_name = $3</w:t>
      </w:r>
    </w:p>
    <w:p w14:paraId="76B108E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created_date &gt; (</w:t>
      </w:r>
    </w:p>
    <w:p w14:paraId="00B044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SELECT MAX(created_date) </w:t>
      </w:r>
    </w:p>
    <w:p w14:paraId="0549DC0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FROM ChatMessages </w:t>
      </w:r>
    </w:p>
    <w:p w14:paraId="7D89E7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WHERE id_user = $1 </w:t>
      </w:r>
    </w:p>
    <w:p w14:paraId="2E938B6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role = $2 And chatbot_name = $3</w:t>
      </w:r>
    </w:p>
    <w:p w14:paraId="6D58E03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w:t>
      </w:r>
    </w:p>
    <w:p w14:paraId="059D7A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ORDER BY created_date DESC, id_message DESC</w:t>
      </w:r>
    </w:p>
    <w:p w14:paraId="0570DA5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LIMIT 20;</w:t>
      </w:r>
    </w:p>
    <w:p w14:paraId="5575EA2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w:t>
      </w:r>
      <w:r w:rsidRPr="00E22856">
        <w:rPr>
          <w:rFonts w:ascii="Consolas" w:eastAsia="Times New Roman" w:hAnsi="Consolas" w:cs="Times New Roman"/>
          <w:color w:val="D6DEEB"/>
          <w:sz w:val="21"/>
          <w:szCs w:val="21"/>
          <w:lang w:val="en-US" w:eastAsia="zh-CN"/>
        </w:rPr>
        <w:t>;</w:t>
      </w:r>
    </w:p>
    <w:p w14:paraId="27A538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topic</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w:t>
      </w:r>
    </w:p>
    <w:p w14:paraId="0885DCF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Resu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fetch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Values</w:t>
      </w:r>
      <w:r w:rsidRPr="00E22856">
        <w:rPr>
          <w:rFonts w:ascii="Consolas" w:eastAsia="Times New Roman" w:hAnsi="Consolas" w:cs="Times New Roman"/>
          <w:color w:val="D6DEEB"/>
          <w:sz w:val="21"/>
          <w:szCs w:val="21"/>
          <w:lang w:val="en-US" w:eastAsia="zh-CN"/>
        </w:rPr>
        <w:t>);</w:t>
      </w:r>
    </w:p>
    <w:p w14:paraId="127B267C" w14:textId="77777777" w:rsidR="00E22856" w:rsidRPr="00E22856" w:rsidRDefault="00E22856" w:rsidP="00E22856">
      <w:pPr>
        <w:shd w:val="clear" w:color="auto" w:fill="011627"/>
        <w:spacing w:before="0" w:after="240" w:line="285" w:lineRule="atLeast"/>
        <w:jc w:val="left"/>
        <w:rPr>
          <w:rFonts w:ascii="Consolas" w:eastAsia="Times New Roman" w:hAnsi="Consolas" w:cs="Times New Roman"/>
          <w:color w:val="D6DEEB"/>
          <w:sz w:val="21"/>
          <w:szCs w:val="21"/>
          <w:lang w:val="en-US" w:eastAsia="zh-CN"/>
        </w:rPr>
      </w:pPr>
    </w:p>
    <w:p w14:paraId="19801759" w14:textId="487BC8C3"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add the system messages to the messages array and format the messages</w:t>
      </w:r>
      <w:r w:rsidR="00FF264B">
        <w:rPr>
          <w:rFonts w:ascii="Consolas" w:eastAsia="Times New Roman" w:hAnsi="Consolas" w:cs="Times New Roman"/>
          <w:i/>
          <w:iCs/>
          <w:color w:val="637777"/>
          <w:sz w:val="21"/>
          <w:szCs w:val="21"/>
          <w:lang w:val="en-US" w:eastAsia="zh-CN"/>
        </w:rPr>
        <w:t xml:space="preserve"> to be sent</w:t>
      </w:r>
    </w:p>
    <w:p w14:paraId="620C82E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le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fetchResul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revers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map</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g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ECC48D"/>
          <w:sz w:val="21"/>
          <w:szCs w:val="21"/>
          <w:lang w:val="en-US" w:eastAsia="zh-CN"/>
        </w:rPr>
        <w:t>rol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row</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l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conten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row</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tent</w:t>
      </w:r>
      <w:r w:rsidRPr="00E22856">
        <w:rPr>
          <w:rFonts w:ascii="Consolas" w:eastAsia="Times New Roman" w:hAnsi="Consolas" w:cs="Times New Roman"/>
          <w:color w:val="D6DEEB"/>
          <w:sz w:val="21"/>
          <w:szCs w:val="21"/>
          <w:lang w:val="en-US" w:eastAsia="zh-CN"/>
        </w:rPr>
        <w:t xml:space="preserve"> }));</w:t>
      </w:r>
    </w:p>
    <w:p w14:paraId="1507B6E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system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s</w:t>
      </w:r>
      <w:r w:rsidRPr="00E22856">
        <w:rPr>
          <w:rFonts w:ascii="Consolas" w:eastAsia="Times New Roman" w:hAnsi="Consolas" w:cs="Times New Roman"/>
          <w:color w:val="D6DEEB"/>
          <w:sz w:val="21"/>
          <w:szCs w:val="21"/>
          <w:lang w:val="en-US" w:eastAsia="zh-CN"/>
        </w:rPr>
        <w:t>;</w:t>
      </w:r>
    </w:p>
    <w:p w14:paraId="63FFCE7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system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formatedMessages</w:t>
      </w:r>
      <w:r w:rsidRPr="00E22856">
        <w:rPr>
          <w:rFonts w:ascii="Consolas" w:eastAsia="Times New Roman" w:hAnsi="Consolas" w:cs="Times New Roman"/>
          <w:color w:val="D6DEEB"/>
          <w:sz w:val="21"/>
          <w:szCs w:val="21"/>
          <w:lang w:val="en-US" w:eastAsia="zh-CN"/>
        </w:rPr>
        <w:t>];</w:t>
      </w:r>
    </w:p>
    <w:p w14:paraId="679FDD2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AF4170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send the messages to openAI and get the reply</w:t>
      </w:r>
    </w:p>
    <w:p w14:paraId="01245D0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openai</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createChatCompletion</w:t>
      </w:r>
      <w:r w:rsidRPr="00E22856">
        <w:rPr>
          <w:rFonts w:ascii="Consolas" w:eastAsia="Times New Roman" w:hAnsi="Consolas" w:cs="Times New Roman"/>
          <w:color w:val="D6DEEB"/>
          <w:sz w:val="21"/>
          <w:szCs w:val="21"/>
          <w:lang w:val="en-US" w:eastAsia="zh-CN"/>
        </w:rPr>
        <w:t>({</w:t>
      </w:r>
    </w:p>
    <w:p w14:paraId="6B11CE8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odel</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odel</w:t>
      </w:r>
      <w:r w:rsidRPr="00E22856">
        <w:rPr>
          <w:rFonts w:ascii="Consolas" w:eastAsia="Times New Roman" w:hAnsi="Consolas" w:cs="Times New Roman"/>
          <w:color w:val="D6DEEB"/>
          <w:sz w:val="21"/>
          <w:szCs w:val="21"/>
          <w:lang w:val="en-US" w:eastAsia="zh-CN"/>
        </w:rPr>
        <w:t>,</w:t>
      </w:r>
    </w:p>
    <w:p w14:paraId="252DDE7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p>
    <w:p w14:paraId="6BBCB8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temperatur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temperature</w:t>
      </w:r>
      <w:r w:rsidRPr="00E22856">
        <w:rPr>
          <w:rFonts w:ascii="Consolas" w:eastAsia="Times New Roman" w:hAnsi="Consolas" w:cs="Times New Roman"/>
          <w:color w:val="D6DEEB"/>
          <w:sz w:val="21"/>
          <w:szCs w:val="21"/>
          <w:lang w:val="en-US" w:eastAsia="zh-CN"/>
        </w:rPr>
        <w:t>,</w:t>
      </w:r>
    </w:p>
    <w:p w14:paraId="420D38F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presence_penalt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presence_penalty</w:t>
      </w:r>
      <w:r w:rsidRPr="00E22856">
        <w:rPr>
          <w:rFonts w:ascii="Consolas" w:eastAsia="Times New Roman" w:hAnsi="Consolas" w:cs="Times New Roman"/>
          <w:color w:val="D6DEEB"/>
          <w:sz w:val="21"/>
          <w:szCs w:val="21"/>
          <w:lang w:val="en-US" w:eastAsia="zh-CN"/>
        </w:rPr>
        <w:t>,</w:t>
      </w:r>
    </w:p>
    <w:p w14:paraId="104E988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frequency_penalt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frequency_penalty</w:t>
      </w:r>
      <w:r w:rsidRPr="00E22856">
        <w:rPr>
          <w:rFonts w:ascii="Consolas" w:eastAsia="Times New Roman" w:hAnsi="Consolas" w:cs="Times New Roman"/>
          <w:color w:val="D6DEEB"/>
          <w:sz w:val="21"/>
          <w:szCs w:val="21"/>
          <w:lang w:val="en-US" w:eastAsia="zh-CN"/>
        </w:rPr>
        <w:t>,</w:t>
      </w:r>
    </w:p>
    <w:p w14:paraId="323E02C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FFD6BA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818AE7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get the tokens information</w:t>
      </w:r>
    </w:p>
    <w:p w14:paraId="35E9737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prompt_token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_tokens</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age</w:t>
      </w:r>
    </w:p>
    <w:p w14:paraId="57FFF94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20A9FC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insert chatbot response and tokens into database</w:t>
      </w:r>
    </w:p>
    <w:p w14:paraId="3C9FD18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hoice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5A372CF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1C6088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w:t>
      </w:r>
    </w:p>
    <w:p w14:paraId="75411CD8" w14:textId="3A059D63"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 xml:space="preserve">No </w:t>
      </w:r>
      <w:r w:rsidR="00DB6939">
        <w:rPr>
          <w:rFonts w:ascii="Consolas" w:eastAsia="Times New Roman" w:hAnsi="Consolas" w:cs="Times New Roman"/>
          <w:color w:val="ECC48D"/>
          <w:sz w:val="21"/>
          <w:szCs w:val="21"/>
          <w:lang w:val="en-US" w:eastAsia="zh-CN"/>
        </w:rPr>
        <w:t>response</w:t>
      </w:r>
      <w:r w:rsidRPr="00E22856">
        <w:rPr>
          <w:rFonts w:ascii="Consolas" w:eastAsia="Times New Roman" w:hAnsi="Consolas" w:cs="Times New Roman"/>
          <w:color w:val="ECC48D"/>
          <w:sz w:val="21"/>
          <w:szCs w:val="21"/>
          <w:lang w:val="en-US" w:eastAsia="zh-CN"/>
        </w:rPr>
        <w:t xml:space="preserve"> message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5DFC7E7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1D830293" w14:textId="7EA9C480" w:rsidR="00DB6939" w:rsidRPr="00E22856" w:rsidRDefault="00DB6939"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2EFCFD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ERT INTO ChatMessages(id_user, created_date, chatbot_name, role, content, prompt_tokens, completion_tokens) VALUES($1, NOW(), $2, $3, $4, $5, $6)</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3A9F3FE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assistan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prompt_token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_tokens</w:t>
      </w:r>
      <w:r w:rsidRPr="00E22856">
        <w:rPr>
          <w:rFonts w:ascii="Consolas" w:eastAsia="Times New Roman" w:hAnsi="Consolas" w:cs="Times New Roman"/>
          <w:color w:val="D6DEEB"/>
          <w:sz w:val="21"/>
          <w:szCs w:val="21"/>
          <w:lang w:val="en-US" w:eastAsia="zh-CN"/>
        </w:rPr>
        <w:t>];</w:t>
      </w:r>
    </w:p>
    <w:p w14:paraId="0A6397F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insertBo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Values</w:t>
      </w:r>
      <w:r w:rsidRPr="00E22856">
        <w:rPr>
          <w:rFonts w:ascii="Consolas" w:eastAsia="Times New Roman" w:hAnsi="Consolas" w:cs="Times New Roman"/>
          <w:color w:val="D6DEEB"/>
          <w:sz w:val="21"/>
          <w:szCs w:val="21"/>
          <w:lang w:val="en-US" w:eastAsia="zh-CN"/>
        </w:rPr>
        <w:t>);</w:t>
      </w:r>
    </w:p>
    <w:p w14:paraId="29CA0C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474DF9D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Decrease conversation points by 1 after sending the message</w:t>
      </w:r>
    </w:p>
    <w:p w14:paraId="1577870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2584C98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UPDATE Users SET conversation_points = conversation_points - 1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234F92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7547C36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D1F5BA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70BA91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Fetch updated conversation points</w:t>
      </w:r>
    </w:p>
    <w:p w14:paraId="3562197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Resu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0F77C2B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LECT conversation_points FROM Users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075FA8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491956F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6C2A7C4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34EF8637" w14:textId="1744D99F" w:rsid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updatedPointsResul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versation_points</w:t>
      </w:r>
      <w:r w:rsidRPr="00E22856">
        <w:rPr>
          <w:rFonts w:ascii="Consolas" w:eastAsia="Times New Roman" w:hAnsi="Consolas" w:cs="Times New Roman"/>
          <w:color w:val="D6DEEB"/>
          <w:sz w:val="21"/>
          <w:szCs w:val="21"/>
          <w:lang w:val="en-US" w:eastAsia="zh-CN"/>
        </w:rPr>
        <w:t>;</w:t>
      </w:r>
    </w:p>
    <w:p w14:paraId="3564C30D" w14:textId="1FA3B0FC" w:rsidR="00D44DE7" w:rsidRPr="00E22856" w:rsidRDefault="00D44DE7"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3FCC9B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3D3543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Return both AI message and updated points to frontend</w:t>
      </w:r>
    </w:p>
    <w:p w14:paraId="0D536B1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w:t>
      </w:r>
    </w:p>
    <w:p w14:paraId="543F735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aiMessag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hoice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D6DEEB"/>
          <w:sz w:val="21"/>
          <w:szCs w:val="21"/>
          <w:lang w:val="en-US" w:eastAsia="zh-CN"/>
        </w:rPr>
        <w:t>,</w:t>
      </w:r>
    </w:p>
    <w:p w14:paraId="2137EC3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updatedConversation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w:t>
      </w:r>
    </w:p>
    <w:p w14:paraId="796D517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71DA51F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5F882D2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COMMI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6390DB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i/>
          <w:iCs/>
          <w:color w:val="C792EA"/>
          <w:sz w:val="21"/>
          <w:szCs w:val="21"/>
          <w:lang w:val="en-US" w:eastAsia="zh-CN"/>
        </w:rPr>
        <w:t>catch</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err</w:t>
      </w:r>
      <w:r w:rsidRPr="00E22856">
        <w:rPr>
          <w:rFonts w:ascii="Consolas" w:eastAsia="Times New Roman" w:hAnsi="Consolas" w:cs="Times New Roman"/>
          <w:color w:val="D6DEEB"/>
          <w:sz w:val="21"/>
          <w:szCs w:val="21"/>
          <w:lang w:val="en-US" w:eastAsia="zh-CN"/>
        </w:rPr>
        <w:t>) {</w:t>
      </w:r>
    </w:p>
    <w:p w14:paraId="55CF98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D6DEEB"/>
          <w:sz w:val="21"/>
          <w:szCs w:val="21"/>
          <w:lang w:val="en-US" w:eastAsia="zh-CN"/>
        </w:rPr>
        <w:t>) {</w:t>
      </w:r>
    </w:p>
    <w:p w14:paraId="18238F8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status</w:t>
      </w:r>
      <w:r w:rsidRPr="00E22856">
        <w:rPr>
          <w:rFonts w:ascii="Consolas" w:eastAsia="Times New Roman" w:hAnsi="Consolas" w:cs="Times New Roman"/>
          <w:color w:val="D6DEEB"/>
          <w:sz w:val="21"/>
          <w:szCs w:val="21"/>
          <w:lang w:val="en-US" w:eastAsia="zh-CN"/>
        </w:rPr>
        <w:t>)</w:t>
      </w:r>
    </w:p>
    <w:p w14:paraId="274549F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D6DEEB"/>
          <w:sz w:val="21"/>
          <w:szCs w:val="21"/>
          <w:lang w:val="en-US" w:eastAsia="zh-CN"/>
        </w:rPr>
        <w:t>)</w:t>
      </w:r>
    </w:p>
    <w:p w14:paraId="2832629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lastRenderedPageBreak/>
        <w:t xml:space="preserve">        } </w:t>
      </w:r>
      <w:r w:rsidRPr="00E22856">
        <w:rPr>
          <w:rFonts w:ascii="Consolas" w:eastAsia="Times New Roman" w:hAnsi="Consolas" w:cs="Times New Roman"/>
          <w:color w:val="C792EA"/>
          <w:sz w:val="21"/>
          <w:szCs w:val="21"/>
          <w:lang w:val="en-US" w:eastAsia="zh-CN"/>
        </w:rPr>
        <w:t>else</w:t>
      </w:r>
      <w:r w:rsidRPr="00E22856">
        <w:rPr>
          <w:rFonts w:ascii="Consolas" w:eastAsia="Times New Roman" w:hAnsi="Consolas" w:cs="Times New Roman"/>
          <w:color w:val="D6DEEB"/>
          <w:sz w:val="21"/>
          <w:szCs w:val="21"/>
          <w:lang w:val="en-US" w:eastAsia="zh-CN"/>
        </w:rPr>
        <w:t xml:space="preserve"> {</w:t>
      </w:r>
    </w:p>
    <w:p w14:paraId="2FFE067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D6DEEB"/>
          <w:sz w:val="21"/>
          <w:szCs w:val="21"/>
          <w:lang w:val="en-US" w:eastAsia="zh-CN"/>
        </w:rPr>
        <w:t>)</w:t>
      </w:r>
    </w:p>
    <w:p w14:paraId="3F4BC10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83803C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50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rver error</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7F6B16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i/>
          <w:iCs/>
          <w:color w:val="C792EA"/>
          <w:sz w:val="21"/>
          <w:szCs w:val="21"/>
          <w:lang w:val="en-US" w:eastAsia="zh-CN"/>
        </w:rPr>
        <w:t>finally</w:t>
      </w:r>
      <w:r w:rsidRPr="00E22856">
        <w:rPr>
          <w:rFonts w:ascii="Consolas" w:eastAsia="Times New Roman" w:hAnsi="Consolas" w:cs="Times New Roman"/>
          <w:color w:val="D6DEEB"/>
          <w:sz w:val="21"/>
          <w:szCs w:val="21"/>
          <w:lang w:val="en-US" w:eastAsia="zh-CN"/>
        </w:rPr>
        <w:t xml:space="preserve"> {</w:t>
      </w:r>
    </w:p>
    <w:p w14:paraId="4E00A5C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release</w:t>
      </w:r>
      <w:r w:rsidRPr="00E22856">
        <w:rPr>
          <w:rFonts w:ascii="Consolas" w:eastAsia="Times New Roman" w:hAnsi="Consolas" w:cs="Times New Roman"/>
          <w:color w:val="D6DEEB"/>
          <w:sz w:val="21"/>
          <w:szCs w:val="21"/>
          <w:lang w:val="en-US" w:eastAsia="zh-CN"/>
        </w:rPr>
        <w:t>();</w:t>
      </w:r>
    </w:p>
    <w:p w14:paraId="09E4390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136C9FC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w:t>
      </w:r>
    </w:p>
    <w:p w14:paraId="12E7DF83" w14:textId="3020C5B1" w:rsidR="009F6F24" w:rsidRDefault="009F6F24" w:rsidP="00E22856">
      <w:pPr>
        <w:rPr>
          <w:lang w:val="en-US"/>
        </w:rPr>
      </w:pPr>
      <w:r>
        <w:rPr>
          <w:lang w:val="en-US"/>
        </w:rPr>
        <w:br w:type="page"/>
      </w:r>
    </w:p>
    <w:p w14:paraId="4A85AF39" w14:textId="14725129" w:rsidR="00BB01C3" w:rsidRDefault="00BB01C3" w:rsidP="00BB01C3">
      <w:pPr>
        <w:pStyle w:val="6"/>
      </w:pPr>
      <w:bookmarkStart w:id="46" w:name="_Toc144193159"/>
      <w:r w:rsidRPr="00BB01C3">
        <w:lastRenderedPageBreak/>
        <w:t>User Experience and Error Handling Examples</w:t>
      </w:r>
      <w:bookmarkEnd w:id="46"/>
    </w:p>
    <w:p w14:paraId="3BE417DF" w14:textId="77777777" w:rsidR="00BB01C3" w:rsidRDefault="00BB01C3" w:rsidP="00BB01C3">
      <w:pPr>
        <w:rPr>
          <w:b/>
        </w:rPr>
      </w:pPr>
    </w:p>
    <w:p w14:paraId="00A04B4B" w14:textId="560FEC2B" w:rsidR="00BB01C3" w:rsidRPr="00BB01C3" w:rsidRDefault="00BB01C3" w:rsidP="00BB01C3">
      <w:pPr>
        <w:rPr>
          <w:b/>
        </w:rPr>
      </w:pPr>
      <w:r w:rsidRPr="00BB01C3">
        <w:rPr>
          <w:b/>
        </w:rPr>
        <w:t>1. Loading state for chatbot input area and buttons</w:t>
      </w:r>
    </w:p>
    <w:p w14:paraId="2B8392C4" w14:textId="77777777" w:rsidR="00BB01C3" w:rsidRPr="00BB01C3" w:rsidRDefault="00BB01C3" w:rsidP="00BB01C3">
      <w:r w:rsidRPr="00BB01C3">
        <w:t>Not Loading:</w:t>
      </w:r>
    </w:p>
    <w:p w14:paraId="71A225D1" w14:textId="77777777" w:rsidR="00BB01C3" w:rsidRPr="00BB01C3" w:rsidRDefault="00BB01C3" w:rsidP="00BB01C3">
      <w:r w:rsidRPr="00BB01C3">
        <w:rPr>
          <w:lang w:val="en-US"/>
        </w:rPr>
        <w:drawing>
          <wp:inline distT="0" distB="0" distL="0" distR="0" wp14:anchorId="1E5A1385" wp14:editId="00AB94DC">
            <wp:extent cx="5486400" cy="614901"/>
            <wp:effectExtent l="0" t="0" r="0" b="0"/>
            <wp:docPr id="16" name="图片 16" descr="C:\Users\JUSTIN\Documents\WeChat Files\wxid_sy1xs9unbbor22\FileStorage\Temp\16931087969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310879698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614901"/>
                    </a:xfrm>
                    <a:prstGeom prst="rect">
                      <a:avLst/>
                    </a:prstGeom>
                    <a:noFill/>
                    <a:ln>
                      <a:noFill/>
                    </a:ln>
                  </pic:spPr>
                </pic:pic>
              </a:graphicData>
            </a:graphic>
          </wp:inline>
        </w:drawing>
      </w:r>
    </w:p>
    <w:p w14:paraId="7491C11A" w14:textId="77777777" w:rsidR="00BB01C3" w:rsidRPr="00BB01C3" w:rsidRDefault="00BB01C3" w:rsidP="00BB01C3">
      <w:r w:rsidRPr="00BB01C3">
        <w:t>Loading:</w:t>
      </w:r>
    </w:p>
    <w:p w14:paraId="4CE11E48" w14:textId="36143178" w:rsidR="00BB01C3" w:rsidRPr="00BB01C3" w:rsidRDefault="00BB01C3" w:rsidP="00BB01C3">
      <w:r w:rsidRPr="00BB01C3">
        <w:rPr>
          <w:lang w:val="en-US"/>
        </w:rPr>
        <w:drawing>
          <wp:inline distT="0" distB="0" distL="0" distR="0" wp14:anchorId="517A7099" wp14:editId="613E6BA8">
            <wp:extent cx="5482590" cy="548640"/>
            <wp:effectExtent l="0" t="0" r="3810" b="3810"/>
            <wp:docPr id="17" name="图片 17" descr="C:\Users\JUSTIN\Documents\WeChat Files\wxid_sy1xs9unbbor22\FileStorage\Temp\1693109448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USTIN\Documents\WeChat Files\wxid_sy1xs9unbbor22\FileStorage\Temp\1693109448070.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8183"/>
                    <a:stretch/>
                  </pic:blipFill>
                  <pic:spPr bwMode="auto">
                    <a:xfrm>
                      <a:off x="0" y="0"/>
                      <a:ext cx="5486412" cy="549022"/>
                    </a:xfrm>
                    <a:prstGeom prst="rect">
                      <a:avLst/>
                    </a:prstGeom>
                    <a:noFill/>
                    <a:ln>
                      <a:noFill/>
                    </a:ln>
                    <a:extLst>
                      <a:ext uri="{53640926-AAD7-44D8-BBD7-CCE9431645EC}">
                        <a14:shadowObscured xmlns:a14="http://schemas.microsoft.com/office/drawing/2010/main"/>
                      </a:ext>
                    </a:extLst>
                  </pic:spPr>
                </pic:pic>
              </a:graphicData>
            </a:graphic>
          </wp:inline>
        </w:drawing>
      </w:r>
    </w:p>
    <w:p w14:paraId="1287F3D0" w14:textId="554B82AE" w:rsidR="00BB01C3" w:rsidRPr="00BB01C3" w:rsidRDefault="00BB01C3" w:rsidP="00BB01C3">
      <w:pPr>
        <w:rPr>
          <w:b/>
        </w:rPr>
      </w:pPr>
      <w:r w:rsidRPr="00BB01C3">
        <w:rPr>
          <w:b/>
        </w:rPr>
        <w:t>2. Loading state for chatbox:</w:t>
      </w:r>
    </w:p>
    <w:p w14:paraId="04A13DA5" w14:textId="77777777" w:rsidR="00BB01C3" w:rsidRPr="00BB01C3" w:rsidRDefault="00BB01C3" w:rsidP="00BB01C3">
      <w:r w:rsidRPr="00BB01C3">
        <w:t>Not Loading:</w:t>
      </w:r>
    </w:p>
    <w:p w14:paraId="38C69691" w14:textId="77777777" w:rsidR="00BB01C3" w:rsidRPr="00BB01C3" w:rsidRDefault="00BB01C3" w:rsidP="00BB01C3">
      <w:r w:rsidRPr="00BB01C3">
        <w:rPr>
          <w:lang w:val="en-US"/>
        </w:rPr>
        <w:drawing>
          <wp:inline distT="0" distB="0" distL="0" distR="0" wp14:anchorId="32B4FBAD" wp14:editId="6427E80C">
            <wp:extent cx="2962144" cy="883920"/>
            <wp:effectExtent l="0" t="0" r="0" b="0"/>
            <wp:docPr id="18" name="图片 18" descr="C:\Users\JUSTIN\Documents\WeChat Files\wxid_sy1xs9unbbor22\FileStorage\Temp\16931092330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3109233056.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81475" cy="889689"/>
                    </a:xfrm>
                    <a:prstGeom prst="rect">
                      <a:avLst/>
                    </a:prstGeom>
                    <a:noFill/>
                    <a:ln>
                      <a:noFill/>
                    </a:ln>
                  </pic:spPr>
                </pic:pic>
              </a:graphicData>
            </a:graphic>
          </wp:inline>
        </w:drawing>
      </w:r>
    </w:p>
    <w:p w14:paraId="358B1849" w14:textId="77777777" w:rsidR="00BB01C3" w:rsidRPr="00BB01C3" w:rsidRDefault="00BB01C3" w:rsidP="00BB01C3">
      <w:r w:rsidRPr="00BB01C3">
        <w:t>Loading:</w:t>
      </w:r>
    </w:p>
    <w:p w14:paraId="342F79AB" w14:textId="50BDA2A9" w:rsidR="00BB01C3" w:rsidRDefault="00BB01C3" w:rsidP="00BB01C3">
      <w:r w:rsidRPr="00BB01C3">
        <w:rPr>
          <w:lang w:val="en-US"/>
        </w:rPr>
        <w:drawing>
          <wp:inline distT="0" distB="0" distL="0" distR="0" wp14:anchorId="69FE0A25" wp14:editId="51D81BF6">
            <wp:extent cx="3025140" cy="938133"/>
            <wp:effectExtent l="0" t="0" r="3810" b="0"/>
            <wp:docPr id="19" name="图片 19" descr="C:\Users\JUSTIN\Documents\WeChat Files\wxid_sy1xs9unbbor22\FileStorage\Temp\16931092818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USTIN\Documents\WeChat Files\wxid_sy1xs9unbbor22\FileStorage\Temp\1693109281834.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4827"/>
                    <a:stretch/>
                  </pic:blipFill>
                  <pic:spPr bwMode="auto">
                    <a:xfrm>
                      <a:off x="0" y="0"/>
                      <a:ext cx="3044499" cy="944137"/>
                    </a:xfrm>
                    <a:prstGeom prst="rect">
                      <a:avLst/>
                    </a:prstGeom>
                    <a:noFill/>
                    <a:ln>
                      <a:noFill/>
                    </a:ln>
                    <a:extLst>
                      <a:ext uri="{53640926-AAD7-44D8-BBD7-CCE9431645EC}">
                        <a14:shadowObscured xmlns:a14="http://schemas.microsoft.com/office/drawing/2010/main"/>
                      </a:ext>
                    </a:extLst>
                  </pic:spPr>
                </pic:pic>
              </a:graphicData>
            </a:graphic>
          </wp:inline>
        </w:drawing>
      </w:r>
    </w:p>
    <w:p w14:paraId="16160F70" w14:textId="77777777" w:rsidR="00BB01C3" w:rsidRPr="00BB01C3" w:rsidRDefault="00BB01C3" w:rsidP="00BB01C3"/>
    <w:p w14:paraId="1C5B6419" w14:textId="09A4919E" w:rsidR="00BB01C3" w:rsidRPr="00BB01C3" w:rsidRDefault="00BB01C3" w:rsidP="00BB01C3">
      <w:pPr>
        <w:rPr>
          <w:b/>
        </w:rPr>
      </w:pPr>
      <w:r w:rsidRPr="00BB01C3">
        <w:rPr>
          <w:b/>
        </w:rPr>
        <w:t xml:space="preserve">3. Tooltip for </w:t>
      </w:r>
      <w:r>
        <w:rPr>
          <w:b/>
        </w:rPr>
        <w:t>buttons without explicit text explanation</w:t>
      </w:r>
    </w:p>
    <w:p w14:paraId="791BD7CA" w14:textId="77777777" w:rsidR="00BB01C3" w:rsidRPr="00BB01C3" w:rsidRDefault="00BB01C3" w:rsidP="00BB01C3">
      <w:r w:rsidRPr="00BB01C3">
        <w:rPr>
          <w:lang w:val="en-US"/>
        </w:rPr>
        <w:drawing>
          <wp:inline distT="0" distB="0" distL="0" distR="0" wp14:anchorId="6AB58322" wp14:editId="5074963A">
            <wp:extent cx="716280" cy="876300"/>
            <wp:effectExtent l="0" t="0" r="7620" b="0"/>
            <wp:docPr id="20" name="图片 20" descr="C:\Users\JUSTIN\Documents\WeChat Files\wxid_sy1xs9unbbor22\FileStorage\Temp\16931080918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310809181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16280" cy="876300"/>
                    </a:xfrm>
                    <a:prstGeom prst="rect">
                      <a:avLst/>
                    </a:prstGeom>
                    <a:noFill/>
                    <a:ln>
                      <a:noFill/>
                    </a:ln>
                  </pic:spPr>
                </pic:pic>
              </a:graphicData>
            </a:graphic>
          </wp:inline>
        </w:drawing>
      </w:r>
      <w:r w:rsidRPr="00BB01C3">
        <w:t xml:space="preserve">        </w:t>
      </w:r>
      <w:r w:rsidRPr="00BB01C3">
        <w:rPr>
          <w:lang w:val="en-US"/>
        </w:rPr>
        <w:drawing>
          <wp:inline distT="0" distB="0" distL="0" distR="0" wp14:anchorId="23B417F9" wp14:editId="4F086A52">
            <wp:extent cx="1219200" cy="1440180"/>
            <wp:effectExtent l="0" t="0" r="0" b="7620"/>
            <wp:docPr id="21" name="图片 21" descr="C:\Users\JUSTIN\Documents\WeChat Files\wxid_sy1xs9unbbor22\FileStorage\Temp\1693108135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310813520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19200" cy="1440180"/>
                    </a:xfrm>
                    <a:prstGeom prst="rect">
                      <a:avLst/>
                    </a:prstGeom>
                    <a:noFill/>
                    <a:ln>
                      <a:noFill/>
                    </a:ln>
                  </pic:spPr>
                </pic:pic>
              </a:graphicData>
            </a:graphic>
          </wp:inline>
        </w:drawing>
      </w:r>
      <w:r w:rsidRPr="00BB01C3">
        <w:t xml:space="preserve">      </w:t>
      </w:r>
      <w:r w:rsidRPr="00BB01C3">
        <w:rPr>
          <w:lang w:val="en-US"/>
        </w:rPr>
        <w:drawing>
          <wp:inline distT="0" distB="0" distL="0" distR="0" wp14:anchorId="10E3B4D7" wp14:editId="0A9D68E9">
            <wp:extent cx="1447800" cy="1485900"/>
            <wp:effectExtent l="0" t="0" r="0" b="0"/>
            <wp:docPr id="22" name="图片 22" descr="C:\Users\JUSTIN\Documents\WeChat Files\wxid_sy1xs9unbbor22\FileStorage\Temp\16931091454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3109145484.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47800" cy="1485900"/>
                    </a:xfrm>
                    <a:prstGeom prst="rect">
                      <a:avLst/>
                    </a:prstGeom>
                    <a:noFill/>
                    <a:ln>
                      <a:noFill/>
                    </a:ln>
                  </pic:spPr>
                </pic:pic>
              </a:graphicData>
            </a:graphic>
          </wp:inline>
        </w:drawing>
      </w:r>
    </w:p>
    <w:p w14:paraId="3C324FE0" w14:textId="423470BB" w:rsidR="00BB01C3" w:rsidRPr="00BB01C3" w:rsidRDefault="00BB01C3" w:rsidP="00BB01C3">
      <w:pPr>
        <w:rPr>
          <w:b/>
        </w:rPr>
      </w:pPr>
      <w:r w:rsidRPr="00BB01C3">
        <w:rPr>
          <w:b/>
        </w:rPr>
        <w:lastRenderedPageBreak/>
        <w:t>4. Form validation</w:t>
      </w:r>
    </w:p>
    <w:p w14:paraId="712F2900" w14:textId="77777777" w:rsidR="00BB01C3" w:rsidRPr="00BB01C3" w:rsidRDefault="00BB01C3" w:rsidP="00BB01C3">
      <w:r w:rsidRPr="00BB01C3">
        <w:rPr>
          <w:lang w:val="en-US"/>
        </w:rPr>
        <w:drawing>
          <wp:inline distT="0" distB="0" distL="0" distR="0" wp14:anchorId="53CE6D16" wp14:editId="313BD8E8">
            <wp:extent cx="5486400" cy="5129383"/>
            <wp:effectExtent l="19050" t="19050" r="19050" b="14605"/>
            <wp:docPr id="23" name="图片 23" descr="C:\Users\JUSTIN\Documents\WeChat Files\wxid_sy1xs9unbbor22\FileStorage\Temp\16931096758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USTIN\Documents\WeChat Files\wxid_sy1xs9unbbor22\FileStorage\Temp\169310967585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5129383"/>
                    </a:xfrm>
                    <a:prstGeom prst="rect">
                      <a:avLst/>
                    </a:prstGeom>
                    <a:noFill/>
                    <a:ln>
                      <a:solidFill>
                        <a:schemeClr val="tx1"/>
                      </a:solidFill>
                    </a:ln>
                  </pic:spPr>
                </pic:pic>
              </a:graphicData>
            </a:graphic>
          </wp:inline>
        </w:drawing>
      </w:r>
    </w:p>
    <w:p w14:paraId="3944E308" w14:textId="77777777" w:rsidR="00BB01C3" w:rsidRPr="00BB01C3" w:rsidRDefault="00BB01C3" w:rsidP="00BB01C3"/>
    <w:p w14:paraId="22C67177" w14:textId="078637AA" w:rsidR="00BB01C3" w:rsidRPr="00CE4B59" w:rsidRDefault="00BB01C3" w:rsidP="00BB01C3">
      <w:pPr>
        <w:rPr>
          <w:b/>
        </w:rPr>
      </w:pPr>
      <w:r w:rsidRPr="00CE4B59">
        <w:rPr>
          <w:b/>
        </w:rPr>
        <w:t>5.</w:t>
      </w:r>
      <w:r w:rsidR="00CE4B59">
        <w:rPr>
          <w:b/>
        </w:rPr>
        <w:t xml:space="preserve"> S</w:t>
      </w:r>
      <w:r w:rsidRPr="00CE4B59">
        <w:rPr>
          <w:b/>
        </w:rPr>
        <w:t xml:space="preserve">nack bar at the left bottom of screen to show error </w:t>
      </w:r>
      <w:r w:rsidR="00CE4B59">
        <w:rPr>
          <w:b/>
        </w:rPr>
        <w:t>or success result of users’ interaction</w:t>
      </w:r>
      <w:r w:rsidRPr="00CE4B59">
        <w:rPr>
          <w:b/>
        </w:rPr>
        <w:t>:</w:t>
      </w:r>
    </w:p>
    <w:p w14:paraId="31FBA79E" w14:textId="77777777" w:rsidR="00BB01C3" w:rsidRPr="00BB01C3" w:rsidRDefault="00BB01C3" w:rsidP="00BB01C3">
      <w:r w:rsidRPr="00BB01C3">
        <w:rPr>
          <w:lang w:val="en-US"/>
        </w:rPr>
        <w:drawing>
          <wp:inline distT="0" distB="0" distL="0" distR="0" wp14:anchorId="5FFD160B" wp14:editId="0B439511">
            <wp:extent cx="2392680" cy="487680"/>
            <wp:effectExtent l="0" t="0" r="7620" b="7620"/>
            <wp:docPr id="24" name="图片 24" descr="C:\Users\JUSTIN\Documents\WeChat Files\wxid_sy1xs9unbbor22\FileStorage\Temp\16927328821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32882185.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92680" cy="487680"/>
                    </a:xfrm>
                    <a:prstGeom prst="rect">
                      <a:avLst/>
                    </a:prstGeom>
                    <a:noFill/>
                    <a:ln>
                      <a:noFill/>
                    </a:ln>
                  </pic:spPr>
                </pic:pic>
              </a:graphicData>
            </a:graphic>
          </wp:inline>
        </w:drawing>
      </w:r>
      <w:r w:rsidRPr="00BB01C3">
        <w:t xml:space="preserve">     </w:t>
      </w:r>
      <w:r w:rsidRPr="00BB01C3">
        <w:rPr>
          <w:lang w:val="en-US"/>
        </w:rPr>
        <w:drawing>
          <wp:inline distT="0" distB="0" distL="0" distR="0" wp14:anchorId="3ABA6453" wp14:editId="1BA79201">
            <wp:extent cx="2537460" cy="579120"/>
            <wp:effectExtent l="0" t="0" r="0" b="0"/>
            <wp:docPr id="25" name="图片 25" descr="C:\Users\JUSTIN\Documents\WeChat Files\wxid_sy1xs9unbbor22\FileStorage\Temp\16928076536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USTIN\Documents\WeChat Files\wxid_sy1xs9unbbor22\FileStorage\Temp\1692807653688.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37460" cy="579120"/>
                    </a:xfrm>
                    <a:prstGeom prst="rect">
                      <a:avLst/>
                    </a:prstGeom>
                    <a:noFill/>
                    <a:ln>
                      <a:noFill/>
                    </a:ln>
                  </pic:spPr>
                </pic:pic>
              </a:graphicData>
            </a:graphic>
          </wp:inline>
        </w:drawing>
      </w:r>
    </w:p>
    <w:p w14:paraId="72C90E7E" w14:textId="77777777" w:rsidR="00BB01C3" w:rsidRPr="00BB01C3" w:rsidRDefault="00BB01C3" w:rsidP="00BB01C3"/>
    <w:p w14:paraId="2691D72E" w14:textId="77777777" w:rsidR="00CE4B59" w:rsidRDefault="00CE4B59">
      <w:pPr>
        <w:spacing w:before="0"/>
        <w:jc w:val="left"/>
        <w:rPr>
          <w:lang w:val="en-US"/>
        </w:rPr>
      </w:pPr>
      <w:r>
        <w:rPr>
          <w:lang w:val="en-US"/>
        </w:rPr>
        <w:br w:type="page"/>
      </w:r>
    </w:p>
    <w:p w14:paraId="219AC5E9" w14:textId="381551CA" w:rsidR="00CE4B59" w:rsidRPr="00CE4B59" w:rsidRDefault="00CE4B59" w:rsidP="00CE4B59">
      <w:pPr>
        <w:pStyle w:val="6"/>
        <w:rPr>
          <w:lang w:val="en-US"/>
        </w:rPr>
      </w:pPr>
      <w:bookmarkStart w:id="47" w:name="_Toc144193160"/>
      <w:r w:rsidRPr="00CE4B59">
        <w:rPr>
          <w:lang w:val="en-US"/>
        </w:rPr>
        <w:lastRenderedPageBreak/>
        <w:t>Manual Test Cases</w:t>
      </w:r>
      <w:bookmarkEnd w:id="47"/>
    </w:p>
    <w:p w14:paraId="49A73DE2" w14:textId="6343EC76" w:rsidR="00CE4B59" w:rsidRDefault="00CE4B59" w:rsidP="00CE4B59">
      <w:pPr>
        <w:spacing w:before="0"/>
        <w:jc w:val="left"/>
      </w:pPr>
      <w:r>
        <w:t>A</w:t>
      </w:r>
      <w:r w:rsidRPr="00CE4B59">
        <w:t xml:space="preserve"> specific script was employed to facilitate systematic manual testing of the application. This testing encompassed positive, negative, and boundary test cases.</w:t>
      </w:r>
    </w:p>
    <w:p w14:paraId="3FD356C4" w14:textId="77777777" w:rsidR="00CE4B59" w:rsidRPr="00CE4B59" w:rsidRDefault="00CE4B59" w:rsidP="00CE4B59">
      <w:pPr>
        <w:spacing w:before="0"/>
        <w:jc w:val="left"/>
      </w:pPr>
    </w:p>
    <w:tbl>
      <w:tblPr>
        <w:tblStyle w:val="ad"/>
        <w:tblW w:w="0" w:type="auto"/>
        <w:tblLook w:val="04A0" w:firstRow="1" w:lastRow="0" w:firstColumn="1" w:lastColumn="0" w:noHBand="0" w:noVBand="1"/>
      </w:tblPr>
      <w:tblGrid>
        <w:gridCol w:w="1557"/>
        <w:gridCol w:w="4743"/>
        <w:gridCol w:w="2216"/>
      </w:tblGrid>
      <w:tr w:rsidR="00CE4B59" w:rsidRPr="00CE4B59" w14:paraId="7AECFBB2" w14:textId="77777777" w:rsidTr="00CE4B59">
        <w:tc>
          <w:tcPr>
            <w:tcW w:w="1557" w:type="dxa"/>
          </w:tcPr>
          <w:p w14:paraId="2FFDD075" w14:textId="77777777" w:rsidR="00CE4B59" w:rsidRPr="00CE4B59" w:rsidRDefault="00CE4B59" w:rsidP="00CE4B59">
            <w:pPr>
              <w:spacing w:before="0"/>
              <w:jc w:val="center"/>
              <w:rPr>
                <w:b/>
                <w:lang w:val="en-US"/>
              </w:rPr>
            </w:pPr>
            <w:r w:rsidRPr="00CE4B59">
              <w:rPr>
                <w:b/>
                <w:lang w:val="en-US"/>
              </w:rPr>
              <w:t>Scenarios</w:t>
            </w:r>
          </w:p>
        </w:tc>
        <w:tc>
          <w:tcPr>
            <w:tcW w:w="4743" w:type="dxa"/>
          </w:tcPr>
          <w:p w14:paraId="3732EBAD" w14:textId="77777777" w:rsidR="00CE4B59" w:rsidRPr="00CE4B59" w:rsidRDefault="00CE4B59" w:rsidP="00CE4B59">
            <w:pPr>
              <w:spacing w:before="0"/>
              <w:jc w:val="center"/>
              <w:rPr>
                <w:b/>
                <w:lang w:val="en-US"/>
              </w:rPr>
            </w:pPr>
            <w:r w:rsidRPr="00CE4B59">
              <w:rPr>
                <w:b/>
                <w:lang w:val="en-US"/>
              </w:rPr>
              <w:t>Test Cases</w:t>
            </w:r>
          </w:p>
        </w:tc>
        <w:tc>
          <w:tcPr>
            <w:tcW w:w="2216" w:type="dxa"/>
          </w:tcPr>
          <w:p w14:paraId="37881727" w14:textId="77777777" w:rsidR="00CE4B59" w:rsidRPr="00CE4B59" w:rsidRDefault="00CE4B59" w:rsidP="00CE4B59">
            <w:pPr>
              <w:spacing w:before="0"/>
              <w:jc w:val="center"/>
              <w:rPr>
                <w:b/>
                <w:lang w:val="en-US"/>
              </w:rPr>
            </w:pPr>
            <w:r w:rsidRPr="00CE4B59">
              <w:rPr>
                <w:b/>
                <w:lang w:val="en-US"/>
              </w:rPr>
              <w:t>Result</w:t>
            </w:r>
          </w:p>
        </w:tc>
      </w:tr>
      <w:tr w:rsidR="00CE4B59" w:rsidRPr="00CE4B59" w14:paraId="4B734A72" w14:textId="77777777" w:rsidTr="00CE4B59">
        <w:tc>
          <w:tcPr>
            <w:tcW w:w="1557" w:type="dxa"/>
            <w:vAlign w:val="center"/>
          </w:tcPr>
          <w:p w14:paraId="7080D545" w14:textId="33CB81BE" w:rsidR="00CE4B59" w:rsidRPr="00CE4B59" w:rsidRDefault="00D44DE7" w:rsidP="00CE4B59">
            <w:pPr>
              <w:spacing w:before="0"/>
              <w:jc w:val="left"/>
              <w:rPr>
                <w:lang w:val="en-US"/>
              </w:rPr>
            </w:pPr>
            <w:r>
              <w:rPr>
                <w:lang w:val="en-US"/>
              </w:rPr>
              <w:t>Visitors</w:t>
            </w:r>
            <w:bookmarkStart w:id="48" w:name="_GoBack"/>
            <w:bookmarkEnd w:id="48"/>
          </w:p>
        </w:tc>
        <w:tc>
          <w:tcPr>
            <w:tcW w:w="4743" w:type="dxa"/>
            <w:vAlign w:val="center"/>
          </w:tcPr>
          <w:p w14:paraId="1982B0C7" w14:textId="77777777" w:rsidR="00CE4B59" w:rsidRPr="00CE4B59" w:rsidRDefault="00CE4B59" w:rsidP="00B333AC">
            <w:pPr>
              <w:numPr>
                <w:ilvl w:val="0"/>
                <w:numId w:val="17"/>
              </w:numPr>
              <w:spacing w:before="0"/>
              <w:ind w:left="283" w:hanging="283"/>
              <w:jc w:val="left"/>
              <w:rPr>
                <w:lang w:val="en-US"/>
              </w:rPr>
            </w:pPr>
            <w:r w:rsidRPr="00CE4B59">
              <w:rPr>
                <w:lang w:val="en-US"/>
              </w:rPr>
              <w:t>User should be able to view all pages except pages which require authorization.</w:t>
            </w:r>
          </w:p>
          <w:p w14:paraId="45C48DBF" w14:textId="77777777" w:rsidR="00CE4B59" w:rsidRPr="00CE4B59" w:rsidRDefault="00CE4B59" w:rsidP="00B333AC">
            <w:pPr>
              <w:numPr>
                <w:ilvl w:val="0"/>
                <w:numId w:val="17"/>
              </w:numPr>
              <w:spacing w:before="0"/>
              <w:ind w:left="283" w:hanging="283"/>
              <w:jc w:val="left"/>
              <w:rPr>
                <w:lang w:val="en-US"/>
              </w:rPr>
            </w:pPr>
            <w:r w:rsidRPr="00CE4B59">
              <w:rPr>
                <w:lang w:val="en-US"/>
              </w:rPr>
              <w:t>The links on the page should work correctly.</w:t>
            </w:r>
          </w:p>
          <w:p w14:paraId="207EAEDB" w14:textId="77777777" w:rsidR="00CE4B59" w:rsidRPr="00CE4B59" w:rsidRDefault="00CE4B59" w:rsidP="00B333AC">
            <w:pPr>
              <w:numPr>
                <w:ilvl w:val="0"/>
                <w:numId w:val="17"/>
              </w:numPr>
              <w:spacing w:before="0"/>
              <w:ind w:left="283" w:hanging="283"/>
              <w:jc w:val="left"/>
              <w:rPr>
                <w:lang w:val="en-US"/>
              </w:rPr>
            </w:pPr>
            <w:r w:rsidRPr="00CE4B59">
              <w:rPr>
                <w:lang w:val="en-US"/>
              </w:rPr>
              <w:t>When a user visit the wrong address, he should be able to redirect to page with error handling instruction.</w:t>
            </w:r>
          </w:p>
        </w:tc>
        <w:tc>
          <w:tcPr>
            <w:tcW w:w="2216" w:type="dxa"/>
            <w:vAlign w:val="center"/>
          </w:tcPr>
          <w:p w14:paraId="3706D290" w14:textId="77777777" w:rsidR="00CE4B59" w:rsidRPr="00CE4B59" w:rsidRDefault="00CE4B59" w:rsidP="00CE4B59">
            <w:pPr>
              <w:spacing w:before="0"/>
              <w:jc w:val="left"/>
              <w:rPr>
                <w:lang w:val="en-US"/>
              </w:rPr>
            </w:pPr>
            <w:r w:rsidRPr="00CE4B59">
              <w:rPr>
                <w:lang w:val="en-US"/>
              </w:rPr>
              <w:t>Partly passed.</w:t>
            </w:r>
          </w:p>
          <w:p w14:paraId="1BC8B156" w14:textId="77777777" w:rsidR="00CE4B59" w:rsidRPr="00CE4B59" w:rsidRDefault="00CE4B59" w:rsidP="00CE4B59">
            <w:pPr>
              <w:spacing w:before="0"/>
              <w:jc w:val="left"/>
              <w:rPr>
                <w:lang w:val="en-US"/>
              </w:rPr>
            </w:pPr>
            <w:r w:rsidRPr="00CE4B59">
              <w:rPr>
                <w:lang w:val="en-US"/>
              </w:rPr>
              <w:t>Failed test details:</w:t>
            </w:r>
          </w:p>
          <w:p w14:paraId="7D47ED9B" w14:textId="77777777" w:rsidR="00CE4B59" w:rsidRPr="00CE4B59" w:rsidRDefault="00CE4B59" w:rsidP="00CE4B59">
            <w:pPr>
              <w:spacing w:before="0"/>
              <w:jc w:val="left"/>
              <w:rPr>
                <w:lang w:val="en-US"/>
              </w:rPr>
            </w:pPr>
            <w:r w:rsidRPr="00CE4B59">
              <w:rPr>
                <w:lang w:val="en-US"/>
              </w:rPr>
              <w:t>1. If the user input the wrong URL address, there is no any information provided except an empty page.</w:t>
            </w:r>
          </w:p>
        </w:tc>
      </w:tr>
      <w:tr w:rsidR="00CE4B59" w:rsidRPr="00CE4B59" w14:paraId="436D6836" w14:textId="77777777" w:rsidTr="00CE4B59">
        <w:tc>
          <w:tcPr>
            <w:tcW w:w="1557" w:type="dxa"/>
            <w:vAlign w:val="center"/>
          </w:tcPr>
          <w:p w14:paraId="20FBCA10" w14:textId="77777777" w:rsidR="00CE4B59" w:rsidRPr="00CE4B59" w:rsidRDefault="00CE4B59" w:rsidP="00CE4B59">
            <w:pPr>
              <w:spacing w:before="0"/>
              <w:jc w:val="left"/>
              <w:rPr>
                <w:lang w:val="en-US"/>
              </w:rPr>
            </w:pPr>
            <w:r w:rsidRPr="00CE4B59">
              <w:rPr>
                <w:lang w:val="en-US"/>
              </w:rPr>
              <w:t>Registration</w:t>
            </w:r>
          </w:p>
        </w:tc>
        <w:tc>
          <w:tcPr>
            <w:tcW w:w="4743" w:type="dxa"/>
            <w:vAlign w:val="center"/>
          </w:tcPr>
          <w:p w14:paraId="768388B3" w14:textId="77777777" w:rsidR="00CE4B59" w:rsidRPr="00CE4B59" w:rsidRDefault="00CE4B59" w:rsidP="00B333AC">
            <w:pPr>
              <w:numPr>
                <w:ilvl w:val="0"/>
                <w:numId w:val="17"/>
              </w:numPr>
              <w:spacing w:before="0"/>
              <w:ind w:left="283" w:hanging="283"/>
              <w:jc w:val="left"/>
              <w:rPr>
                <w:lang w:val="en-US"/>
              </w:rPr>
            </w:pPr>
            <w:r w:rsidRPr="00CE4B59">
              <w:rPr>
                <w:lang w:val="en-US"/>
              </w:rPr>
              <w:t>User should be able to register an account if input valid data.</w:t>
            </w:r>
          </w:p>
          <w:p w14:paraId="2F202068" w14:textId="77777777" w:rsidR="00CE4B59" w:rsidRPr="00CE4B59" w:rsidRDefault="00CE4B59" w:rsidP="00B333AC">
            <w:pPr>
              <w:numPr>
                <w:ilvl w:val="0"/>
                <w:numId w:val="17"/>
              </w:numPr>
              <w:spacing w:before="0"/>
              <w:ind w:left="283" w:hanging="283"/>
              <w:jc w:val="left"/>
              <w:rPr>
                <w:lang w:val="en-US"/>
              </w:rPr>
            </w:pPr>
            <w:r w:rsidRPr="00CE4B59">
              <w:rPr>
                <w:lang w:val="en-US"/>
              </w:rPr>
              <w:t>If user input invalid data, including wrong email address, same email address, weak password, wrong password for verifying identical password, empty input, the user should not be allowed and suitable error handling information should appear.</w:t>
            </w:r>
          </w:p>
        </w:tc>
        <w:tc>
          <w:tcPr>
            <w:tcW w:w="2216" w:type="dxa"/>
            <w:vAlign w:val="center"/>
          </w:tcPr>
          <w:p w14:paraId="7E88067A" w14:textId="77777777" w:rsidR="00CE4B59" w:rsidRPr="00CE4B59" w:rsidRDefault="00CE4B59" w:rsidP="00CE4B59">
            <w:pPr>
              <w:spacing w:before="0"/>
              <w:jc w:val="left"/>
              <w:rPr>
                <w:lang w:val="en-US"/>
              </w:rPr>
            </w:pPr>
            <w:r w:rsidRPr="00CE4B59">
              <w:rPr>
                <w:lang w:val="en-US"/>
              </w:rPr>
              <w:t>All passed.</w:t>
            </w:r>
          </w:p>
        </w:tc>
      </w:tr>
      <w:tr w:rsidR="00CE4B59" w:rsidRPr="00CE4B59" w14:paraId="38F31DD5" w14:textId="77777777" w:rsidTr="00CE4B59">
        <w:tc>
          <w:tcPr>
            <w:tcW w:w="1557" w:type="dxa"/>
            <w:vAlign w:val="center"/>
          </w:tcPr>
          <w:p w14:paraId="5743BD0D" w14:textId="77777777" w:rsidR="00CE4B59" w:rsidRPr="00CE4B59" w:rsidRDefault="00CE4B59" w:rsidP="00CE4B59">
            <w:pPr>
              <w:spacing w:before="0"/>
              <w:jc w:val="left"/>
              <w:rPr>
                <w:lang w:val="en-US"/>
              </w:rPr>
            </w:pPr>
            <w:r w:rsidRPr="00CE4B59">
              <w:rPr>
                <w:lang w:val="en-US"/>
              </w:rPr>
              <w:t>Log in and log out</w:t>
            </w:r>
          </w:p>
        </w:tc>
        <w:tc>
          <w:tcPr>
            <w:tcW w:w="4743" w:type="dxa"/>
            <w:vAlign w:val="center"/>
          </w:tcPr>
          <w:p w14:paraId="5CB888F7" w14:textId="77777777" w:rsidR="00CE4B59" w:rsidRPr="00CE4B59" w:rsidRDefault="00CE4B59" w:rsidP="00B333AC">
            <w:pPr>
              <w:numPr>
                <w:ilvl w:val="0"/>
                <w:numId w:val="17"/>
              </w:numPr>
              <w:spacing w:before="0"/>
              <w:ind w:left="283" w:hanging="283"/>
              <w:jc w:val="left"/>
              <w:rPr>
                <w:lang w:val="en-US"/>
              </w:rPr>
            </w:pPr>
            <w:r w:rsidRPr="00CE4B59">
              <w:rPr>
                <w:lang w:val="en-US"/>
              </w:rPr>
              <w:t>If the user input correct information, the user should be able to log in.</w:t>
            </w:r>
          </w:p>
          <w:p w14:paraId="2E6B657E" w14:textId="77777777" w:rsidR="00CE4B59" w:rsidRPr="00CE4B59" w:rsidRDefault="00CE4B59" w:rsidP="00B333AC">
            <w:pPr>
              <w:numPr>
                <w:ilvl w:val="0"/>
                <w:numId w:val="17"/>
              </w:numPr>
              <w:spacing w:before="0"/>
              <w:ind w:left="283" w:hanging="283"/>
              <w:jc w:val="left"/>
              <w:rPr>
                <w:lang w:val="en-US"/>
              </w:rPr>
            </w:pPr>
            <w:r w:rsidRPr="00CE4B59">
              <w:rPr>
                <w:lang w:val="en-US"/>
              </w:rPr>
              <w:t>If the user provides wrong information, including both email and password, it should not be allowed to log in and error message should appear.</w:t>
            </w:r>
          </w:p>
          <w:p w14:paraId="69214C9E"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 log out button, the user should be logged out and the token should become invalid.</w:t>
            </w:r>
          </w:p>
        </w:tc>
        <w:tc>
          <w:tcPr>
            <w:tcW w:w="2216" w:type="dxa"/>
            <w:vAlign w:val="center"/>
          </w:tcPr>
          <w:p w14:paraId="3D852BEE" w14:textId="77777777" w:rsidR="00CE4B59" w:rsidRPr="00CE4B59" w:rsidRDefault="00CE4B59" w:rsidP="00CE4B59">
            <w:pPr>
              <w:spacing w:before="0"/>
              <w:jc w:val="left"/>
              <w:rPr>
                <w:lang w:val="en-US"/>
              </w:rPr>
            </w:pPr>
            <w:r w:rsidRPr="00CE4B59">
              <w:rPr>
                <w:lang w:val="en-US"/>
              </w:rPr>
              <w:t>All passed.</w:t>
            </w:r>
          </w:p>
        </w:tc>
      </w:tr>
      <w:tr w:rsidR="00CE4B59" w:rsidRPr="00CE4B59" w14:paraId="509CA961" w14:textId="77777777" w:rsidTr="00CE4B59">
        <w:tc>
          <w:tcPr>
            <w:tcW w:w="1557" w:type="dxa"/>
            <w:vAlign w:val="center"/>
          </w:tcPr>
          <w:p w14:paraId="61CC3C15" w14:textId="77777777" w:rsidR="00CE4B59" w:rsidRPr="00CE4B59" w:rsidRDefault="00CE4B59" w:rsidP="00CE4B59">
            <w:pPr>
              <w:spacing w:before="0"/>
              <w:jc w:val="left"/>
              <w:rPr>
                <w:lang w:val="en-US"/>
              </w:rPr>
            </w:pPr>
            <w:r w:rsidRPr="00CE4B59">
              <w:rPr>
                <w:lang w:val="en-US"/>
              </w:rPr>
              <w:t>Dashboard</w:t>
            </w:r>
          </w:p>
        </w:tc>
        <w:tc>
          <w:tcPr>
            <w:tcW w:w="4743" w:type="dxa"/>
            <w:vAlign w:val="center"/>
          </w:tcPr>
          <w:p w14:paraId="7329EB4F"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e the correct statistics of learning record.</w:t>
            </w:r>
          </w:p>
          <w:p w14:paraId="2A35354E"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register the sample course if he has not registered it before.</w:t>
            </w:r>
          </w:p>
          <w:p w14:paraId="564AB1B3"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see register successfully chip if he has registered the sample course.</w:t>
            </w:r>
          </w:p>
        </w:tc>
        <w:tc>
          <w:tcPr>
            <w:tcW w:w="2216" w:type="dxa"/>
            <w:vAlign w:val="center"/>
          </w:tcPr>
          <w:p w14:paraId="0A8FFAFE" w14:textId="77777777" w:rsidR="00CE4B59" w:rsidRPr="00CE4B59" w:rsidRDefault="00CE4B59" w:rsidP="00CE4B59">
            <w:pPr>
              <w:spacing w:before="0"/>
              <w:jc w:val="left"/>
              <w:rPr>
                <w:lang w:val="en-US"/>
              </w:rPr>
            </w:pPr>
            <w:r w:rsidRPr="00CE4B59">
              <w:rPr>
                <w:lang w:val="en-US"/>
              </w:rPr>
              <w:t>All passed.</w:t>
            </w:r>
          </w:p>
        </w:tc>
      </w:tr>
      <w:tr w:rsidR="00CE4B59" w:rsidRPr="00CE4B59" w14:paraId="2AD7DDFD" w14:textId="77777777" w:rsidTr="00CE4B59">
        <w:tc>
          <w:tcPr>
            <w:tcW w:w="1557" w:type="dxa"/>
            <w:vAlign w:val="center"/>
          </w:tcPr>
          <w:p w14:paraId="251AD68A" w14:textId="18E0584D" w:rsidR="00CE4B59" w:rsidRPr="00CE4B59" w:rsidRDefault="00CE4B59" w:rsidP="00CE4B59">
            <w:pPr>
              <w:spacing w:before="0"/>
              <w:jc w:val="left"/>
              <w:rPr>
                <w:lang w:val="en-US"/>
              </w:rPr>
            </w:pPr>
            <w:r w:rsidRPr="00CE4B59">
              <w:rPr>
                <w:lang w:val="en-US"/>
              </w:rPr>
              <w:t>Chatbuddy</w:t>
            </w:r>
          </w:p>
        </w:tc>
        <w:tc>
          <w:tcPr>
            <w:tcW w:w="4743" w:type="dxa"/>
            <w:vAlign w:val="center"/>
          </w:tcPr>
          <w:p w14:paraId="11A53FFB"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e the today’s study task and review task correctly.</w:t>
            </w:r>
          </w:p>
          <w:p w14:paraId="0B943D7A"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lect various chatbots.</w:t>
            </w:r>
          </w:p>
          <w:p w14:paraId="51073B20" w14:textId="77777777" w:rsidR="00CE4B59" w:rsidRPr="00CE4B59" w:rsidRDefault="00CE4B59" w:rsidP="00B333AC">
            <w:pPr>
              <w:numPr>
                <w:ilvl w:val="0"/>
                <w:numId w:val="17"/>
              </w:numPr>
              <w:spacing w:before="0"/>
              <w:ind w:left="283" w:hanging="283"/>
              <w:jc w:val="left"/>
              <w:rPr>
                <w:lang w:val="en-US"/>
              </w:rPr>
            </w:pPr>
            <w:r w:rsidRPr="00CE4B59">
              <w:rPr>
                <w:lang w:val="en-US"/>
              </w:rPr>
              <w:t>The conversation history and chatbot introduction should be shown correctly for all chatbots.</w:t>
            </w:r>
          </w:p>
          <w:p w14:paraId="1D74113F" w14:textId="77777777" w:rsidR="00CE4B59" w:rsidRPr="00CE4B59" w:rsidRDefault="00CE4B59" w:rsidP="00B333AC">
            <w:pPr>
              <w:numPr>
                <w:ilvl w:val="0"/>
                <w:numId w:val="17"/>
              </w:numPr>
              <w:spacing w:before="0"/>
              <w:ind w:left="283" w:hanging="283"/>
              <w:jc w:val="left"/>
              <w:rPr>
                <w:lang w:val="en-US"/>
              </w:rPr>
            </w:pPr>
            <w:r w:rsidRPr="00CE4B59">
              <w:rPr>
                <w:lang w:val="en-US"/>
              </w:rPr>
              <w:t>The voices of chatbots should be played with the correct accent, even for long form content.</w:t>
            </w:r>
          </w:p>
          <w:p w14:paraId="08C65078" w14:textId="77777777" w:rsidR="00CE4B59" w:rsidRPr="00CE4B59" w:rsidRDefault="00CE4B59" w:rsidP="00B333AC">
            <w:pPr>
              <w:numPr>
                <w:ilvl w:val="0"/>
                <w:numId w:val="17"/>
              </w:numPr>
              <w:spacing w:before="0"/>
              <w:ind w:left="283" w:hanging="283"/>
              <w:jc w:val="left"/>
              <w:rPr>
                <w:lang w:val="en-US"/>
              </w:rPr>
            </w:pPr>
            <w:r w:rsidRPr="00CE4B59">
              <w:rPr>
                <w:lang w:val="en-US"/>
              </w:rPr>
              <w:lastRenderedPageBreak/>
              <w:t>When the voice content is playing, clicking text-to-voice button again will replay the audio file.</w:t>
            </w:r>
          </w:p>
          <w:p w14:paraId="3B09B002" w14:textId="77777777" w:rsidR="00CE4B59" w:rsidRPr="00CE4B59" w:rsidRDefault="00CE4B59" w:rsidP="00B333AC">
            <w:pPr>
              <w:numPr>
                <w:ilvl w:val="0"/>
                <w:numId w:val="17"/>
              </w:numPr>
              <w:spacing w:before="0"/>
              <w:ind w:left="283" w:hanging="283"/>
              <w:jc w:val="left"/>
              <w:rPr>
                <w:lang w:val="en-US"/>
              </w:rPr>
            </w:pPr>
            <w:r w:rsidRPr="00CE4B59">
              <w:rPr>
                <w:lang w:val="en-US"/>
              </w:rPr>
              <w:t>The translation of chatbox content should be correctly shown, even for long form content.</w:t>
            </w:r>
          </w:p>
          <w:p w14:paraId="7DB22134" w14:textId="77777777" w:rsidR="00CE4B59" w:rsidRPr="00CE4B59" w:rsidRDefault="00CE4B59" w:rsidP="00B333AC">
            <w:pPr>
              <w:numPr>
                <w:ilvl w:val="0"/>
                <w:numId w:val="17"/>
              </w:numPr>
              <w:spacing w:before="0"/>
              <w:ind w:left="283" w:hanging="283"/>
              <w:jc w:val="left"/>
              <w:rPr>
                <w:lang w:val="en-US"/>
              </w:rPr>
            </w:pPr>
            <w:r w:rsidRPr="00CE4B59">
              <w:rPr>
                <w:lang w:val="en-US"/>
              </w:rPr>
              <w:t>When the translation is shown, clicking the translation button again will hide the translation.</w:t>
            </w:r>
          </w:p>
          <w:p w14:paraId="35B0B7FC"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ed the create review button in the chatbox, the create review form can appear with the text of chat box as default content.</w:t>
            </w:r>
          </w:p>
          <w:p w14:paraId="578F0E32" w14:textId="424C22D6" w:rsidR="00CE4B59" w:rsidRPr="00CE4B59" w:rsidRDefault="00CE4B59" w:rsidP="00B333AC">
            <w:pPr>
              <w:numPr>
                <w:ilvl w:val="0"/>
                <w:numId w:val="17"/>
              </w:numPr>
              <w:spacing w:before="0"/>
              <w:ind w:left="283" w:hanging="283"/>
              <w:jc w:val="left"/>
              <w:rPr>
                <w:lang w:val="en-US"/>
              </w:rPr>
            </w:pPr>
            <w:r>
              <w:rPr>
                <w:noProof/>
                <w:lang w:val="en-US" w:eastAsia="zh-CN"/>
              </w:rPr>
              <mc:AlternateContent>
                <mc:Choice Requires="wps">
                  <w:drawing>
                    <wp:anchor distT="0" distB="0" distL="114300" distR="114300" simplePos="0" relativeHeight="251658752" behindDoc="0" locked="0" layoutInCell="1" allowOverlap="1" wp14:anchorId="7DE1541D" wp14:editId="71AB1F99">
                      <wp:simplePos x="0" y="0"/>
                      <wp:positionH relativeFrom="column">
                        <wp:posOffset>-1025525</wp:posOffset>
                      </wp:positionH>
                      <wp:positionV relativeFrom="paragraph">
                        <wp:posOffset>542290</wp:posOffset>
                      </wp:positionV>
                      <wp:extent cx="937260" cy="510540"/>
                      <wp:effectExtent l="0" t="0" r="15240" b="22860"/>
                      <wp:wrapNone/>
                      <wp:docPr id="26" name="文本框 26"/>
                      <wp:cNvGraphicFramePr/>
                      <a:graphic xmlns:a="http://schemas.openxmlformats.org/drawingml/2006/main">
                        <a:graphicData uri="http://schemas.microsoft.com/office/word/2010/wordprocessingShape">
                          <wps:wsp>
                            <wps:cNvSpPr txBox="1"/>
                            <wps:spPr>
                              <a:xfrm>
                                <a:off x="0" y="0"/>
                                <a:ext cx="937260" cy="510540"/>
                              </a:xfrm>
                              <a:prstGeom prst="rect">
                                <a:avLst/>
                              </a:prstGeom>
                              <a:solidFill>
                                <a:schemeClr val="lt1"/>
                              </a:solidFill>
                              <a:ln w="6350">
                                <a:solidFill>
                                  <a:schemeClr val="bg1"/>
                                </a:solidFill>
                              </a:ln>
                            </wps:spPr>
                            <wps:txbx>
                              <w:txbxContent>
                                <w:p w14:paraId="77F18F11" w14:textId="1B8B664C" w:rsidR="009812DC" w:rsidRDefault="009812DC">
                                  <w:r>
                                    <w:t>Chatbud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E1541D" id="_x0000_t202" coordsize="21600,21600" o:spt="202" path="m,l,21600r21600,l21600,xe">
                      <v:stroke joinstyle="miter"/>
                      <v:path gradientshapeok="t" o:connecttype="rect"/>
                    </v:shapetype>
                    <v:shape id="文本框 26" o:spid="_x0000_s1026" type="#_x0000_t202" style="position:absolute;left:0;text-align:left;margin-left:-80.75pt;margin-top:42.7pt;width:73.8pt;height:40.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" fillcolor="white [3201]" strokecolor="white [3212]" strokeweight=".5pt">
                      <v:textbox>
                        <w:txbxContent>
                          <w:p w14:paraId="77F18F11" w14:textId="1B8B664C" w:rsidR="009812DC" w:rsidRDefault="009812DC">
                            <w:r>
                              <w:t>Chatbuddy</w:t>
                            </w:r>
                          </w:p>
                        </w:txbxContent>
                      </v:textbox>
                    </v:shape>
                  </w:pict>
                </mc:Fallback>
              </mc:AlternateContent>
            </w:r>
            <w:r w:rsidRPr="00CE4B59">
              <w:rPr>
                <w:lang w:val="en-US"/>
              </w:rPr>
              <w:t>The create review form triggered by chatbox icon clicking can create review and handle error (including extreme case and empty data) correctly.</w:t>
            </w:r>
          </w:p>
          <w:p w14:paraId="2620713A" w14:textId="77777777" w:rsidR="00CE4B59" w:rsidRPr="00CE4B59" w:rsidRDefault="00CE4B59" w:rsidP="00B333AC">
            <w:pPr>
              <w:numPr>
                <w:ilvl w:val="0"/>
                <w:numId w:val="17"/>
              </w:numPr>
              <w:spacing w:before="0"/>
              <w:ind w:left="283" w:hanging="283"/>
              <w:jc w:val="left"/>
              <w:rPr>
                <w:lang w:val="en-US"/>
              </w:rPr>
            </w:pPr>
            <w:r w:rsidRPr="00CE4B59">
              <w:rPr>
                <w:lang w:val="en-US"/>
              </w:rPr>
              <w:t>The voice recognition can get the user input even for the speaking time more than 2 minutes.</w:t>
            </w:r>
          </w:p>
          <w:p w14:paraId="45A48879"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 valid message, the chatbot will give a reply.</w:t>
            </w:r>
          </w:p>
          <w:p w14:paraId="541471F5"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n invalid message (empty message and long message), error handling information should appear.</w:t>
            </w:r>
          </w:p>
          <w:p w14:paraId="2F64A257" w14:textId="77777777" w:rsidR="00CE4B59" w:rsidRPr="00CE4B59" w:rsidRDefault="00CE4B59" w:rsidP="00B333AC">
            <w:pPr>
              <w:numPr>
                <w:ilvl w:val="0"/>
                <w:numId w:val="17"/>
              </w:numPr>
              <w:spacing w:before="0"/>
              <w:ind w:left="283" w:hanging="283"/>
              <w:jc w:val="left"/>
              <w:rPr>
                <w:lang w:val="en-US"/>
              </w:rPr>
            </w:pPr>
            <w:r w:rsidRPr="00CE4B59">
              <w:rPr>
                <w:lang w:val="en-US"/>
              </w:rPr>
              <w:t xml:space="preserve">When the user clicks the new topic button, the new topic input dialog should appear. </w:t>
            </w:r>
          </w:p>
          <w:p w14:paraId="42B4B162" w14:textId="77777777" w:rsidR="00CE4B59" w:rsidRPr="00CE4B59" w:rsidRDefault="00CE4B59" w:rsidP="00B333AC">
            <w:pPr>
              <w:numPr>
                <w:ilvl w:val="0"/>
                <w:numId w:val="17"/>
              </w:numPr>
              <w:spacing w:before="0"/>
              <w:ind w:left="283" w:hanging="283"/>
              <w:jc w:val="left"/>
              <w:rPr>
                <w:lang w:val="en-US"/>
              </w:rPr>
            </w:pPr>
            <w:r w:rsidRPr="00CE4B59">
              <w:rPr>
                <w:lang w:val="en-US"/>
              </w:rPr>
              <w:t>After a user input a new topic, the new topic divider should appear in the conversation area.</w:t>
            </w:r>
          </w:p>
          <w:p w14:paraId="2905C4E9" w14:textId="77777777" w:rsidR="00CE4B59" w:rsidRPr="00CE4B59" w:rsidRDefault="00CE4B59" w:rsidP="00B333AC">
            <w:pPr>
              <w:numPr>
                <w:ilvl w:val="0"/>
                <w:numId w:val="17"/>
              </w:numPr>
              <w:spacing w:before="0"/>
              <w:ind w:left="283" w:hanging="283"/>
              <w:jc w:val="left"/>
              <w:rPr>
                <w:lang w:val="en-US"/>
              </w:rPr>
            </w:pPr>
            <w:r w:rsidRPr="00CE4B59">
              <w:rPr>
                <w:lang w:val="en-US"/>
              </w:rPr>
              <w:t>Invalid input for new topic should be handled with clear error prevention and helpful instruction.</w:t>
            </w:r>
          </w:p>
          <w:p w14:paraId="5D5FDCFC" w14:textId="77777777" w:rsidR="00CE4B59" w:rsidRPr="00CE4B59" w:rsidRDefault="00CE4B59" w:rsidP="00B333AC">
            <w:pPr>
              <w:numPr>
                <w:ilvl w:val="0"/>
                <w:numId w:val="17"/>
              </w:numPr>
              <w:spacing w:before="0"/>
              <w:ind w:left="283" w:hanging="283"/>
              <w:jc w:val="left"/>
              <w:rPr>
                <w:lang w:val="en-US"/>
              </w:rPr>
            </w:pPr>
            <w:r w:rsidRPr="00CE4B59">
              <w:rPr>
                <w:lang w:val="en-US"/>
              </w:rPr>
              <w:t>Destructive click testing. When one button is the loading state, the user clicks this button and other buttons. The loading state button should not work. Other button should work well at the same time.</w:t>
            </w:r>
          </w:p>
          <w:p w14:paraId="41AD8E2E"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 message, the conversation points should reduce by one.</w:t>
            </w:r>
          </w:p>
          <w:p w14:paraId="3A34645C" w14:textId="77777777" w:rsidR="00CE4B59" w:rsidRPr="00CE4B59" w:rsidRDefault="00CE4B59" w:rsidP="00B333AC">
            <w:pPr>
              <w:numPr>
                <w:ilvl w:val="0"/>
                <w:numId w:val="17"/>
              </w:numPr>
              <w:spacing w:before="0"/>
              <w:ind w:left="283" w:hanging="283"/>
              <w:jc w:val="left"/>
              <w:rPr>
                <w:lang w:val="en-US"/>
              </w:rPr>
            </w:pPr>
            <w:r w:rsidRPr="00CE4B59">
              <w:rPr>
                <w:lang w:val="en-US"/>
              </w:rPr>
              <w:t>If the conversation points are zero, an error message should appear when user clicks send message button.</w:t>
            </w:r>
          </w:p>
          <w:p w14:paraId="06FAFB9C" w14:textId="77777777" w:rsidR="00CE4B59" w:rsidRPr="00CE4B59" w:rsidRDefault="00CE4B59" w:rsidP="00B333AC">
            <w:pPr>
              <w:numPr>
                <w:ilvl w:val="0"/>
                <w:numId w:val="17"/>
              </w:numPr>
              <w:spacing w:before="0"/>
              <w:ind w:left="283" w:hanging="283"/>
              <w:jc w:val="left"/>
              <w:rPr>
                <w:lang w:val="en-US"/>
              </w:rPr>
            </w:pPr>
            <w:r w:rsidRPr="00CE4B59">
              <w:rPr>
                <w:lang w:val="en-US"/>
              </w:rPr>
              <w:t>The conversation points should be update to default value 50 in a new day.</w:t>
            </w:r>
          </w:p>
        </w:tc>
        <w:tc>
          <w:tcPr>
            <w:tcW w:w="2216" w:type="dxa"/>
            <w:vAlign w:val="center"/>
          </w:tcPr>
          <w:p w14:paraId="65934F82" w14:textId="77777777" w:rsidR="00CE4B59" w:rsidRPr="00CE4B59" w:rsidRDefault="00CE4B59" w:rsidP="00CE4B59">
            <w:pPr>
              <w:spacing w:before="0"/>
              <w:jc w:val="left"/>
              <w:rPr>
                <w:lang w:val="en-US"/>
              </w:rPr>
            </w:pPr>
            <w:r w:rsidRPr="00CE4B59">
              <w:rPr>
                <w:lang w:val="en-US"/>
              </w:rPr>
              <w:lastRenderedPageBreak/>
              <w:t>Mostly passed.</w:t>
            </w:r>
          </w:p>
          <w:p w14:paraId="5F5E2523" w14:textId="77777777" w:rsidR="00CE4B59" w:rsidRPr="00CE4B59" w:rsidRDefault="00CE4B59" w:rsidP="00CE4B59">
            <w:pPr>
              <w:spacing w:before="0"/>
              <w:jc w:val="left"/>
              <w:rPr>
                <w:lang w:val="en-US"/>
              </w:rPr>
            </w:pPr>
            <w:r w:rsidRPr="00CE4B59">
              <w:rPr>
                <w:lang w:val="en-US"/>
              </w:rPr>
              <w:t>Failed test details:</w:t>
            </w:r>
          </w:p>
          <w:p w14:paraId="39C393AB" w14:textId="77777777" w:rsidR="00CE4B59" w:rsidRPr="00CE4B59" w:rsidRDefault="00CE4B59" w:rsidP="00CE4B59">
            <w:pPr>
              <w:spacing w:before="0"/>
              <w:jc w:val="left"/>
              <w:rPr>
                <w:lang w:val="en-US"/>
              </w:rPr>
            </w:pPr>
            <w:r w:rsidRPr="00CE4B59">
              <w:rPr>
                <w:lang w:val="en-US"/>
              </w:rPr>
              <w:t xml:space="preserve">1. If the user sends a long message to the backend, it may bring up more tokens than the API allowed. The API sends an error message back but </w:t>
            </w:r>
            <w:r w:rsidRPr="00CE4B59">
              <w:rPr>
                <w:lang w:val="en-US"/>
              </w:rPr>
              <w:lastRenderedPageBreak/>
              <w:t>the code doesn’t handle this error appropriately.</w:t>
            </w:r>
          </w:p>
          <w:p w14:paraId="1F04ECCD" w14:textId="77777777" w:rsidR="00CE4B59" w:rsidRPr="00CE4B59" w:rsidRDefault="00CE4B59" w:rsidP="00CE4B59">
            <w:pPr>
              <w:spacing w:before="0"/>
              <w:jc w:val="left"/>
              <w:rPr>
                <w:lang w:val="en-US"/>
              </w:rPr>
            </w:pPr>
            <w:r w:rsidRPr="00CE4B59">
              <w:rPr>
                <w:lang w:val="en-US"/>
              </w:rPr>
              <w:t xml:space="preserve">2. The create review form can prevent the long content to create a review item. However, no error handling message is provided for user to take action except red </w:t>
            </w:r>
            <w:r w:rsidRPr="00CE4B59">
              <w:t>colour</w:t>
            </w:r>
            <w:r w:rsidRPr="00CE4B59">
              <w:rPr>
                <w:lang w:val="en-US"/>
              </w:rPr>
              <w:t xml:space="preserve"> hint.</w:t>
            </w:r>
          </w:p>
          <w:p w14:paraId="1AFD3A9C" w14:textId="77777777" w:rsidR="00CE4B59" w:rsidRPr="00CE4B59" w:rsidRDefault="00CE4B59" w:rsidP="00CE4B59">
            <w:pPr>
              <w:spacing w:before="0"/>
              <w:jc w:val="left"/>
              <w:rPr>
                <w:lang w:val="en-US"/>
              </w:rPr>
            </w:pPr>
            <w:r w:rsidRPr="00CE4B59">
              <w:rPr>
                <w:lang w:val="en-US"/>
              </w:rPr>
              <w:t>3. Speech recognition can only recognize speech nearly one minute.</w:t>
            </w:r>
          </w:p>
          <w:p w14:paraId="7FBE26BE" w14:textId="77777777" w:rsidR="00CE4B59" w:rsidRPr="00CE4B59" w:rsidRDefault="00CE4B59" w:rsidP="00CE4B59">
            <w:pPr>
              <w:spacing w:before="0"/>
              <w:jc w:val="left"/>
              <w:rPr>
                <w:lang w:val="en-US"/>
              </w:rPr>
            </w:pPr>
            <w:r w:rsidRPr="00CE4B59">
              <w:rPr>
                <w:lang w:val="en-US"/>
              </w:rPr>
              <w:t>4. For the new topic, long input is not handled correctly. The long topic will break the conversation area interface.</w:t>
            </w:r>
          </w:p>
          <w:p w14:paraId="3CE15071" w14:textId="77777777" w:rsidR="00CE4B59" w:rsidRPr="00CE4B59" w:rsidRDefault="00CE4B59" w:rsidP="00CE4B59">
            <w:pPr>
              <w:spacing w:before="0"/>
              <w:jc w:val="left"/>
              <w:rPr>
                <w:lang w:val="en-US"/>
              </w:rPr>
            </w:pPr>
            <w:r w:rsidRPr="00CE4B59">
              <w:rPr>
                <w:lang w:val="en-US"/>
              </w:rPr>
              <w:t>5. Although previous text in the message input area is hidden when user is recording, clicking the send message button can still send the hidden text.</w:t>
            </w:r>
          </w:p>
        </w:tc>
      </w:tr>
      <w:tr w:rsidR="00CE4B59" w:rsidRPr="00CE4B59" w14:paraId="7F0F50EB" w14:textId="77777777" w:rsidTr="00CE4B59">
        <w:tc>
          <w:tcPr>
            <w:tcW w:w="1557" w:type="dxa"/>
            <w:vAlign w:val="center"/>
          </w:tcPr>
          <w:p w14:paraId="366BEBB5" w14:textId="77777777" w:rsidR="00CE4B59" w:rsidRPr="00CE4B59" w:rsidRDefault="00CE4B59" w:rsidP="00CE4B59">
            <w:pPr>
              <w:spacing w:before="0"/>
              <w:jc w:val="left"/>
              <w:rPr>
                <w:lang w:val="en-US"/>
              </w:rPr>
            </w:pPr>
            <w:r w:rsidRPr="00CE4B59">
              <w:rPr>
                <w:lang w:val="en-US"/>
              </w:rPr>
              <w:lastRenderedPageBreak/>
              <w:t>Study Overview</w:t>
            </w:r>
          </w:p>
        </w:tc>
        <w:tc>
          <w:tcPr>
            <w:tcW w:w="4743" w:type="dxa"/>
            <w:vAlign w:val="center"/>
          </w:tcPr>
          <w:p w14:paraId="653E4C74"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s the status buttons, the study items can be displayed correctly.</w:t>
            </w:r>
          </w:p>
          <w:p w14:paraId="2207E5D8"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create/update a study item with valid input.</w:t>
            </w:r>
          </w:p>
          <w:p w14:paraId="240951EF" w14:textId="77777777" w:rsidR="00CE4B59" w:rsidRPr="00CE4B59" w:rsidRDefault="00CE4B59" w:rsidP="00B333AC">
            <w:pPr>
              <w:numPr>
                <w:ilvl w:val="0"/>
                <w:numId w:val="17"/>
              </w:numPr>
              <w:spacing w:before="0"/>
              <w:ind w:left="283" w:hanging="283"/>
              <w:jc w:val="left"/>
              <w:rPr>
                <w:lang w:val="en-US"/>
              </w:rPr>
            </w:pPr>
            <w:r w:rsidRPr="00CE4B59">
              <w:rPr>
                <w:lang w:val="en-US"/>
              </w:rPr>
              <w:lastRenderedPageBreak/>
              <w:t>The form can show error handling message when user input invalid data (empty data and extreme data).</w:t>
            </w:r>
          </w:p>
          <w:p w14:paraId="1498F5B9" w14:textId="77777777" w:rsidR="00CE4B59" w:rsidRPr="00CE4B59" w:rsidRDefault="00CE4B59" w:rsidP="00B333AC">
            <w:pPr>
              <w:numPr>
                <w:ilvl w:val="0"/>
                <w:numId w:val="17"/>
              </w:numPr>
              <w:spacing w:before="0"/>
              <w:ind w:left="283" w:hanging="283"/>
              <w:jc w:val="left"/>
              <w:rPr>
                <w:lang w:val="en-US"/>
              </w:rPr>
            </w:pPr>
            <w:r w:rsidRPr="00CE4B59">
              <w:rPr>
                <w:lang w:val="en-US"/>
              </w:rPr>
              <w:t>When user registered sample course successfully, a set of default study items should be imported to the study plan system automatically.</w:t>
            </w:r>
          </w:p>
          <w:p w14:paraId="4B178104" w14:textId="77777777" w:rsidR="00CE4B59" w:rsidRPr="00CE4B59" w:rsidRDefault="00CE4B59" w:rsidP="00B333AC">
            <w:pPr>
              <w:numPr>
                <w:ilvl w:val="0"/>
                <w:numId w:val="17"/>
              </w:numPr>
              <w:spacing w:before="0"/>
              <w:ind w:left="283" w:hanging="283"/>
              <w:jc w:val="left"/>
              <w:rPr>
                <w:lang w:val="en-US"/>
              </w:rPr>
            </w:pPr>
            <w:r w:rsidRPr="00CE4B59">
              <w:rPr>
                <w:lang w:val="en-US"/>
              </w:rPr>
              <w:t>When the study task is finished, the user should be able to decide the review arrangement with valid input. This process should also handle invalid input appropriately.</w:t>
            </w:r>
          </w:p>
        </w:tc>
        <w:tc>
          <w:tcPr>
            <w:tcW w:w="2216" w:type="dxa"/>
            <w:vAlign w:val="center"/>
          </w:tcPr>
          <w:p w14:paraId="5FBD42E1" w14:textId="77777777" w:rsidR="00CE4B59" w:rsidRPr="00CE4B59" w:rsidRDefault="00CE4B59" w:rsidP="00CE4B59">
            <w:pPr>
              <w:spacing w:before="0"/>
              <w:jc w:val="left"/>
              <w:rPr>
                <w:lang w:val="en-US"/>
              </w:rPr>
            </w:pPr>
            <w:r w:rsidRPr="00CE4B59">
              <w:rPr>
                <w:lang w:val="en-US"/>
              </w:rPr>
              <w:lastRenderedPageBreak/>
              <w:t>Mostly passed.</w:t>
            </w:r>
          </w:p>
          <w:p w14:paraId="7ABB9610" w14:textId="77777777" w:rsidR="00CE4B59" w:rsidRPr="00CE4B59" w:rsidRDefault="00CE4B59" w:rsidP="00CE4B59">
            <w:pPr>
              <w:spacing w:before="0"/>
              <w:jc w:val="left"/>
              <w:rPr>
                <w:lang w:val="en-US"/>
              </w:rPr>
            </w:pPr>
            <w:r w:rsidRPr="00CE4B59">
              <w:rPr>
                <w:lang w:val="en-US"/>
              </w:rPr>
              <w:t>Failed test details:</w:t>
            </w:r>
          </w:p>
          <w:p w14:paraId="0978EC56" w14:textId="77777777" w:rsidR="00CE4B59" w:rsidRPr="00CE4B59" w:rsidRDefault="00CE4B59" w:rsidP="00CE4B59">
            <w:pPr>
              <w:spacing w:before="0"/>
              <w:jc w:val="left"/>
              <w:rPr>
                <w:lang w:val="en-US"/>
              </w:rPr>
            </w:pPr>
            <w:r w:rsidRPr="00CE4B59">
              <w:rPr>
                <w:lang w:val="en-US"/>
              </w:rPr>
              <w:t xml:space="preserve">1. All the form failed in handle long-form input </w:t>
            </w:r>
            <w:r w:rsidRPr="00CE4B59">
              <w:rPr>
                <w:lang w:val="en-US"/>
              </w:rPr>
              <w:lastRenderedPageBreak/>
              <w:t xml:space="preserve">data. The form only show red </w:t>
            </w:r>
            <w:r w:rsidRPr="00CE4B59">
              <w:t>colour</w:t>
            </w:r>
            <w:r w:rsidRPr="00CE4B59">
              <w:rPr>
                <w:lang w:val="en-US"/>
              </w:rPr>
              <w:t xml:space="preserve"> as a warning sign, but no error handle message appeared.</w:t>
            </w:r>
          </w:p>
        </w:tc>
      </w:tr>
      <w:tr w:rsidR="00CE4B59" w:rsidRPr="00CE4B59" w14:paraId="782FA084" w14:textId="77777777" w:rsidTr="00CE4B59">
        <w:tc>
          <w:tcPr>
            <w:tcW w:w="1557" w:type="dxa"/>
            <w:vAlign w:val="center"/>
          </w:tcPr>
          <w:p w14:paraId="09A031A0" w14:textId="77777777" w:rsidR="00CE4B59" w:rsidRPr="00CE4B59" w:rsidRDefault="00CE4B59" w:rsidP="00CE4B59">
            <w:pPr>
              <w:spacing w:before="0"/>
              <w:jc w:val="left"/>
              <w:rPr>
                <w:lang w:val="en-US"/>
              </w:rPr>
            </w:pPr>
            <w:r w:rsidRPr="00CE4B59">
              <w:rPr>
                <w:lang w:val="en-US"/>
              </w:rPr>
              <w:lastRenderedPageBreak/>
              <w:t>Review Overview</w:t>
            </w:r>
          </w:p>
        </w:tc>
        <w:tc>
          <w:tcPr>
            <w:tcW w:w="4743" w:type="dxa"/>
            <w:vAlign w:val="center"/>
          </w:tcPr>
          <w:p w14:paraId="619C6A1D"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s the status buttons, the review items can be displayed correctly.</w:t>
            </w:r>
          </w:p>
          <w:p w14:paraId="489FD412"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create/update a review item with valid input.</w:t>
            </w:r>
          </w:p>
          <w:p w14:paraId="369781D8" w14:textId="77777777" w:rsidR="00CE4B59" w:rsidRPr="00CE4B59" w:rsidRDefault="00CE4B59" w:rsidP="00B333AC">
            <w:pPr>
              <w:numPr>
                <w:ilvl w:val="0"/>
                <w:numId w:val="17"/>
              </w:numPr>
              <w:spacing w:before="0"/>
              <w:ind w:left="283" w:hanging="283"/>
              <w:jc w:val="left"/>
              <w:rPr>
                <w:lang w:val="en-US"/>
              </w:rPr>
            </w:pPr>
            <w:r w:rsidRPr="00CE4B59">
              <w:rPr>
                <w:lang w:val="en-US"/>
              </w:rPr>
              <w:t>The form can show error handling message when user input invalid data (empty data and extreme data).</w:t>
            </w:r>
          </w:p>
          <w:p w14:paraId="6D5D03FF"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add new review sessions for review items with less than 5 review sessions.</w:t>
            </w:r>
          </w:p>
          <w:p w14:paraId="246F473F" w14:textId="77777777" w:rsidR="00CE4B59" w:rsidRPr="00CE4B59" w:rsidRDefault="00CE4B59" w:rsidP="00B333AC">
            <w:pPr>
              <w:numPr>
                <w:ilvl w:val="0"/>
                <w:numId w:val="17"/>
              </w:numPr>
              <w:spacing w:before="0"/>
              <w:ind w:left="283" w:hanging="283"/>
              <w:jc w:val="left"/>
              <w:rPr>
                <w:lang w:val="en-US"/>
              </w:rPr>
            </w:pPr>
            <w:r w:rsidRPr="00CE4B59">
              <w:rPr>
                <w:lang w:val="en-US"/>
              </w:rPr>
              <w:t>When the study task is finished, the user should be able to decide the review arrangement with valid input. This process should also handle invalid input appropriately.</w:t>
            </w:r>
          </w:p>
        </w:tc>
        <w:tc>
          <w:tcPr>
            <w:tcW w:w="2216" w:type="dxa"/>
            <w:vAlign w:val="center"/>
          </w:tcPr>
          <w:p w14:paraId="5C0D0E3B" w14:textId="77777777" w:rsidR="00CE4B59" w:rsidRPr="00CE4B59" w:rsidRDefault="00CE4B59" w:rsidP="00CE4B59">
            <w:pPr>
              <w:spacing w:before="0"/>
              <w:jc w:val="left"/>
              <w:rPr>
                <w:lang w:val="en-US"/>
              </w:rPr>
            </w:pPr>
          </w:p>
          <w:p w14:paraId="7BE7DF2C" w14:textId="77777777" w:rsidR="00CE4B59" w:rsidRPr="00CE4B59" w:rsidRDefault="00CE4B59" w:rsidP="00CE4B59">
            <w:pPr>
              <w:spacing w:before="0"/>
              <w:jc w:val="left"/>
              <w:rPr>
                <w:lang w:val="en-US"/>
              </w:rPr>
            </w:pPr>
            <w:r w:rsidRPr="00CE4B59">
              <w:rPr>
                <w:lang w:val="en-US"/>
              </w:rPr>
              <w:t>Mostly passed.</w:t>
            </w:r>
          </w:p>
          <w:p w14:paraId="096990DA" w14:textId="77777777" w:rsidR="00CE4B59" w:rsidRPr="00CE4B59" w:rsidRDefault="00CE4B59" w:rsidP="00CE4B59">
            <w:pPr>
              <w:spacing w:before="0"/>
              <w:jc w:val="left"/>
              <w:rPr>
                <w:lang w:val="en-US"/>
              </w:rPr>
            </w:pPr>
            <w:r w:rsidRPr="00CE4B59">
              <w:rPr>
                <w:lang w:val="en-US"/>
              </w:rPr>
              <w:t>Failed test details:</w:t>
            </w:r>
          </w:p>
          <w:p w14:paraId="31E6A408" w14:textId="77777777" w:rsidR="00CE4B59" w:rsidRPr="00CE4B59" w:rsidRDefault="00CE4B59" w:rsidP="00CE4B59">
            <w:pPr>
              <w:spacing w:before="0"/>
              <w:jc w:val="left"/>
              <w:rPr>
                <w:lang w:val="en-US"/>
              </w:rPr>
            </w:pPr>
            <w:r w:rsidRPr="00CE4B59">
              <w:rPr>
                <w:lang w:val="en-US"/>
              </w:rPr>
              <w:t xml:space="preserve">1. All the form failed in handle long-form input data. The form only show red </w:t>
            </w:r>
            <w:r w:rsidRPr="00CE4B59">
              <w:t>colour</w:t>
            </w:r>
            <w:r w:rsidRPr="00CE4B59">
              <w:rPr>
                <w:lang w:val="en-US"/>
              </w:rPr>
              <w:t xml:space="preserve"> as a warning sign, but no error handle message appeared.</w:t>
            </w:r>
          </w:p>
        </w:tc>
      </w:tr>
    </w:tbl>
    <w:p w14:paraId="673C76A9" w14:textId="77777777" w:rsidR="00CE4B59" w:rsidRDefault="00CE4B59">
      <w:pPr>
        <w:spacing w:before="0"/>
        <w:jc w:val="left"/>
        <w:rPr>
          <w:lang w:val="en-US"/>
        </w:rPr>
      </w:pPr>
      <w:r>
        <w:rPr>
          <w:lang w:val="en-US"/>
        </w:rPr>
        <w:br w:type="page"/>
      </w:r>
    </w:p>
    <w:p w14:paraId="70E5D2A1" w14:textId="60ABAB3E" w:rsidR="00CE4B59" w:rsidRPr="00CE4B59" w:rsidRDefault="00CE4B59" w:rsidP="00CE4B59">
      <w:pPr>
        <w:pStyle w:val="6"/>
        <w:rPr>
          <w:lang w:val="en-US"/>
        </w:rPr>
      </w:pPr>
      <w:bookmarkStart w:id="49" w:name="_Toc144193161"/>
      <w:r>
        <w:rPr>
          <w:lang w:val="en-US"/>
        </w:rPr>
        <w:lastRenderedPageBreak/>
        <w:t>User Testing</w:t>
      </w:r>
      <w:r w:rsidRPr="00CE4B59">
        <w:rPr>
          <w:rFonts w:hint="eastAsia"/>
          <w:lang w:val="en-US"/>
        </w:rPr>
        <w:t xml:space="preserve"> Results</w:t>
      </w:r>
      <w:bookmarkEnd w:id="49"/>
    </w:p>
    <w:p w14:paraId="3BCE6B37" w14:textId="48365E65" w:rsidR="00CE4B59" w:rsidRDefault="00CE4B59" w:rsidP="00CE4B59">
      <w:pPr>
        <w:spacing w:before="0"/>
        <w:jc w:val="left"/>
        <w:rPr>
          <w:lang w:val="en-US"/>
        </w:rPr>
      </w:pPr>
      <w:r w:rsidRPr="00CE4B59">
        <w:rPr>
          <w:lang w:val="en-US"/>
        </w:rPr>
        <w:t>The evaluation questionnaire was divided into three parts. The first section evaluated task completion ease on a 1-5-point scale, with higher scores indicating greater ease. The second segment, also on a 1-5-point scale, aimed to understand the participants’ opinions about the dimensions of this application, with higher scores indicating higher agreement with the statement. The third segment included two open-ended questions to collect participants’ opinion about the positive feedback and suggestions on this application.</w:t>
      </w:r>
    </w:p>
    <w:p w14:paraId="68D01916" w14:textId="77777777" w:rsidR="00CE4B59" w:rsidRPr="00CE4B59" w:rsidRDefault="00CE4B59" w:rsidP="00CE4B59">
      <w:pPr>
        <w:spacing w:before="0"/>
        <w:jc w:val="left"/>
        <w:rPr>
          <w:lang w:val="en-US"/>
        </w:rPr>
      </w:pPr>
    </w:p>
    <w:tbl>
      <w:tblPr>
        <w:tblStyle w:val="ad"/>
        <w:tblW w:w="0" w:type="auto"/>
        <w:tblLook w:val="04A0" w:firstRow="1" w:lastRow="0" w:firstColumn="1" w:lastColumn="0" w:noHBand="0" w:noVBand="1"/>
      </w:tblPr>
      <w:tblGrid>
        <w:gridCol w:w="798"/>
        <w:gridCol w:w="6568"/>
        <w:gridCol w:w="1134"/>
      </w:tblGrid>
      <w:tr w:rsidR="00CE4B59" w:rsidRPr="00CE4B59" w14:paraId="7C6AE3EE" w14:textId="77777777" w:rsidTr="005657E6">
        <w:tc>
          <w:tcPr>
            <w:tcW w:w="798" w:type="dxa"/>
            <w:shd w:val="clear" w:color="auto" w:fill="auto"/>
            <w:vAlign w:val="center"/>
          </w:tcPr>
          <w:p w14:paraId="78F3F937" w14:textId="77777777" w:rsidR="00CE4B59" w:rsidRPr="00CE4B59" w:rsidRDefault="00CE4B59" w:rsidP="00957A8A">
            <w:pPr>
              <w:spacing w:before="0"/>
              <w:jc w:val="center"/>
              <w:rPr>
                <w:lang w:val="en-US"/>
              </w:rPr>
            </w:pPr>
            <w:r w:rsidRPr="00CE4B59">
              <w:rPr>
                <w:rFonts w:hint="eastAsia"/>
                <w:lang w:val="en-US"/>
              </w:rPr>
              <w:t>#</w:t>
            </w:r>
          </w:p>
        </w:tc>
        <w:tc>
          <w:tcPr>
            <w:tcW w:w="6568" w:type="dxa"/>
            <w:shd w:val="clear" w:color="auto" w:fill="auto"/>
            <w:vAlign w:val="center"/>
          </w:tcPr>
          <w:p w14:paraId="42ACA3D3" w14:textId="77777777" w:rsidR="00CE4B59" w:rsidRPr="00CE4B59" w:rsidRDefault="00CE4B59" w:rsidP="00CE4B59">
            <w:pPr>
              <w:spacing w:before="0"/>
              <w:jc w:val="left"/>
              <w:rPr>
                <w:lang w:val="en-US"/>
              </w:rPr>
            </w:pPr>
            <w:r w:rsidRPr="00CE4B59">
              <w:rPr>
                <w:lang w:val="en-US"/>
              </w:rPr>
              <w:t>Task Description</w:t>
            </w:r>
          </w:p>
        </w:tc>
        <w:tc>
          <w:tcPr>
            <w:tcW w:w="1134" w:type="dxa"/>
            <w:shd w:val="clear" w:color="auto" w:fill="auto"/>
            <w:vAlign w:val="center"/>
          </w:tcPr>
          <w:p w14:paraId="74159E68" w14:textId="77777777" w:rsidR="00CE4B59" w:rsidRPr="00CE4B59" w:rsidRDefault="00CE4B59" w:rsidP="00957A8A">
            <w:pPr>
              <w:spacing w:before="0"/>
              <w:jc w:val="center"/>
              <w:rPr>
                <w:lang w:val="en-US"/>
              </w:rPr>
            </w:pPr>
            <w:r w:rsidRPr="00CE4B59">
              <w:rPr>
                <w:lang w:val="en-US"/>
              </w:rPr>
              <w:t>Average Score</w:t>
            </w:r>
          </w:p>
        </w:tc>
      </w:tr>
      <w:tr w:rsidR="00CE4B59" w:rsidRPr="00CE4B59" w14:paraId="01BF6849" w14:textId="77777777" w:rsidTr="005657E6">
        <w:tc>
          <w:tcPr>
            <w:tcW w:w="798" w:type="dxa"/>
            <w:shd w:val="clear" w:color="auto" w:fill="auto"/>
            <w:vAlign w:val="center"/>
          </w:tcPr>
          <w:p w14:paraId="2BB70DE2" w14:textId="77777777" w:rsidR="00CE4B59" w:rsidRPr="00CE4B59" w:rsidRDefault="00CE4B59" w:rsidP="00957A8A">
            <w:pPr>
              <w:spacing w:before="0"/>
              <w:jc w:val="center"/>
              <w:rPr>
                <w:lang w:val="en-US"/>
              </w:rPr>
            </w:pPr>
            <w:r w:rsidRPr="00CE4B59">
              <w:rPr>
                <w:rFonts w:hint="eastAsia"/>
                <w:lang w:val="en-US"/>
              </w:rPr>
              <w:t>1</w:t>
            </w:r>
          </w:p>
        </w:tc>
        <w:tc>
          <w:tcPr>
            <w:tcW w:w="6568" w:type="dxa"/>
            <w:shd w:val="clear" w:color="auto" w:fill="auto"/>
            <w:vAlign w:val="center"/>
          </w:tcPr>
          <w:p w14:paraId="289C6AA6" w14:textId="77777777" w:rsidR="00CE4B59" w:rsidRPr="00CE4B59" w:rsidRDefault="00CE4B59" w:rsidP="00CE4B59">
            <w:pPr>
              <w:spacing w:before="0"/>
              <w:jc w:val="left"/>
              <w:rPr>
                <w:lang w:val="en-US"/>
              </w:rPr>
            </w:pPr>
            <w:r w:rsidRPr="00CE4B59">
              <w:rPr>
                <w:lang w:val="en-US"/>
              </w:rPr>
              <w:t>Navigate to Home , About, Contact pages.</w:t>
            </w:r>
          </w:p>
        </w:tc>
        <w:tc>
          <w:tcPr>
            <w:tcW w:w="1134" w:type="dxa"/>
            <w:shd w:val="clear" w:color="auto" w:fill="auto"/>
            <w:vAlign w:val="center"/>
          </w:tcPr>
          <w:p w14:paraId="13B42A17" w14:textId="77777777" w:rsidR="00CE4B59" w:rsidRPr="00CE4B59" w:rsidRDefault="00CE4B59" w:rsidP="00957A8A">
            <w:pPr>
              <w:spacing w:before="0"/>
              <w:jc w:val="center"/>
              <w:rPr>
                <w:lang w:val="en-US"/>
              </w:rPr>
            </w:pPr>
            <w:r w:rsidRPr="00CE4B59">
              <w:rPr>
                <w:lang w:val="en-US"/>
              </w:rPr>
              <w:t>4.8</w:t>
            </w:r>
          </w:p>
        </w:tc>
      </w:tr>
      <w:tr w:rsidR="00CE4B59" w:rsidRPr="00CE4B59" w14:paraId="18B64B1B" w14:textId="77777777" w:rsidTr="005657E6">
        <w:tc>
          <w:tcPr>
            <w:tcW w:w="798" w:type="dxa"/>
            <w:shd w:val="clear" w:color="auto" w:fill="auto"/>
            <w:vAlign w:val="center"/>
          </w:tcPr>
          <w:p w14:paraId="27106747" w14:textId="77777777" w:rsidR="00CE4B59" w:rsidRPr="00CE4B59" w:rsidRDefault="00CE4B59" w:rsidP="00957A8A">
            <w:pPr>
              <w:spacing w:before="0"/>
              <w:jc w:val="center"/>
              <w:rPr>
                <w:lang w:val="en-US"/>
              </w:rPr>
            </w:pPr>
            <w:r w:rsidRPr="00CE4B59">
              <w:rPr>
                <w:rFonts w:hint="eastAsia"/>
                <w:lang w:val="en-US"/>
              </w:rPr>
              <w:t>2</w:t>
            </w:r>
          </w:p>
        </w:tc>
        <w:tc>
          <w:tcPr>
            <w:tcW w:w="6568" w:type="dxa"/>
            <w:shd w:val="clear" w:color="auto" w:fill="auto"/>
            <w:vAlign w:val="center"/>
          </w:tcPr>
          <w:p w14:paraId="3B56CF76" w14:textId="77777777" w:rsidR="00CE4B59" w:rsidRPr="00CE4B59" w:rsidRDefault="00CE4B59" w:rsidP="00CE4B59">
            <w:pPr>
              <w:spacing w:before="0"/>
              <w:jc w:val="left"/>
              <w:rPr>
                <w:lang w:val="en-US"/>
              </w:rPr>
            </w:pPr>
            <w:r w:rsidRPr="00CE4B59">
              <w:rPr>
                <w:lang w:val="en-US"/>
              </w:rPr>
              <w:t>Create a user account.</w:t>
            </w:r>
          </w:p>
        </w:tc>
        <w:tc>
          <w:tcPr>
            <w:tcW w:w="1134" w:type="dxa"/>
            <w:shd w:val="clear" w:color="auto" w:fill="auto"/>
            <w:vAlign w:val="center"/>
          </w:tcPr>
          <w:p w14:paraId="0C61A2FC" w14:textId="77777777" w:rsidR="00CE4B59" w:rsidRPr="00CE4B59" w:rsidRDefault="00CE4B59" w:rsidP="00957A8A">
            <w:pPr>
              <w:spacing w:before="0"/>
              <w:jc w:val="center"/>
              <w:rPr>
                <w:lang w:val="en-US"/>
              </w:rPr>
            </w:pPr>
            <w:r w:rsidRPr="00CE4B59">
              <w:rPr>
                <w:lang w:val="en-US"/>
              </w:rPr>
              <w:t>4.8</w:t>
            </w:r>
          </w:p>
        </w:tc>
      </w:tr>
      <w:tr w:rsidR="00CE4B59" w:rsidRPr="00CE4B59" w14:paraId="4FE36872" w14:textId="77777777" w:rsidTr="005657E6">
        <w:tc>
          <w:tcPr>
            <w:tcW w:w="798" w:type="dxa"/>
            <w:shd w:val="clear" w:color="auto" w:fill="auto"/>
            <w:vAlign w:val="center"/>
          </w:tcPr>
          <w:p w14:paraId="246C0F12" w14:textId="77777777" w:rsidR="00CE4B59" w:rsidRPr="00CE4B59" w:rsidRDefault="00CE4B59" w:rsidP="00957A8A">
            <w:pPr>
              <w:spacing w:before="0"/>
              <w:jc w:val="center"/>
              <w:rPr>
                <w:lang w:val="en-US"/>
              </w:rPr>
            </w:pPr>
            <w:r w:rsidRPr="00CE4B59">
              <w:rPr>
                <w:rFonts w:hint="eastAsia"/>
                <w:lang w:val="en-US"/>
              </w:rPr>
              <w:t>3</w:t>
            </w:r>
          </w:p>
        </w:tc>
        <w:tc>
          <w:tcPr>
            <w:tcW w:w="6568" w:type="dxa"/>
            <w:shd w:val="clear" w:color="auto" w:fill="auto"/>
            <w:vAlign w:val="center"/>
          </w:tcPr>
          <w:p w14:paraId="608AEB39" w14:textId="77777777" w:rsidR="00CE4B59" w:rsidRPr="00CE4B59" w:rsidRDefault="00CE4B59" w:rsidP="00CE4B59">
            <w:pPr>
              <w:spacing w:before="0"/>
              <w:jc w:val="left"/>
              <w:rPr>
                <w:lang w:val="en-US"/>
              </w:rPr>
            </w:pPr>
            <w:r w:rsidRPr="00CE4B59">
              <w:rPr>
                <w:lang w:val="en-US"/>
              </w:rPr>
              <w:t>Log in your account.</w:t>
            </w:r>
          </w:p>
        </w:tc>
        <w:tc>
          <w:tcPr>
            <w:tcW w:w="1134" w:type="dxa"/>
            <w:shd w:val="clear" w:color="auto" w:fill="auto"/>
            <w:vAlign w:val="center"/>
          </w:tcPr>
          <w:p w14:paraId="4C6EC0B3" w14:textId="77777777" w:rsidR="00CE4B59" w:rsidRPr="00CE4B59" w:rsidRDefault="00CE4B59" w:rsidP="00957A8A">
            <w:pPr>
              <w:spacing w:before="0"/>
              <w:jc w:val="center"/>
              <w:rPr>
                <w:lang w:val="en-US"/>
              </w:rPr>
            </w:pPr>
            <w:r w:rsidRPr="00CE4B59">
              <w:rPr>
                <w:lang w:val="en-US"/>
              </w:rPr>
              <w:t>5</w:t>
            </w:r>
          </w:p>
        </w:tc>
      </w:tr>
      <w:tr w:rsidR="00CE4B59" w:rsidRPr="00CE4B59" w14:paraId="2D7BDF2C" w14:textId="77777777" w:rsidTr="005657E6">
        <w:tc>
          <w:tcPr>
            <w:tcW w:w="798" w:type="dxa"/>
            <w:shd w:val="clear" w:color="auto" w:fill="auto"/>
            <w:vAlign w:val="center"/>
          </w:tcPr>
          <w:p w14:paraId="622AB9F3" w14:textId="77777777" w:rsidR="00CE4B59" w:rsidRPr="00CE4B59" w:rsidRDefault="00CE4B59" w:rsidP="00957A8A">
            <w:pPr>
              <w:spacing w:before="0"/>
              <w:jc w:val="center"/>
              <w:rPr>
                <w:lang w:val="en-US"/>
              </w:rPr>
            </w:pPr>
            <w:r w:rsidRPr="00CE4B59">
              <w:rPr>
                <w:rFonts w:hint="eastAsia"/>
                <w:lang w:val="en-US"/>
              </w:rPr>
              <w:t>4</w:t>
            </w:r>
          </w:p>
        </w:tc>
        <w:tc>
          <w:tcPr>
            <w:tcW w:w="6568" w:type="dxa"/>
            <w:shd w:val="clear" w:color="auto" w:fill="auto"/>
            <w:vAlign w:val="center"/>
          </w:tcPr>
          <w:p w14:paraId="1C2C85A2" w14:textId="77777777" w:rsidR="00CE4B59" w:rsidRPr="00CE4B59" w:rsidRDefault="00CE4B59" w:rsidP="00CE4B59">
            <w:pPr>
              <w:spacing w:before="0"/>
              <w:jc w:val="left"/>
              <w:rPr>
                <w:lang w:val="en-US"/>
              </w:rPr>
            </w:pPr>
            <w:r w:rsidRPr="00CE4B59">
              <w:rPr>
                <w:lang w:val="en-US"/>
              </w:rPr>
              <w:t>Visit dashboard and enroll the sample course.</w:t>
            </w:r>
          </w:p>
        </w:tc>
        <w:tc>
          <w:tcPr>
            <w:tcW w:w="1134" w:type="dxa"/>
            <w:shd w:val="clear" w:color="auto" w:fill="auto"/>
            <w:vAlign w:val="center"/>
          </w:tcPr>
          <w:p w14:paraId="730F4FF8" w14:textId="77777777" w:rsidR="00CE4B59" w:rsidRPr="00CE4B59" w:rsidRDefault="00CE4B59" w:rsidP="00957A8A">
            <w:pPr>
              <w:spacing w:before="0"/>
              <w:jc w:val="center"/>
              <w:rPr>
                <w:lang w:val="en-US"/>
              </w:rPr>
            </w:pPr>
            <w:r w:rsidRPr="00CE4B59">
              <w:rPr>
                <w:lang w:val="en-US"/>
              </w:rPr>
              <w:t>4.8</w:t>
            </w:r>
          </w:p>
        </w:tc>
      </w:tr>
      <w:tr w:rsidR="00CE4B59" w:rsidRPr="00CE4B59" w14:paraId="2DB295F9" w14:textId="77777777" w:rsidTr="005657E6">
        <w:tc>
          <w:tcPr>
            <w:tcW w:w="798" w:type="dxa"/>
            <w:shd w:val="clear" w:color="auto" w:fill="auto"/>
            <w:vAlign w:val="center"/>
          </w:tcPr>
          <w:p w14:paraId="042D5B0D" w14:textId="77777777" w:rsidR="00CE4B59" w:rsidRPr="00CE4B59" w:rsidRDefault="00CE4B59" w:rsidP="00957A8A">
            <w:pPr>
              <w:spacing w:before="0"/>
              <w:jc w:val="center"/>
              <w:rPr>
                <w:lang w:val="en-US"/>
              </w:rPr>
            </w:pPr>
            <w:r w:rsidRPr="00CE4B59">
              <w:rPr>
                <w:rFonts w:hint="eastAsia"/>
                <w:lang w:val="en-US"/>
              </w:rPr>
              <w:t>5</w:t>
            </w:r>
          </w:p>
        </w:tc>
        <w:tc>
          <w:tcPr>
            <w:tcW w:w="6568" w:type="dxa"/>
            <w:shd w:val="clear" w:color="auto" w:fill="auto"/>
            <w:vAlign w:val="center"/>
          </w:tcPr>
          <w:p w14:paraId="5B0AC0D0" w14:textId="77777777" w:rsidR="00CE4B59" w:rsidRPr="00CE4B59" w:rsidRDefault="00CE4B59" w:rsidP="00CE4B59">
            <w:pPr>
              <w:spacing w:before="0"/>
              <w:jc w:val="left"/>
              <w:rPr>
                <w:lang w:val="en-US"/>
              </w:rPr>
            </w:pPr>
            <w:r w:rsidRPr="00CE4B59">
              <w:rPr>
                <w:lang w:val="en-US"/>
              </w:rPr>
              <w:t>Create two new study tasks in the study overview page.</w:t>
            </w:r>
          </w:p>
        </w:tc>
        <w:tc>
          <w:tcPr>
            <w:tcW w:w="1134" w:type="dxa"/>
            <w:shd w:val="clear" w:color="auto" w:fill="auto"/>
            <w:vAlign w:val="center"/>
          </w:tcPr>
          <w:p w14:paraId="4693C327" w14:textId="77777777" w:rsidR="00CE4B59" w:rsidRPr="00CE4B59" w:rsidRDefault="00CE4B59" w:rsidP="00957A8A">
            <w:pPr>
              <w:spacing w:before="0"/>
              <w:jc w:val="center"/>
              <w:rPr>
                <w:lang w:val="en-US"/>
              </w:rPr>
            </w:pPr>
            <w:r w:rsidRPr="00CE4B59">
              <w:rPr>
                <w:lang w:val="en-US"/>
              </w:rPr>
              <w:t>4.6</w:t>
            </w:r>
          </w:p>
        </w:tc>
      </w:tr>
      <w:tr w:rsidR="00CE4B59" w:rsidRPr="00CE4B59" w14:paraId="1027822C" w14:textId="77777777" w:rsidTr="005657E6">
        <w:tc>
          <w:tcPr>
            <w:tcW w:w="798" w:type="dxa"/>
            <w:shd w:val="clear" w:color="auto" w:fill="auto"/>
            <w:vAlign w:val="center"/>
          </w:tcPr>
          <w:p w14:paraId="37302D07" w14:textId="77777777" w:rsidR="00CE4B59" w:rsidRPr="00CE4B59" w:rsidRDefault="00CE4B59" w:rsidP="00957A8A">
            <w:pPr>
              <w:spacing w:before="0"/>
              <w:jc w:val="center"/>
              <w:rPr>
                <w:lang w:val="en-US"/>
              </w:rPr>
            </w:pPr>
            <w:r w:rsidRPr="00CE4B59">
              <w:rPr>
                <w:rFonts w:hint="eastAsia"/>
                <w:lang w:val="en-US"/>
              </w:rPr>
              <w:t>6</w:t>
            </w:r>
          </w:p>
        </w:tc>
        <w:tc>
          <w:tcPr>
            <w:tcW w:w="6568" w:type="dxa"/>
            <w:shd w:val="clear" w:color="auto" w:fill="auto"/>
            <w:vAlign w:val="center"/>
          </w:tcPr>
          <w:p w14:paraId="4E3C2887" w14:textId="77777777" w:rsidR="00CE4B59" w:rsidRPr="00CE4B59" w:rsidRDefault="00CE4B59" w:rsidP="00CE4B59">
            <w:pPr>
              <w:spacing w:before="0"/>
              <w:jc w:val="left"/>
              <w:rPr>
                <w:lang w:val="en-US"/>
              </w:rPr>
            </w:pPr>
            <w:r w:rsidRPr="00CE4B59">
              <w:rPr>
                <w:lang w:val="en-US"/>
              </w:rPr>
              <w:t>Edit the title, content, category, scheduled date of a study task.</w:t>
            </w:r>
          </w:p>
        </w:tc>
        <w:tc>
          <w:tcPr>
            <w:tcW w:w="1134" w:type="dxa"/>
            <w:shd w:val="clear" w:color="auto" w:fill="auto"/>
            <w:vAlign w:val="center"/>
          </w:tcPr>
          <w:p w14:paraId="74EBABB7" w14:textId="77777777" w:rsidR="00CE4B59" w:rsidRPr="00CE4B59" w:rsidRDefault="00CE4B59" w:rsidP="00957A8A">
            <w:pPr>
              <w:spacing w:before="0"/>
              <w:jc w:val="center"/>
              <w:rPr>
                <w:lang w:val="en-US"/>
              </w:rPr>
            </w:pPr>
            <w:r w:rsidRPr="00CE4B59">
              <w:rPr>
                <w:lang w:val="en-US"/>
              </w:rPr>
              <w:t>4.6</w:t>
            </w:r>
          </w:p>
        </w:tc>
      </w:tr>
      <w:tr w:rsidR="00CE4B59" w:rsidRPr="00CE4B59" w14:paraId="2565E9B5" w14:textId="77777777" w:rsidTr="005657E6">
        <w:tc>
          <w:tcPr>
            <w:tcW w:w="798" w:type="dxa"/>
            <w:shd w:val="clear" w:color="auto" w:fill="auto"/>
            <w:vAlign w:val="center"/>
          </w:tcPr>
          <w:p w14:paraId="56B97AAB" w14:textId="77777777" w:rsidR="00CE4B59" w:rsidRPr="00CE4B59" w:rsidRDefault="00CE4B59" w:rsidP="00957A8A">
            <w:pPr>
              <w:spacing w:before="0"/>
              <w:jc w:val="center"/>
              <w:rPr>
                <w:lang w:val="en-US"/>
              </w:rPr>
            </w:pPr>
            <w:r w:rsidRPr="00CE4B59">
              <w:rPr>
                <w:rFonts w:hint="eastAsia"/>
                <w:lang w:val="en-US"/>
              </w:rPr>
              <w:t>7</w:t>
            </w:r>
          </w:p>
        </w:tc>
        <w:tc>
          <w:tcPr>
            <w:tcW w:w="6568" w:type="dxa"/>
            <w:shd w:val="clear" w:color="auto" w:fill="auto"/>
            <w:vAlign w:val="center"/>
          </w:tcPr>
          <w:p w14:paraId="24A3E42A" w14:textId="77777777" w:rsidR="00CE4B59" w:rsidRPr="00CE4B59" w:rsidRDefault="00CE4B59" w:rsidP="00CE4B59">
            <w:pPr>
              <w:spacing w:before="0"/>
              <w:jc w:val="left"/>
              <w:rPr>
                <w:lang w:val="en-US"/>
              </w:rPr>
            </w:pPr>
            <w:r w:rsidRPr="00CE4B59">
              <w:rPr>
                <w:lang w:val="en-US"/>
              </w:rPr>
              <w:t xml:space="preserve">Set three scheduled study tasks to finished status and select different review pattern. </w:t>
            </w:r>
          </w:p>
        </w:tc>
        <w:tc>
          <w:tcPr>
            <w:tcW w:w="1134" w:type="dxa"/>
            <w:shd w:val="clear" w:color="auto" w:fill="auto"/>
            <w:vAlign w:val="center"/>
          </w:tcPr>
          <w:p w14:paraId="3E74E444" w14:textId="77777777" w:rsidR="00CE4B59" w:rsidRPr="00CE4B59" w:rsidRDefault="00CE4B59" w:rsidP="00957A8A">
            <w:pPr>
              <w:spacing w:before="0"/>
              <w:jc w:val="center"/>
              <w:rPr>
                <w:lang w:val="en-US"/>
              </w:rPr>
            </w:pPr>
            <w:r w:rsidRPr="00CE4B59">
              <w:rPr>
                <w:lang w:val="en-US"/>
              </w:rPr>
              <w:t>4.7</w:t>
            </w:r>
          </w:p>
        </w:tc>
      </w:tr>
      <w:tr w:rsidR="00CE4B59" w:rsidRPr="00CE4B59" w14:paraId="1F864529" w14:textId="77777777" w:rsidTr="005657E6">
        <w:tc>
          <w:tcPr>
            <w:tcW w:w="798" w:type="dxa"/>
            <w:shd w:val="clear" w:color="auto" w:fill="auto"/>
            <w:vAlign w:val="center"/>
          </w:tcPr>
          <w:p w14:paraId="51C398E6" w14:textId="77777777" w:rsidR="00CE4B59" w:rsidRPr="00CE4B59" w:rsidRDefault="00CE4B59" w:rsidP="00957A8A">
            <w:pPr>
              <w:spacing w:before="0"/>
              <w:jc w:val="center"/>
              <w:rPr>
                <w:lang w:val="en-US"/>
              </w:rPr>
            </w:pPr>
            <w:r w:rsidRPr="00CE4B59">
              <w:rPr>
                <w:rFonts w:hint="eastAsia"/>
                <w:lang w:val="en-US"/>
              </w:rPr>
              <w:t>8</w:t>
            </w:r>
          </w:p>
        </w:tc>
        <w:tc>
          <w:tcPr>
            <w:tcW w:w="6568" w:type="dxa"/>
            <w:shd w:val="clear" w:color="auto" w:fill="auto"/>
            <w:vAlign w:val="center"/>
          </w:tcPr>
          <w:p w14:paraId="57CD88B8" w14:textId="77777777" w:rsidR="00CE4B59" w:rsidRPr="00CE4B59" w:rsidRDefault="00CE4B59" w:rsidP="00CE4B59">
            <w:pPr>
              <w:spacing w:before="0"/>
              <w:jc w:val="left"/>
              <w:rPr>
                <w:lang w:val="en-US"/>
              </w:rPr>
            </w:pPr>
            <w:r w:rsidRPr="00CE4B59">
              <w:rPr>
                <w:lang w:val="en-US"/>
              </w:rPr>
              <w:t>Set a scheduled study task to canceled status.</w:t>
            </w:r>
          </w:p>
        </w:tc>
        <w:tc>
          <w:tcPr>
            <w:tcW w:w="1134" w:type="dxa"/>
            <w:shd w:val="clear" w:color="auto" w:fill="auto"/>
            <w:vAlign w:val="center"/>
          </w:tcPr>
          <w:p w14:paraId="0302DA88" w14:textId="77777777" w:rsidR="00CE4B59" w:rsidRPr="00CE4B59" w:rsidRDefault="00CE4B59" w:rsidP="00957A8A">
            <w:pPr>
              <w:spacing w:before="0"/>
              <w:jc w:val="center"/>
              <w:rPr>
                <w:lang w:val="en-US"/>
              </w:rPr>
            </w:pPr>
            <w:r w:rsidRPr="00CE4B59">
              <w:rPr>
                <w:lang w:val="en-US"/>
              </w:rPr>
              <w:t>4.8</w:t>
            </w:r>
          </w:p>
        </w:tc>
      </w:tr>
      <w:tr w:rsidR="00CE4B59" w:rsidRPr="00CE4B59" w14:paraId="06B99E07" w14:textId="77777777" w:rsidTr="005657E6">
        <w:tc>
          <w:tcPr>
            <w:tcW w:w="798" w:type="dxa"/>
            <w:shd w:val="clear" w:color="auto" w:fill="auto"/>
            <w:vAlign w:val="center"/>
          </w:tcPr>
          <w:p w14:paraId="7D1800BF" w14:textId="77777777" w:rsidR="00CE4B59" w:rsidRPr="00CE4B59" w:rsidRDefault="00CE4B59" w:rsidP="00957A8A">
            <w:pPr>
              <w:spacing w:before="0"/>
              <w:jc w:val="center"/>
              <w:rPr>
                <w:lang w:val="en-US"/>
              </w:rPr>
            </w:pPr>
            <w:r w:rsidRPr="00CE4B59">
              <w:rPr>
                <w:lang w:val="en-US"/>
              </w:rPr>
              <w:t>9</w:t>
            </w:r>
          </w:p>
        </w:tc>
        <w:tc>
          <w:tcPr>
            <w:tcW w:w="6568" w:type="dxa"/>
            <w:shd w:val="clear" w:color="auto" w:fill="auto"/>
            <w:vAlign w:val="center"/>
          </w:tcPr>
          <w:p w14:paraId="1CE1A1D7" w14:textId="77777777" w:rsidR="00CE4B59" w:rsidRPr="00CE4B59" w:rsidRDefault="00CE4B59" w:rsidP="00CE4B59">
            <w:pPr>
              <w:spacing w:before="0"/>
              <w:jc w:val="left"/>
              <w:rPr>
                <w:lang w:val="en-US"/>
              </w:rPr>
            </w:pPr>
            <w:r w:rsidRPr="00CE4B59">
              <w:rPr>
                <w:lang w:val="en-US"/>
              </w:rPr>
              <w:t>Use the study status filter and find the study tasks with different status.</w:t>
            </w:r>
          </w:p>
        </w:tc>
        <w:tc>
          <w:tcPr>
            <w:tcW w:w="1134" w:type="dxa"/>
            <w:shd w:val="clear" w:color="auto" w:fill="auto"/>
            <w:vAlign w:val="center"/>
          </w:tcPr>
          <w:p w14:paraId="170A71BA" w14:textId="77777777" w:rsidR="00CE4B59" w:rsidRPr="00CE4B59" w:rsidRDefault="00CE4B59" w:rsidP="00957A8A">
            <w:pPr>
              <w:spacing w:before="0"/>
              <w:jc w:val="center"/>
              <w:rPr>
                <w:lang w:val="en-US"/>
              </w:rPr>
            </w:pPr>
            <w:r w:rsidRPr="00CE4B59">
              <w:rPr>
                <w:lang w:val="en-US"/>
              </w:rPr>
              <w:t>4.8</w:t>
            </w:r>
          </w:p>
        </w:tc>
      </w:tr>
      <w:tr w:rsidR="00CE4B59" w:rsidRPr="00CE4B59" w14:paraId="41CE1588" w14:textId="77777777" w:rsidTr="005657E6">
        <w:tc>
          <w:tcPr>
            <w:tcW w:w="798" w:type="dxa"/>
            <w:shd w:val="clear" w:color="auto" w:fill="auto"/>
            <w:vAlign w:val="center"/>
          </w:tcPr>
          <w:p w14:paraId="19F02187" w14:textId="77777777" w:rsidR="00CE4B59" w:rsidRPr="00CE4B59" w:rsidRDefault="00CE4B59" w:rsidP="00957A8A">
            <w:pPr>
              <w:spacing w:before="0"/>
              <w:jc w:val="center"/>
              <w:rPr>
                <w:lang w:val="en-US"/>
              </w:rPr>
            </w:pPr>
            <w:r w:rsidRPr="00CE4B59">
              <w:rPr>
                <w:lang w:val="en-US"/>
              </w:rPr>
              <w:t>10</w:t>
            </w:r>
          </w:p>
        </w:tc>
        <w:tc>
          <w:tcPr>
            <w:tcW w:w="6568" w:type="dxa"/>
            <w:shd w:val="clear" w:color="auto" w:fill="auto"/>
            <w:vAlign w:val="center"/>
          </w:tcPr>
          <w:p w14:paraId="2C42E740" w14:textId="77777777" w:rsidR="00CE4B59" w:rsidRPr="00CE4B59" w:rsidRDefault="00CE4B59" w:rsidP="00CE4B59">
            <w:pPr>
              <w:spacing w:before="0"/>
              <w:jc w:val="left"/>
              <w:rPr>
                <w:lang w:val="en-US"/>
              </w:rPr>
            </w:pPr>
            <w:r w:rsidRPr="00CE4B59">
              <w:rPr>
                <w:lang w:val="en-US"/>
              </w:rPr>
              <w:t>Create a new review item in the review overview page.</w:t>
            </w:r>
          </w:p>
        </w:tc>
        <w:tc>
          <w:tcPr>
            <w:tcW w:w="1134" w:type="dxa"/>
            <w:shd w:val="clear" w:color="auto" w:fill="auto"/>
            <w:vAlign w:val="center"/>
          </w:tcPr>
          <w:p w14:paraId="1DAE465D" w14:textId="77777777" w:rsidR="00CE4B59" w:rsidRPr="00CE4B59" w:rsidRDefault="00CE4B59" w:rsidP="00957A8A">
            <w:pPr>
              <w:spacing w:before="0"/>
              <w:jc w:val="center"/>
              <w:rPr>
                <w:lang w:val="en-US"/>
              </w:rPr>
            </w:pPr>
            <w:r w:rsidRPr="00CE4B59">
              <w:rPr>
                <w:lang w:val="en-US"/>
              </w:rPr>
              <w:t>4.6</w:t>
            </w:r>
          </w:p>
        </w:tc>
      </w:tr>
      <w:tr w:rsidR="00CE4B59" w:rsidRPr="00CE4B59" w14:paraId="4E324F6E" w14:textId="77777777" w:rsidTr="005657E6">
        <w:tc>
          <w:tcPr>
            <w:tcW w:w="798" w:type="dxa"/>
            <w:shd w:val="clear" w:color="auto" w:fill="auto"/>
            <w:vAlign w:val="center"/>
          </w:tcPr>
          <w:p w14:paraId="1A1CE1A5" w14:textId="77777777" w:rsidR="00CE4B59" w:rsidRPr="00CE4B59" w:rsidRDefault="00CE4B59" w:rsidP="00957A8A">
            <w:pPr>
              <w:spacing w:before="0"/>
              <w:jc w:val="center"/>
              <w:rPr>
                <w:lang w:val="en-US"/>
              </w:rPr>
            </w:pPr>
            <w:r w:rsidRPr="00CE4B59">
              <w:rPr>
                <w:lang w:val="en-US"/>
              </w:rPr>
              <w:t>11</w:t>
            </w:r>
          </w:p>
        </w:tc>
        <w:tc>
          <w:tcPr>
            <w:tcW w:w="6568" w:type="dxa"/>
            <w:shd w:val="clear" w:color="auto" w:fill="auto"/>
            <w:vAlign w:val="center"/>
          </w:tcPr>
          <w:p w14:paraId="6109253F" w14:textId="77777777" w:rsidR="00CE4B59" w:rsidRPr="00CE4B59" w:rsidRDefault="00CE4B59" w:rsidP="00CE4B59">
            <w:pPr>
              <w:spacing w:before="0"/>
              <w:jc w:val="left"/>
              <w:rPr>
                <w:lang w:val="en-US"/>
              </w:rPr>
            </w:pPr>
            <w:r w:rsidRPr="00CE4B59">
              <w:rPr>
                <w:lang w:val="en-US"/>
              </w:rPr>
              <w:t>Edit the title, content, category, review sessions of a review item.</w:t>
            </w:r>
          </w:p>
        </w:tc>
        <w:tc>
          <w:tcPr>
            <w:tcW w:w="1134" w:type="dxa"/>
            <w:shd w:val="clear" w:color="auto" w:fill="auto"/>
            <w:vAlign w:val="center"/>
          </w:tcPr>
          <w:p w14:paraId="36E6C578" w14:textId="77777777" w:rsidR="00CE4B59" w:rsidRPr="00CE4B59" w:rsidRDefault="00CE4B59" w:rsidP="00957A8A">
            <w:pPr>
              <w:spacing w:before="0"/>
              <w:jc w:val="center"/>
              <w:rPr>
                <w:lang w:val="en-US"/>
              </w:rPr>
            </w:pPr>
            <w:r w:rsidRPr="00CE4B59">
              <w:rPr>
                <w:lang w:val="en-US"/>
              </w:rPr>
              <w:t>4.6</w:t>
            </w:r>
          </w:p>
        </w:tc>
      </w:tr>
      <w:tr w:rsidR="00CE4B59" w:rsidRPr="00CE4B59" w14:paraId="393411C8" w14:textId="77777777" w:rsidTr="005657E6">
        <w:tc>
          <w:tcPr>
            <w:tcW w:w="798" w:type="dxa"/>
            <w:shd w:val="clear" w:color="auto" w:fill="auto"/>
            <w:vAlign w:val="center"/>
          </w:tcPr>
          <w:p w14:paraId="7B1E09B2" w14:textId="77777777" w:rsidR="00CE4B59" w:rsidRPr="00CE4B59" w:rsidRDefault="00CE4B59" w:rsidP="00957A8A">
            <w:pPr>
              <w:spacing w:before="0"/>
              <w:jc w:val="center"/>
              <w:rPr>
                <w:lang w:val="en-US"/>
              </w:rPr>
            </w:pPr>
            <w:r w:rsidRPr="00CE4B59">
              <w:rPr>
                <w:lang w:val="en-US"/>
              </w:rPr>
              <w:t>12</w:t>
            </w:r>
          </w:p>
        </w:tc>
        <w:tc>
          <w:tcPr>
            <w:tcW w:w="6568" w:type="dxa"/>
            <w:shd w:val="clear" w:color="auto" w:fill="auto"/>
            <w:vAlign w:val="center"/>
          </w:tcPr>
          <w:p w14:paraId="4A66F098" w14:textId="77777777" w:rsidR="00CE4B59" w:rsidRPr="00CE4B59" w:rsidRDefault="00CE4B59" w:rsidP="00CE4B59">
            <w:pPr>
              <w:spacing w:before="0"/>
              <w:jc w:val="left"/>
              <w:rPr>
                <w:lang w:val="en-US"/>
              </w:rPr>
            </w:pPr>
            <w:r w:rsidRPr="00CE4B59">
              <w:rPr>
                <w:lang w:val="en-US"/>
              </w:rPr>
              <w:t>Add a new review session into a study item which has less than five review sessions.</w:t>
            </w:r>
          </w:p>
        </w:tc>
        <w:tc>
          <w:tcPr>
            <w:tcW w:w="1134" w:type="dxa"/>
            <w:shd w:val="clear" w:color="auto" w:fill="auto"/>
            <w:vAlign w:val="center"/>
          </w:tcPr>
          <w:p w14:paraId="6A28C5AB" w14:textId="77777777" w:rsidR="00CE4B59" w:rsidRPr="00CE4B59" w:rsidRDefault="00CE4B59" w:rsidP="00957A8A">
            <w:pPr>
              <w:spacing w:before="0"/>
              <w:jc w:val="center"/>
              <w:rPr>
                <w:lang w:val="en-US"/>
              </w:rPr>
            </w:pPr>
            <w:r w:rsidRPr="00CE4B59">
              <w:rPr>
                <w:lang w:val="en-US"/>
              </w:rPr>
              <w:t>4.7</w:t>
            </w:r>
          </w:p>
        </w:tc>
      </w:tr>
      <w:tr w:rsidR="00CE4B59" w:rsidRPr="00CE4B59" w14:paraId="0926CA1E" w14:textId="77777777" w:rsidTr="005657E6">
        <w:tc>
          <w:tcPr>
            <w:tcW w:w="798" w:type="dxa"/>
            <w:shd w:val="clear" w:color="auto" w:fill="auto"/>
            <w:vAlign w:val="center"/>
          </w:tcPr>
          <w:p w14:paraId="1D9AE546" w14:textId="77777777" w:rsidR="00CE4B59" w:rsidRPr="00CE4B59" w:rsidRDefault="00CE4B59" w:rsidP="00957A8A">
            <w:pPr>
              <w:spacing w:before="0"/>
              <w:jc w:val="center"/>
              <w:rPr>
                <w:lang w:val="en-US"/>
              </w:rPr>
            </w:pPr>
            <w:r w:rsidRPr="00CE4B59">
              <w:rPr>
                <w:lang w:val="en-US"/>
              </w:rPr>
              <w:t>13</w:t>
            </w:r>
          </w:p>
        </w:tc>
        <w:tc>
          <w:tcPr>
            <w:tcW w:w="6568" w:type="dxa"/>
            <w:shd w:val="clear" w:color="auto" w:fill="auto"/>
            <w:vAlign w:val="center"/>
          </w:tcPr>
          <w:p w14:paraId="5A5A6A12" w14:textId="77777777" w:rsidR="00CE4B59" w:rsidRPr="00CE4B59" w:rsidRDefault="00CE4B59" w:rsidP="00CE4B59">
            <w:pPr>
              <w:spacing w:before="0"/>
              <w:jc w:val="left"/>
              <w:rPr>
                <w:lang w:val="en-US"/>
              </w:rPr>
            </w:pPr>
            <w:r w:rsidRPr="00CE4B59">
              <w:rPr>
                <w:lang w:val="en-US"/>
              </w:rPr>
              <w:t>Change the status of review sessions in a review item to finished and canceled. Please make sure at least one review session was marked as finished.</w:t>
            </w:r>
          </w:p>
        </w:tc>
        <w:tc>
          <w:tcPr>
            <w:tcW w:w="1134" w:type="dxa"/>
            <w:shd w:val="clear" w:color="auto" w:fill="auto"/>
            <w:vAlign w:val="center"/>
          </w:tcPr>
          <w:p w14:paraId="59A424DB" w14:textId="77777777" w:rsidR="00CE4B59" w:rsidRPr="00CE4B59" w:rsidRDefault="00CE4B59" w:rsidP="00957A8A">
            <w:pPr>
              <w:spacing w:before="0"/>
              <w:jc w:val="center"/>
              <w:rPr>
                <w:lang w:val="en-US"/>
              </w:rPr>
            </w:pPr>
            <w:r w:rsidRPr="00CE4B59">
              <w:rPr>
                <w:lang w:val="en-US"/>
              </w:rPr>
              <w:t>4.8</w:t>
            </w:r>
          </w:p>
        </w:tc>
      </w:tr>
      <w:tr w:rsidR="00CE4B59" w:rsidRPr="00CE4B59" w14:paraId="1390E8BE" w14:textId="77777777" w:rsidTr="005657E6">
        <w:tc>
          <w:tcPr>
            <w:tcW w:w="798" w:type="dxa"/>
            <w:shd w:val="clear" w:color="auto" w:fill="auto"/>
            <w:vAlign w:val="center"/>
          </w:tcPr>
          <w:p w14:paraId="30248B3C" w14:textId="77777777" w:rsidR="00CE4B59" w:rsidRPr="00CE4B59" w:rsidRDefault="00CE4B59" w:rsidP="00957A8A">
            <w:pPr>
              <w:spacing w:before="0"/>
              <w:jc w:val="center"/>
              <w:rPr>
                <w:lang w:val="en-US"/>
              </w:rPr>
            </w:pPr>
            <w:r w:rsidRPr="00CE4B59">
              <w:rPr>
                <w:lang w:val="en-US"/>
              </w:rPr>
              <w:t>14</w:t>
            </w:r>
          </w:p>
        </w:tc>
        <w:tc>
          <w:tcPr>
            <w:tcW w:w="6568" w:type="dxa"/>
            <w:shd w:val="clear" w:color="auto" w:fill="auto"/>
            <w:vAlign w:val="center"/>
          </w:tcPr>
          <w:p w14:paraId="04FE4854" w14:textId="77777777" w:rsidR="00CE4B59" w:rsidRPr="00CE4B59" w:rsidRDefault="00CE4B59" w:rsidP="00CE4B59">
            <w:pPr>
              <w:spacing w:before="0"/>
              <w:jc w:val="left"/>
              <w:rPr>
                <w:lang w:val="en-US"/>
              </w:rPr>
            </w:pPr>
            <w:r w:rsidRPr="00CE4B59">
              <w:rPr>
                <w:lang w:val="en-US"/>
              </w:rPr>
              <w:t>Change the status of all review sessions in a review item to canceled status</w:t>
            </w:r>
          </w:p>
        </w:tc>
        <w:tc>
          <w:tcPr>
            <w:tcW w:w="1134" w:type="dxa"/>
            <w:shd w:val="clear" w:color="auto" w:fill="auto"/>
            <w:vAlign w:val="center"/>
          </w:tcPr>
          <w:p w14:paraId="2A297597" w14:textId="77777777" w:rsidR="00CE4B59" w:rsidRPr="00CE4B59" w:rsidRDefault="00CE4B59" w:rsidP="00957A8A">
            <w:pPr>
              <w:spacing w:before="0"/>
              <w:jc w:val="center"/>
              <w:rPr>
                <w:lang w:val="en-US"/>
              </w:rPr>
            </w:pPr>
            <w:r w:rsidRPr="00CE4B59">
              <w:rPr>
                <w:lang w:val="en-US"/>
              </w:rPr>
              <w:t>4.8</w:t>
            </w:r>
          </w:p>
        </w:tc>
      </w:tr>
      <w:tr w:rsidR="00CE4B59" w:rsidRPr="00CE4B59" w14:paraId="614190A9" w14:textId="77777777" w:rsidTr="005657E6">
        <w:tc>
          <w:tcPr>
            <w:tcW w:w="798" w:type="dxa"/>
            <w:shd w:val="clear" w:color="auto" w:fill="auto"/>
            <w:vAlign w:val="center"/>
          </w:tcPr>
          <w:p w14:paraId="393D6E0E" w14:textId="77777777" w:rsidR="00CE4B59" w:rsidRPr="00CE4B59" w:rsidRDefault="00CE4B59" w:rsidP="00957A8A">
            <w:pPr>
              <w:spacing w:before="0"/>
              <w:jc w:val="center"/>
              <w:rPr>
                <w:lang w:val="en-US"/>
              </w:rPr>
            </w:pPr>
            <w:r w:rsidRPr="00CE4B59">
              <w:rPr>
                <w:lang w:val="en-US"/>
              </w:rPr>
              <w:t>15</w:t>
            </w:r>
          </w:p>
        </w:tc>
        <w:tc>
          <w:tcPr>
            <w:tcW w:w="6568" w:type="dxa"/>
            <w:shd w:val="clear" w:color="auto" w:fill="auto"/>
            <w:vAlign w:val="center"/>
          </w:tcPr>
          <w:p w14:paraId="04B3EF4C" w14:textId="77777777" w:rsidR="00CE4B59" w:rsidRPr="00CE4B59" w:rsidRDefault="00CE4B59" w:rsidP="00CE4B59">
            <w:pPr>
              <w:spacing w:before="0"/>
              <w:jc w:val="left"/>
              <w:rPr>
                <w:lang w:val="en-US"/>
              </w:rPr>
            </w:pPr>
            <w:r w:rsidRPr="00CE4B59">
              <w:rPr>
                <w:lang w:val="en-US"/>
              </w:rPr>
              <w:t>Use the review status filter and find the review items with different status.</w:t>
            </w:r>
          </w:p>
        </w:tc>
        <w:tc>
          <w:tcPr>
            <w:tcW w:w="1134" w:type="dxa"/>
            <w:shd w:val="clear" w:color="auto" w:fill="auto"/>
            <w:vAlign w:val="center"/>
          </w:tcPr>
          <w:p w14:paraId="05EFF2C8" w14:textId="77777777" w:rsidR="00CE4B59" w:rsidRPr="00CE4B59" w:rsidRDefault="00CE4B59" w:rsidP="00957A8A">
            <w:pPr>
              <w:spacing w:before="0"/>
              <w:jc w:val="center"/>
              <w:rPr>
                <w:lang w:val="en-US"/>
              </w:rPr>
            </w:pPr>
            <w:r w:rsidRPr="00CE4B59">
              <w:rPr>
                <w:lang w:val="en-US"/>
              </w:rPr>
              <w:t>4.8</w:t>
            </w:r>
          </w:p>
        </w:tc>
      </w:tr>
      <w:tr w:rsidR="00CE4B59" w:rsidRPr="00CE4B59" w14:paraId="0BAA2486" w14:textId="77777777" w:rsidTr="005657E6">
        <w:tc>
          <w:tcPr>
            <w:tcW w:w="798" w:type="dxa"/>
            <w:shd w:val="clear" w:color="auto" w:fill="auto"/>
            <w:vAlign w:val="center"/>
          </w:tcPr>
          <w:p w14:paraId="2B579177" w14:textId="77777777" w:rsidR="00CE4B59" w:rsidRPr="00CE4B59" w:rsidRDefault="00CE4B59" w:rsidP="00957A8A">
            <w:pPr>
              <w:spacing w:before="0"/>
              <w:jc w:val="center"/>
              <w:rPr>
                <w:lang w:val="en-US"/>
              </w:rPr>
            </w:pPr>
            <w:r w:rsidRPr="00CE4B59">
              <w:rPr>
                <w:lang w:val="en-US"/>
              </w:rPr>
              <w:t>16</w:t>
            </w:r>
          </w:p>
        </w:tc>
        <w:tc>
          <w:tcPr>
            <w:tcW w:w="6568" w:type="dxa"/>
            <w:shd w:val="clear" w:color="auto" w:fill="auto"/>
            <w:vAlign w:val="center"/>
          </w:tcPr>
          <w:p w14:paraId="5974558D" w14:textId="77777777" w:rsidR="00CE4B59" w:rsidRPr="00CE4B59" w:rsidRDefault="00CE4B59" w:rsidP="00CE4B59">
            <w:pPr>
              <w:spacing w:before="0"/>
              <w:jc w:val="left"/>
              <w:rPr>
                <w:lang w:val="en-US"/>
              </w:rPr>
            </w:pPr>
            <w:r w:rsidRPr="00CE4B59">
              <w:rPr>
                <w:lang w:val="en-US"/>
              </w:rPr>
              <w:t>Send at least one chat message to every chatbots.</w:t>
            </w:r>
          </w:p>
        </w:tc>
        <w:tc>
          <w:tcPr>
            <w:tcW w:w="1134" w:type="dxa"/>
            <w:shd w:val="clear" w:color="auto" w:fill="auto"/>
            <w:vAlign w:val="center"/>
          </w:tcPr>
          <w:p w14:paraId="5F02DB76" w14:textId="77777777" w:rsidR="00CE4B59" w:rsidRPr="00CE4B59" w:rsidRDefault="00CE4B59" w:rsidP="00957A8A">
            <w:pPr>
              <w:spacing w:before="0"/>
              <w:jc w:val="center"/>
              <w:rPr>
                <w:lang w:val="en-US"/>
              </w:rPr>
            </w:pPr>
            <w:r w:rsidRPr="00CE4B59">
              <w:rPr>
                <w:lang w:val="en-US"/>
              </w:rPr>
              <w:t>4.8</w:t>
            </w:r>
          </w:p>
        </w:tc>
      </w:tr>
      <w:tr w:rsidR="00CE4B59" w:rsidRPr="00CE4B59" w14:paraId="4C4B58A4" w14:textId="77777777" w:rsidTr="005657E6">
        <w:tc>
          <w:tcPr>
            <w:tcW w:w="798" w:type="dxa"/>
            <w:shd w:val="clear" w:color="auto" w:fill="auto"/>
            <w:vAlign w:val="center"/>
          </w:tcPr>
          <w:p w14:paraId="1947D650" w14:textId="77777777" w:rsidR="00CE4B59" w:rsidRPr="00CE4B59" w:rsidRDefault="00CE4B59" w:rsidP="00957A8A">
            <w:pPr>
              <w:spacing w:before="0"/>
              <w:jc w:val="center"/>
              <w:rPr>
                <w:lang w:val="en-US"/>
              </w:rPr>
            </w:pPr>
            <w:r w:rsidRPr="00CE4B59">
              <w:rPr>
                <w:lang w:val="en-US"/>
              </w:rPr>
              <w:t>17</w:t>
            </w:r>
          </w:p>
        </w:tc>
        <w:tc>
          <w:tcPr>
            <w:tcW w:w="6568" w:type="dxa"/>
            <w:shd w:val="clear" w:color="auto" w:fill="auto"/>
            <w:vAlign w:val="center"/>
          </w:tcPr>
          <w:p w14:paraId="73F5864A" w14:textId="77777777" w:rsidR="00CE4B59" w:rsidRPr="00CE4B59" w:rsidRDefault="00CE4B59" w:rsidP="00CE4B59">
            <w:pPr>
              <w:spacing w:before="0"/>
              <w:jc w:val="left"/>
              <w:rPr>
                <w:lang w:val="en-US"/>
              </w:rPr>
            </w:pPr>
            <w:r w:rsidRPr="00CE4B59">
              <w:rPr>
                <w:lang w:val="en-US"/>
              </w:rPr>
              <w:t>Interact with one of the chatbots with more than 10 conversations.</w:t>
            </w:r>
          </w:p>
        </w:tc>
        <w:tc>
          <w:tcPr>
            <w:tcW w:w="1134" w:type="dxa"/>
            <w:shd w:val="clear" w:color="auto" w:fill="auto"/>
            <w:vAlign w:val="center"/>
          </w:tcPr>
          <w:p w14:paraId="2D2DACCF" w14:textId="77777777" w:rsidR="00CE4B59" w:rsidRPr="00CE4B59" w:rsidRDefault="00CE4B59" w:rsidP="00957A8A">
            <w:pPr>
              <w:spacing w:before="0"/>
              <w:jc w:val="center"/>
              <w:rPr>
                <w:lang w:val="en-US"/>
              </w:rPr>
            </w:pPr>
            <w:r w:rsidRPr="00CE4B59">
              <w:rPr>
                <w:lang w:val="en-US"/>
              </w:rPr>
              <w:t>4.8</w:t>
            </w:r>
          </w:p>
        </w:tc>
      </w:tr>
      <w:tr w:rsidR="00CE4B59" w:rsidRPr="00CE4B59" w14:paraId="3D9FC78E" w14:textId="77777777" w:rsidTr="005657E6">
        <w:tc>
          <w:tcPr>
            <w:tcW w:w="798" w:type="dxa"/>
            <w:shd w:val="clear" w:color="auto" w:fill="auto"/>
            <w:vAlign w:val="center"/>
          </w:tcPr>
          <w:p w14:paraId="01946472" w14:textId="77777777" w:rsidR="00CE4B59" w:rsidRPr="00CE4B59" w:rsidRDefault="00CE4B59" w:rsidP="00957A8A">
            <w:pPr>
              <w:spacing w:before="0"/>
              <w:jc w:val="center"/>
              <w:rPr>
                <w:lang w:val="en-US"/>
              </w:rPr>
            </w:pPr>
            <w:r w:rsidRPr="00CE4B59">
              <w:rPr>
                <w:lang w:val="en-US"/>
              </w:rPr>
              <w:t>18</w:t>
            </w:r>
          </w:p>
        </w:tc>
        <w:tc>
          <w:tcPr>
            <w:tcW w:w="6568" w:type="dxa"/>
            <w:shd w:val="clear" w:color="auto" w:fill="auto"/>
            <w:vAlign w:val="center"/>
          </w:tcPr>
          <w:p w14:paraId="34DE2D3A" w14:textId="77777777" w:rsidR="00CE4B59" w:rsidRPr="00CE4B59" w:rsidRDefault="00CE4B59" w:rsidP="00CE4B59">
            <w:pPr>
              <w:spacing w:before="0"/>
              <w:jc w:val="left"/>
              <w:rPr>
                <w:lang w:val="en-US"/>
              </w:rPr>
            </w:pPr>
            <w:r w:rsidRPr="00CE4B59">
              <w:rPr>
                <w:lang w:val="en-US"/>
              </w:rPr>
              <w:t>Find the study tasks and review tasks for today on the chatbuddy page.</w:t>
            </w:r>
          </w:p>
        </w:tc>
        <w:tc>
          <w:tcPr>
            <w:tcW w:w="1134" w:type="dxa"/>
            <w:shd w:val="clear" w:color="auto" w:fill="auto"/>
            <w:vAlign w:val="center"/>
          </w:tcPr>
          <w:p w14:paraId="4A79CC4F" w14:textId="77777777" w:rsidR="00CE4B59" w:rsidRPr="00CE4B59" w:rsidRDefault="00CE4B59" w:rsidP="00957A8A">
            <w:pPr>
              <w:spacing w:before="0"/>
              <w:jc w:val="center"/>
              <w:rPr>
                <w:lang w:val="en-US"/>
              </w:rPr>
            </w:pPr>
            <w:r w:rsidRPr="00CE4B59">
              <w:rPr>
                <w:lang w:val="en-US"/>
              </w:rPr>
              <w:t>4.8</w:t>
            </w:r>
          </w:p>
        </w:tc>
      </w:tr>
      <w:tr w:rsidR="00CE4B59" w:rsidRPr="00CE4B59" w14:paraId="0A34076E" w14:textId="77777777" w:rsidTr="005657E6">
        <w:tc>
          <w:tcPr>
            <w:tcW w:w="798" w:type="dxa"/>
            <w:shd w:val="clear" w:color="auto" w:fill="auto"/>
            <w:vAlign w:val="center"/>
          </w:tcPr>
          <w:p w14:paraId="35B77471" w14:textId="77777777" w:rsidR="00CE4B59" w:rsidRPr="00CE4B59" w:rsidRDefault="00CE4B59" w:rsidP="00957A8A">
            <w:pPr>
              <w:spacing w:before="0"/>
              <w:jc w:val="center"/>
              <w:rPr>
                <w:lang w:val="en-US"/>
              </w:rPr>
            </w:pPr>
            <w:r w:rsidRPr="00CE4B59">
              <w:rPr>
                <w:lang w:val="en-US"/>
              </w:rPr>
              <w:t>19</w:t>
            </w:r>
          </w:p>
        </w:tc>
        <w:tc>
          <w:tcPr>
            <w:tcW w:w="6568" w:type="dxa"/>
            <w:shd w:val="clear" w:color="auto" w:fill="auto"/>
            <w:vAlign w:val="center"/>
          </w:tcPr>
          <w:p w14:paraId="59FAF56E" w14:textId="77777777" w:rsidR="00CE4B59" w:rsidRPr="00CE4B59" w:rsidRDefault="00CE4B59" w:rsidP="00CE4B59">
            <w:pPr>
              <w:spacing w:before="0"/>
              <w:jc w:val="left"/>
              <w:rPr>
                <w:lang w:val="en-US"/>
              </w:rPr>
            </w:pPr>
            <w:r w:rsidRPr="00CE4B59">
              <w:rPr>
                <w:lang w:val="en-US"/>
              </w:rPr>
              <w:t>Edit and change the status of  one study tasks and one review task on the chatbuddy page.</w:t>
            </w:r>
          </w:p>
        </w:tc>
        <w:tc>
          <w:tcPr>
            <w:tcW w:w="1134" w:type="dxa"/>
            <w:shd w:val="clear" w:color="auto" w:fill="auto"/>
            <w:vAlign w:val="center"/>
          </w:tcPr>
          <w:p w14:paraId="0BA669C3" w14:textId="77777777" w:rsidR="00CE4B59" w:rsidRPr="00CE4B59" w:rsidRDefault="00CE4B59" w:rsidP="00957A8A">
            <w:pPr>
              <w:spacing w:before="0"/>
              <w:jc w:val="center"/>
              <w:rPr>
                <w:lang w:val="en-US"/>
              </w:rPr>
            </w:pPr>
            <w:r w:rsidRPr="00CE4B59">
              <w:rPr>
                <w:lang w:val="en-US"/>
              </w:rPr>
              <w:t>4.6</w:t>
            </w:r>
          </w:p>
        </w:tc>
      </w:tr>
      <w:tr w:rsidR="00CE4B59" w:rsidRPr="00CE4B59" w14:paraId="677EFC1E" w14:textId="77777777" w:rsidTr="005657E6">
        <w:tc>
          <w:tcPr>
            <w:tcW w:w="798" w:type="dxa"/>
            <w:shd w:val="clear" w:color="auto" w:fill="auto"/>
            <w:vAlign w:val="center"/>
          </w:tcPr>
          <w:p w14:paraId="090DB32C" w14:textId="77777777" w:rsidR="00CE4B59" w:rsidRPr="00CE4B59" w:rsidRDefault="00CE4B59" w:rsidP="00957A8A">
            <w:pPr>
              <w:spacing w:before="0"/>
              <w:jc w:val="center"/>
              <w:rPr>
                <w:lang w:val="en-US"/>
              </w:rPr>
            </w:pPr>
            <w:r w:rsidRPr="00CE4B59">
              <w:rPr>
                <w:lang w:val="en-US"/>
              </w:rPr>
              <w:t>20</w:t>
            </w:r>
          </w:p>
        </w:tc>
        <w:tc>
          <w:tcPr>
            <w:tcW w:w="6568" w:type="dxa"/>
            <w:shd w:val="clear" w:color="auto" w:fill="auto"/>
            <w:vAlign w:val="center"/>
          </w:tcPr>
          <w:p w14:paraId="6D9F58E7" w14:textId="77777777" w:rsidR="00CE4B59" w:rsidRPr="00CE4B59" w:rsidRDefault="00CE4B59" w:rsidP="00CE4B59">
            <w:pPr>
              <w:spacing w:before="0"/>
              <w:jc w:val="left"/>
              <w:rPr>
                <w:lang w:val="en-US"/>
              </w:rPr>
            </w:pPr>
            <w:r w:rsidRPr="00CE4B59">
              <w:rPr>
                <w:lang w:val="en-US"/>
              </w:rPr>
              <w:t>Translate a chat message into Chinese by clicking translation button.</w:t>
            </w:r>
          </w:p>
        </w:tc>
        <w:tc>
          <w:tcPr>
            <w:tcW w:w="1134" w:type="dxa"/>
            <w:shd w:val="clear" w:color="auto" w:fill="auto"/>
            <w:vAlign w:val="center"/>
          </w:tcPr>
          <w:p w14:paraId="15227F6C" w14:textId="77777777" w:rsidR="00CE4B59" w:rsidRPr="00CE4B59" w:rsidRDefault="00CE4B59" w:rsidP="00957A8A">
            <w:pPr>
              <w:spacing w:before="0"/>
              <w:jc w:val="center"/>
              <w:rPr>
                <w:lang w:val="en-US"/>
              </w:rPr>
            </w:pPr>
            <w:r w:rsidRPr="00CE4B59">
              <w:rPr>
                <w:lang w:val="en-US"/>
              </w:rPr>
              <w:t>4.9</w:t>
            </w:r>
          </w:p>
        </w:tc>
      </w:tr>
      <w:tr w:rsidR="00CE4B59" w:rsidRPr="00CE4B59" w14:paraId="0BA8830E" w14:textId="77777777" w:rsidTr="005657E6">
        <w:tc>
          <w:tcPr>
            <w:tcW w:w="798" w:type="dxa"/>
            <w:shd w:val="clear" w:color="auto" w:fill="auto"/>
            <w:vAlign w:val="center"/>
          </w:tcPr>
          <w:p w14:paraId="0D9AF959" w14:textId="77777777" w:rsidR="00CE4B59" w:rsidRPr="00CE4B59" w:rsidRDefault="00CE4B59" w:rsidP="00957A8A">
            <w:pPr>
              <w:spacing w:before="0"/>
              <w:jc w:val="center"/>
              <w:rPr>
                <w:lang w:val="en-US"/>
              </w:rPr>
            </w:pPr>
            <w:r w:rsidRPr="00CE4B59">
              <w:rPr>
                <w:lang w:val="en-US"/>
              </w:rPr>
              <w:t>21</w:t>
            </w:r>
          </w:p>
        </w:tc>
        <w:tc>
          <w:tcPr>
            <w:tcW w:w="6568" w:type="dxa"/>
            <w:shd w:val="clear" w:color="auto" w:fill="auto"/>
            <w:vAlign w:val="center"/>
          </w:tcPr>
          <w:p w14:paraId="0D5C74C5" w14:textId="77777777" w:rsidR="00CE4B59" w:rsidRPr="00CE4B59" w:rsidRDefault="00CE4B59" w:rsidP="00CE4B59">
            <w:pPr>
              <w:spacing w:before="0"/>
              <w:jc w:val="left"/>
              <w:rPr>
                <w:lang w:val="en-US"/>
              </w:rPr>
            </w:pPr>
            <w:r w:rsidRPr="00CE4B59">
              <w:rPr>
                <w:lang w:val="en-US"/>
              </w:rPr>
              <w:t>Play a chat message in audio by clicking text-to-speech button.</w:t>
            </w:r>
          </w:p>
        </w:tc>
        <w:tc>
          <w:tcPr>
            <w:tcW w:w="1134" w:type="dxa"/>
            <w:shd w:val="clear" w:color="auto" w:fill="auto"/>
            <w:vAlign w:val="center"/>
          </w:tcPr>
          <w:p w14:paraId="2EF86E34" w14:textId="77777777" w:rsidR="00CE4B59" w:rsidRPr="00CE4B59" w:rsidRDefault="00CE4B59" w:rsidP="00957A8A">
            <w:pPr>
              <w:spacing w:before="0"/>
              <w:jc w:val="center"/>
              <w:rPr>
                <w:lang w:val="en-US"/>
              </w:rPr>
            </w:pPr>
            <w:r w:rsidRPr="00CE4B59">
              <w:rPr>
                <w:lang w:val="en-US"/>
              </w:rPr>
              <w:t>4.9</w:t>
            </w:r>
          </w:p>
        </w:tc>
      </w:tr>
      <w:tr w:rsidR="00CE4B59" w:rsidRPr="00CE4B59" w14:paraId="099205C4" w14:textId="77777777" w:rsidTr="005657E6">
        <w:tc>
          <w:tcPr>
            <w:tcW w:w="798" w:type="dxa"/>
            <w:shd w:val="clear" w:color="auto" w:fill="auto"/>
            <w:vAlign w:val="center"/>
          </w:tcPr>
          <w:p w14:paraId="5AB87279" w14:textId="77777777" w:rsidR="00CE4B59" w:rsidRPr="00CE4B59" w:rsidRDefault="00CE4B59" w:rsidP="00957A8A">
            <w:pPr>
              <w:spacing w:before="0"/>
              <w:jc w:val="center"/>
              <w:rPr>
                <w:lang w:val="en-US"/>
              </w:rPr>
            </w:pPr>
            <w:r w:rsidRPr="00CE4B59">
              <w:rPr>
                <w:lang w:val="en-US"/>
              </w:rPr>
              <w:t>22</w:t>
            </w:r>
          </w:p>
        </w:tc>
        <w:tc>
          <w:tcPr>
            <w:tcW w:w="6568" w:type="dxa"/>
            <w:shd w:val="clear" w:color="auto" w:fill="auto"/>
            <w:vAlign w:val="center"/>
          </w:tcPr>
          <w:p w14:paraId="710C633F" w14:textId="77777777" w:rsidR="00CE4B59" w:rsidRPr="00CE4B59" w:rsidRDefault="00CE4B59" w:rsidP="00CE4B59">
            <w:pPr>
              <w:spacing w:before="0"/>
              <w:jc w:val="left"/>
              <w:rPr>
                <w:lang w:val="en-US"/>
              </w:rPr>
            </w:pPr>
            <w:r w:rsidRPr="00CE4B59">
              <w:rPr>
                <w:lang w:val="en-US"/>
              </w:rPr>
              <w:t>Create a review item by clicking create review button in the chatbox.</w:t>
            </w:r>
          </w:p>
        </w:tc>
        <w:tc>
          <w:tcPr>
            <w:tcW w:w="1134" w:type="dxa"/>
            <w:shd w:val="clear" w:color="auto" w:fill="auto"/>
            <w:vAlign w:val="center"/>
          </w:tcPr>
          <w:p w14:paraId="0348592F" w14:textId="77777777" w:rsidR="00CE4B59" w:rsidRPr="00CE4B59" w:rsidRDefault="00CE4B59" w:rsidP="00957A8A">
            <w:pPr>
              <w:spacing w:before="0"/>
              <w:jc w:val="center"/>
              <w:rPr>
                <w:lang w:val="en-US"/>
              </w:rPr>
            </w:pPr>
            <w:r w:rsidRPr="00CE4B59">
              <w:rPr>
                <w:lang w:val="en-US"/>
              </w:rPr>
              <w:t>4.5</w:t>
            </w:r>
          </w:p>
        </w:tc>
      </w:tr>
      <w:tr w:rsidR="00CE4B59" w:rsidRPr="00CE4B59" w14:paraId="13A04F2A" w14:textId="77777777" w:rsidTr="005657E6">
        <w:tc>
          <w:tcPr>
            <w:tcW w:w="798" w:type="dxa"/>
            <w:shd w:val="clear" w:color="auto" w:fill="auto"/>
            <w:vAlign w:val="center"/>
          </w:tcPr>
          <w:p w14:paraId="41F3F1B1" w14:textId="77777777" w:rsidR="00CE4B59" w:rsidRPr="00CE4B59" w:rsidRDefault="00CE4B59" w:rsidP="00957A8A">
            <w:pPr>
              <w:spacing w:before="0"/>
              <w:jc w:val="center"/>
              <w:rPr>
                <w:lang w:val="en-US"/>
              </w:rPr>
            </w:pPr>
            <w:r w:rsidRPr="00CE4B59">
              <w:rPr>
                <w:lang w:val="en-US"/>
              </w:rPr>
              <w:t>23</w:t>
            </w:r>
          </w:p>
        </w:tc>
        <w:tc>
          <w:tcPr>
            <w:tcW w:w="6568" w:type="dxa"/>
            <w:shd w:val="clear" w:color="auto" w:fill="auto"/>
            <w:vAlign w:val="center"/>
          </w:tcPr>
          <w:p w14:paraId="468BFAB1" w14:textId="77777777" w:rsidR="00CE4B59" w:rsidRPr="00CE4B59" w:rsidRDefault="00CE4B59" w:rsidP="00CE4B59">
            <w:pPr>
              <w:spacing w:before="0"/>
              <w:jc w:val="left"/>
              <w:rPr>
                <w:lang w:val="en-US"/>
              </w:rPr>
            </w:pPr>
            <w:r w:rsidRPr="00CE4B59">
              <w:rPr>
                <w:lang w:val="en-US"/>
              </w:rPr>
              <w:t>Input a text by clicking recording button.</w:t>
            </w:r>
          </w:p>
        </w:tc>
        <w:tc>
          <w:tcPr>
            <w:tcW w:w="1134" w:type="dxa"/>
            <w:shd w:val="clear" w:color="auto" w:fill="auto"/>
            <w:vAlign w:val="center"/>
          </w:tcPr>
          <w:p w14:paraId="031D3C56" w14:textId="77777777" w:rsidR="00CE4B59" w:rsidRPr="00CE4B59" w:rsidRDefault="00CE4B59" w:rsidP="00957A8A">
            <w:pPr>
              <w:spacing w:before="0"/>
              <w:jc w:val="center"/>
              <w:rPr>
                <w:lang w:val="en-US"/>
              </w:rPr>
            </w:pPr>
            <w:r w:rsidRPr="00CE4B59">
              <w:rPr>
                <w:lang w:val="en-US"/>
              </w:rPr>
              <w:t>3.8</w:t>
            </w:r>
          </w:p>
        </w:tc>
      </w:tr>
      <w:tr w:rsidR="00CE4B59" w:rsidRPr="00CE4B59" w14:paraId="1D725832" w14:textId="77777777" w:rsidTr="005657E6">
        <w:tc>
          <w:tcPr>
            <w:tcW w:w="798" w:type="dxa"/>
            <w:shd w:val="clear" w:color="auto" w:fill="auto"/>
            <w:vAlign w:val="center"/>
          </w:tcPr>
          <w:p w14:paraId="0809C047" w14:textId="77777777" w:rsidR="00CE4B59" w:rsidRPr="00CE4B59" w:rsidRDefault="00CE4B59" w:rsidP="00957A8A">
            <w:pPr>
              <w:spacing w:before="0"/>
              <w:jc w:val="center"/>
              <w:rPr>
                <w:lang w:val="en-US"/>
              </w:rPr>
            </w:pPr>
            <w:r w:rsidRPr="00CE4B59">
              <w:rPr>
                <w:lang w:val="en-US"/>
              </w:rPr>
              <w:t>24</w:t>
            </w:r>
          </w:p>
        </w:tc>
        <w:tc>
          <w:tcPr>
            <w:tcW w:w="6568" w:type="dxa"/>
            <w:shd w:val="clear" w:color="auto" w:fill="auto"/>
            <w:vAlign w:val="center"/>
          </w:tcPr>
          <w:p w14:paraId="792208E1" w14:textId="77777777" w:rsidR="00CE4B59" w:rsidRPr="00CE4B59" w:rsidRDefault="00CE4B59" w:rsidP="00CE4B59">
            <w:pPr>
              <w:spacing w:before="0"/>
              <w:jc w:val="left"/>
              <w:rPr>
                <w:lang w:val="en-US"/>
              </w:rPr>
            </w:pPr>
            <w:r w:rsidRPr="00CE4B59">
              <w:rPr>
                <w:lang w:val="en-US"/>
              </w:rPr>
              <w:t>Create a new topic by clicking new topic button.</w:t>
            </w:r>
          </w:p>
        </w:tc>
        <w:tc>
          <w:tcPr>
            <w:tcW w:w="1134" w:type="dxa"/>
            <w:shd w:val="clear" w:color="auto" w:fill="auto"/>
            <w:vAlign w:val="center"/>
          </w:tcPr>
          <w:p w14:paraId="29BB9C92" w14:textId="77777777" w:rsidR="00CE4B59" w:rsidRPr="00CE4B59" w:rsidRDefault="00CE4B59" w:rsidP="00957A8A">
            <w:pPr>
              <w:spacing w:before="0"/>
              <w:jc w:val="center"/>
              <w:rPr>
                <w:lang w:val="en-US"/>
              </w:rPr>
            </w:pPr>
            <w:r w:rsidRPr="00CE4B59">
              <w:rPr>
                <w:lang w:val="en-US"/>
              </w:rPr>
              <w:t>4.6</w:t>
            </w:r>
          </w:p>
        </w:tc>
      </w:tr>
      <w:tr w:rsidR="00CE4B59" w:rsidRPr="00CE4B59" w14:paraId="0399EF12" w14:textId="77777777" w:rsidTr="005657E6">
        <w:tc>
          <w:tcPr>
            <w:tcW w:w="798" w:type="dxa"/>
            <w:shd w:val="clear" w:color="auto" w:fill="auto"/>
            <w:vAlign w:val="center"/>
          </w:tcPr>
          <w:p w14:paraId="46AE30C2" w14:textId="77777777" w:rsidR="00CE4B59" w:rsidRPr="00CE4B59" w:rsidRDefault="00CE4B59" w:rsidP="00957A8A">
            <w:pPr>
              <w:spacing w:before="0"/>
              <w:jc w:val="center"/>
              <w:rPr>
                <w:lang w:val="en-US"/>
              </w:rPr>
            </w:pPr>
            <w:r w:rsidRPr="00CE4B59">
              <w:rPr>
                <w:lang w:val="en-US"/>
              </w:rPr>
              <w:lastRenderedPageBreak/>
              <w:t>25</w:t>
            </w:r>
          </w:p>
        </w:tc>
        <w:tc>
          <w:tcPr>
            <w:tcW w:w="6568" w:type="dxa"/>
            <w:shd w:val="clear" w:color="auto" w:fill="auto"/>
            <w:vAlign w:val="center"/>
          </w:tcPr>
          <w:p w14:paraId="23915DF7" w14:textId="77777777" w:rsidR="00CE4B59" w:rsidRPr="00CE4B59" w:rsidRDefault="00CE4B59" w:rsidP="00CE4B59">
            <w:pPr>
              <w:spacing w:before="0"/>
              <w:jc w:val="left"/>
              <w:rPr>
                <w:lang w:val="en-US"/>
              </w:rPr>
            </w:pPr>
            <w:r w:rsidRPr="00CE4B59">
              <w:rPr>
                <w:lang w:val="en-US"/>
              </w:rPr>
              <w:t>Find the conversation points. You will also find the conversation points will reduce one after you send the message.</w:t>
            </w:r>
          </w:p>
        </w:tc>
        <w:tc>
          <w:tcPr>
            <w:tcW w:w="1134" w:type="dxa"/>
            <w:shd w:val="clear" w:color="auto" w:fill="auto"/>
            <w:vAlign w:val="center"/>
          </w:tcPr>
          <w:p w14:paraId="1ACE9E41" w14:textId="77777777" w:rsidR="00CE4B59" w:rsidRPr="00CE4B59" w:rsidRDefault="00CE4B59" w:rsidP="00957A8A">
            <w:pPr>
              <w:spacing w:before="0"/>
              <w:jc w:val="center"/>
              <w:rPr>
                <w:lang w:val="en-US"/>
              </w:rPr>
            </w:pPr>
            <w:r w:rsidRPr="00CE4B59">
              <w:rPr>
                <w:lang w:val="en-US"/>
              </w:rPr>
              <w:t>5.0</w:t>
            </w:r>
          </w:p>
        </w:tc>
      </w:tr>
      <w:tr w:rsidR="00CE4B59" w:rsidRPr="00CE4B59" w14:paraId="55E45F8E" w14:textId="77777777" w:rsidTr="005657E6">
        <w:tc>
          <w:tcPr>
            <w:tcW w:w="798" w:type="dxa"/>
            <w:shd w:val="clear" w:color="auto" w:fill="auto"/>
            <w:vAlign w:val="center"/>
          </w:tcPr>
          <w:p w14:paraId="437535A5" w14:textId="77777777" w:rsidR="00CE4B59" w:rsidRPr="00CE4B59" w:rsidRDefault="00CE4B59" w:rsidP="00957A8A">
            <w:pPr>
              <w:spacing w:before="0"/>
              <w:jc w:val="center"/>
              <w:rPr>
                <w:lang w:val="en-US"/>
              </w:rPr>
            </w:pPr>
            <w:r w:rsidRPr="00CE4B59">
              <w:rPr>
                <w:lang w:val="en-US"/>
              </w:rPr>
              <w:t>26</w:t>
            </w:r>
          </w:p>
        </w:tc>
        <w:tc>
          <w:tcPr>
            <w:tcW w:w="6568" w:type="dxa"/>
            <w:shd w:val="clear" w:color="auto" w:fill="auto"/>
            <w:vAlign w:val="center"/>
          </w:tcPr>
          <w:p w14:paraId="0297C5F3" w14:textId="77777777" w:rsidR="00CE4B59" w:rsidRPr="00CE4B59" w:rsidRDefault="00CE4B59" w:rsidP="00CE4B59">
            <w:pPr>
              <w:spacing w:before="0"/>
              <w:jc w:val="left"/>
              <w:rPr>
                <w:lang w:val="en-US"/>
              </w:rPr>
            </w:pPr>
            <w:r w:rsidRPr="00CE4B59">
              <w:rPr>
                <w:lang w:val="en-US"/>
              </w:rPr>
              <w:t>Select different chatbots to view the previous chat history.</w:t>
            </w:r>
          </w:p>
        </w:tc>
        <w:tc>
          <w:tcPr>
            <w:tcW w:w="1134" w:type="dxa"/>
            <w:shd w:val="clear" w:color="auto" w:fill="auto"/>
            <w:vAlign w:val="center"/>
          </w:tcPr>
          <w:p w14:paraId="1391A7F0" w14:textId="77777777" w:rsidR="00CE4B59" w:rsidRPr="00CE4B59" w:rsidRDefault="00CE4B59" w:rsidP="00957A8A">
            <w:pPr>
              <w:spacing w:before="0"/>
              <w:jc w:val="center"/>
              <w:rPr>
                <w:lang w:val="en-US"/>
              </w:rPr>
            </w:pPr>
            <w:r w:rsidRPr="00CE4B59">
              <w:rPr>
                <w:lang w:val="en-US"/>
              </w:rPr>
              <w:t>4.8</w:t>
            </w:r>
          </w:p>
        </w:tc>
      </w:tr>
    </w:tbl>
    <w:p w14:paraId="3532B25D" w14:textId="77777777" w:rsidR="00CE4B59" w:rsidRPr="00CE4B59" w:rsidRDefault="00CE4B59" w:rsidP="00CE4B59">
      <w:pPr>
        <w:spacing w:before="0"/>
        <w:jc w:val="left"/>
        <w:rPr>
          <w:lang w:val="en-US"/>
        </w:rPr>
      </w:pPr>
    </w:p>
    <w:p w14:paraId="74F16336" w14:textId="1E442609" w:rsidR="00CE4B59" w:rsidRPr="00AB40C0" w:rsidRDefault="00CE4B59" w:rsidP="00AB40C0">
      <w:pPr>
        <w:spacing w:before="0"/>
        <w:jc w:val="center"/>
        <w:rPr>
          <w:b/>
          <w:lang w:val="en-US"/>
        </w:rPr>
      </w:pPr>
      <w:r w:rsidRPr="00AB40C0">
        <w:rPr>
          <w:rFonts w:hint="eastAsia"/>
          <w:b/>
          <w:lang w:val="en-US"/>
        </w:rPr>
        <w:t xml:space="preserve">Table 1: </w:t>
      </w:r>
      <w:r w:rsidRPr="00AB40C0">
        <w:rPr>
          <w:b/>
          <w:lang w:val="en-US"/>
        </w:rPr>
        <w:t>Task Description and Result</w:t>
      </w:r>
    </w:p>
    <w:p w14:paraId="3773E6BC" w14:textId="77777777" w:rsidR="00AB40C0" w:rsidRPr="00CE4B59" w:rsidRDefault="00AB40C0" w:rsidP="00CE4B59">
      <w:pPr>
        <w:spacing w:before="0"/>
        <w:jc w:val="left"/>
        <w:rPr>
          <w:lang w:val="en-US"/>
        </w:rPr>
      </w:pPr>
    </w:p>
    <w:tbl>
      <w:tblPr>
        <w:tblStyle w:val="ad"/>
        <w:tblW w:w="0" w:type="auto"/>
        <w:tblLook w:val="04A0" w:firstRow="1" w:lastRow="0" w:firstColumn="1" w:lastColumn="0" w:noHBand="0" w:noVBand="1"/>
      </w:tblPr>
      <w:tblGrid>
        <w:gridCol w:w="801"/>
        <w:gridCol w:w="5806"/>
        <w:gridCol w:w="1468"/>
      </w:tblGrid>
      <w:tr w:rsidR="00CE4B59" w:rsidRPr="00CE4B59" w14:paraId="45AA2059" w14:textId="77777777" w:rsidTr="005657E6">
        <w:tc>
          <w:tcPr>
            <w:tcW w:w="801" w:type="dxa"/>
            <w:shd w:val="clear" w:color="auto" w:fill="auto"/>
            <w:vAlign w:val="center"/>
          </w:tcPr>
          <w:p w14:paraId="6B780F1E" w14:textId="77777777" w:rsidR="00CE4B59" w:rsidRPr="00CE4B59" w:rsidRDefault="00CE4B59" w:rsidP="00CE4B59">
            <w:pPr>
              <w:spacing w:before="0"/>
              <w:jc w:val="left"/>
              <w:rPr>
                <w:lang w:val="en-US"/>
              </w:rPr>
            </w:pPr>
            <w:r w:rsidRPr="00CE4B59">
              <w:rPr>
                <w:rFonts w:hint="eastAsia"/>
                <w:lang w:val="en-US"/>
              </w:rPr>
              <w:t>#</w:t>
            </w:r>
          </w:p>
        </w:tc>
        <w:tc>
          <w:tcPr>
            <w:tcW w:w="5806" w:type="dxa"/>
            <w:shd w:val="clear" w:color="auto" w:fill="auto"/>
            <w:vAlign w:val="center"/>
          </w:tcPr>
          <w:p w14:paraId="77E8DF84" w14:textId="77777777" w:rsidR="00CE4B59" w:rsidRPr="00CE4B59" w:rsidRDefault="00CE4B59" w:rsidP="00CE4B59">
            <w:pPr>
              <w:spacing w:before="0"/>
              <w:jc w:val="left"/>
              <w:rPr>
                <w:lang w:val="en-US"/>
              </w:rPr>
            </w:pPr>
            <w:r w:rsidRPr="00CE4B59">
              <w:rPr>
                <w:lang w:val="en-US"/>
              </w:rPr>
              <w:t>Statement</w:t>
            </w:r>
          </w:p>
        </w:tc>
        <w:tc>
          <w:tcPr>
            <w:tcW w:w="1468" w:type="dxa"/>
            <w:shd w:val="clear" w:color="auto" w:fill="auto"/>
            <w:vAlign w:val="center"/>
          </w:tcPr>
          <w:p w14:paraId="3BD3C144" w14:textId="77777777" w:rsidR="00CE4B59" w:rsidRPr="00CE4B59" w:rsidRDefault="00CE4B59" w:rsidP="00CE4B59">
            <w:pPr>
              <w:spacing w:before="0"/>
              <w:jc w:val="left"/>
              <w:rPr>
                <w:lang w:val="en-US"/>
              </w:rPr>
            </w:pPr>
            <w:r w:rsidRPr="00CE4B59">
              <w:rPr>
                <w:rFonts w:hint="eastAsia"/>
                <w:lang w:val="en-US"/>
              </w:rPr>
              <w:t>Response (Yes)</w:t>
            </w:r>
          </w:p>
        </w:tc>
      </w:tr>
      <w:tr w:rsidR="00CE4B59" w:rsidRPr="00CE4B59" w14:paraId="38B6C0C1" w14:textId="77777777" w:rsidTr="005657E6">
        <w:tc>
          <w:tcPr>
            <w:tcW w:w="801" w:type="dxa"/>
            <w:shd w:val="clear" w:color="auto" w:fill="auto"/>
            <w:vAlign w:val="center"/>
          </w:tcPr>
          <w:p w14:paraId="2AA7DD96" w14:textId="77777777" w:rsidR="00CE4B59" w:rsidRPr="00CE4B59" w:rsidRDefault="00CE4B59" w:rsidP="00CE4B59">
            <w:pPr>
              <w:spacing w:before="0"/>
              <w:jc w:val="left"/>
              <w:rPr>
                <w:lang w:val="en-US"/>
              </w:rPr>
            </w:pPr>
            <w:r w:rsidRPr="00CE4B59">
              <w:rPr>
                <w:rFonts w:hint="eastAsia"/>
                <w:lang w:val="en-US"/>
              </w:rPr>
              <w:t>1</w:t>
            </w:r>
          </w:p>
        </w:tc>
        <w:tc>
          <w:tcPr>
            <w:tcW w:w="5806" w:type="dxa"/>
            <w:shd w:val="clear" w:color="auto" w:fill="auto"/>
            <w:vAlign w:val="center"/>
          </w:tcPr>
          <w:p w14:paraId="04EC8283" w14:textId="77777777" w:rsidR="00CE4B59" w:rsidRPr="00CE4B59" w:rsidRDefault="00CE4B59" w:rsidP="00CE4B59">
            <w:pPr>
              <w:spacing w:before="0"/>
              <w:jc w:val="left"/>
              <w:rPr>
                <w:lang w:val="en-US"/>
              </w:rPr>
            </w:pPr>
            <w:r w:rsidRPr="00CE4B59">
              <w:rPr>
                <w:lang w:val="en-US"/>
              </w:rPr>
              <w:t>The design and user interface is appealing for you.</w:t>
            </w:r>
          </w:p>
        </w:tc>
        <w:tc>
          <w:tcPr>
            <w:tcW w:w="1468" w:type="dxa"/>
            <w:shd w:val="clear" w:color="auto" w:fill="auto"/>
            <w:vAlign w:val="center"/>
          </w:tcPr>
          <w:p w14:paraId="005785DB" w14:textId="77777777" w:rsidR="00CE4B59" w:rsidRPr="00CE4B59" w:rsidRDefault="00CE4B59" w:rsidP="00CE4B59">
            <w:pPr>
              <w:spacing w:before="0"/>
              <w:jc w:val="left"/>
              <w:rPr>
                <w:lang w:val="en-US"/>
              </w:rPr>
            </w:pPr>
            <w:r w:rsidRPr="00CE4B59">
              <w:rPr>
                <w:lang w:val="en-US"/>
              </w:rPr>
              <w:t>4.6</w:t>
            </w:r>
          </w:p>
        </w:tc>
      </w:tr>
      <w:tr w:rsidR="00CE4B59" w:rsidRPr="00CE4B59" w14:paraId="75B72941" w14:textId="77777777" w:rsidTr="005657E6">
        <w:tc>
          <w:tcPr>
            <w:tcW w:w="801" w:type="dxa"/>
            <w:shd w:val="clear" w:color="auto" w:fill="auto"/>
            <w:vAlign w:val="center"/>
          </w:tcPr>
          <w:p w14:paraId="560D8DAC" w14:textId="77777777" w:rsidR="00CE4B59" w:rsidRPr="00CE4B59" w:rsidRDefault="00CE4B59" w:rsidP="00CE4B59">
            <w:pPr>
              <w:spacing w:before="0"/>
              <w:jc w:val="left"/>
              <w:rPr>
                <w:lang w:val="en-US"/>
              </w:rPr>
            </w:pPr>
            <w:r w:rsidRPr="00CE4B59">
              <w:rPr>
                <w:rFonts w:hint="eastAsia"/>
                <w:lang w:val="en-US"/>
              </w:rPr>
              <w:t>2</w:t>
            </w:r>
          </w:p>
        </w:tc>
        <w:tc>
          <w:tcPr>
            <w:tcW w:w="5806" w:type="dxa"/>
            <w:shd w:val="clear" w:color="auto" w:fill="auto"/>
            <w:vAlign w:val="center"/>
          </w:tcPr>
          <w:p w14:paraId="6100D460" w14:textId="77777777" w:rsidR="00CE4B59" w:rsidRPr="00CE4B59" w:rsidRDefault="00CE4B59" w:rsidP="00CE4B59">
            <w:pPr>
              <w:spacing w:before="0"/>
              <w:jc w:val="left"/>
              <w:rPr>
                <w:lang w:val="en-US"/>
              </w:rPr>
            </w:pPr>
            <w:r w:rsidRPr="00CE4B59">
              <w:rPr>
                <w:lang w:val="en-US"/>
              </w:rPr>
              <w:t>The website is user-friendly and intuitive.</w:t>
            </w:r>
          </w:p>
        </w:tc>
        <w:tc>
          <w:tcPr>
            <w:tcW w:w="1468" w:type="dxa"/>
            <w:shd w:val="clear" w:color="auto" w:fill="auto"/>
            <w:vAlign w:val="center"/>
          </w:tcPr>
          <w:p w14:paraId="77E05F5B" w14:textId="77777777" w:rsidR="00CE4B59" w:rsidRPr="00CE4B59" w:rsidRDefault="00CE4B59" w:rsidP="00CE4B59">
            <w:pPr>
              <w:spacing w:before="0"/>
              <w:jc w:val="left"/>
              <w:rPr>
                <w:lang w:val="en-US"/>
              </w:rPr>
            </w:pPr>
            <w:r w:rsidRPr="00CE4B59">
              <w:rPr>
                <w:lang w:val="en-US"/>
              </w:rPr>
              <w:t>4.3</w:t>
            </w:r>
          </w:p>
        </w:tc>
      </w:tr>
      <w:tr w:rsidR="00CE4B59" w:rsidRPr="00CE4B59" w14:paraId="17D3E141" w14:textId="77777777" w:rsidTr="005657E6">
        <w:tc>
          <w:tcPr>
            <w:tcW w:w="801" w:type="dxa"/>
            <w:shd w:val="clear" w:color="auto" w:fill="auto"/>
            <w:vAlign w:val="center"/>
          </w:tcPr>
          <w:p w14:paraId="0EB6A4EB" w14:textId="77777777" w:rsidR="00CE4B59" w:rsidRPr="00CE4B59" w:rsidRDefault="00CE4B59" w:rsidP="00CE4B59">
            <w:pPr>
              <w:spacing w:before="0"/>
              <w:jc w:val="left"/>
              <w:rPr>
                <w:lang w:val="en-US"/>
              </w:rPr>
            </w:pPr>
            <w:r w:rsidRPr="00CE4B59">
              <w:rPr>
                <w:rFonts w:hint="eastAsia"/>
                <w:lang w:val="en-US"/>
              </w:rPr>
              <w:t>3</w:t>
            </w:r>
          </w:p>
        </w:tc>
        <w:tc>
          <w:tcPr>
            <w:tcW w:w="5806" w:type="dxa"/>
            <w:shd w:val="clear" w:color="auto" w:fill="auto"/>
            <w:vAlign w:val="center"/>
          </w:tcPr>
          <w:p w14:paraId="0FE17A0E" w14:textId="77777777" w:rsidR="00CE4B59" w:rsidRPr="00CE4B59" w:rsidRDefault="00CE4B59" w:rsidP="00CE4B59">
            <w:pPr>
              <w:spacing w:before="0"/>
              <w:jc w:val="left"/>
              <w:rPr>
                <w:lang w:val="en-US"/>
              </w:rPr>
            </w:pPr>
            <w:r w:rsidRPr="00CE4B59">
              <w:rPr>
                <w:lang w:val="en-US"/>
              </w:rPr>
              <w:t>This application is helpful for you to learn English.</w:t>
            </w:r>
          </w:p>
        </w:tc>
        <w:tc>
          <w:tcPr>
            <w:tcW w:w="1468" w:type="dxa"/>
            <w:shd w:val="clear" w:color="auto" w:fill="auto"/>
            <w:vAlign w:val="center"/>
          </w:tcPr>
          <w:p w14:paraId="581424C8" w14:textId="77777777" w:rsidR="00CE4B59" w:rsidRPr="00CE4B59" w:rsidRDefault="00CE4B59" w:rsidP="00CE4B59">
            <w:pPr>
              <w:spacing w:before="0"/>
              <w:jc w:val="left"/>
              <w:rPr>
                <w:lang w:val="en-US"/>
              </w:rPr>
            </w:pPr>
            <w:r w:rsidRPr="00CE4B59">
              <w:rPr>
                <w:lang w:val="en-US"/>
              </w:rPr>
              <w:t>4.4</w:t>
            </w:r>
          </w:p>
        </w:tc>
      </w:tr>
      <w:tr w:rsidR="00CE4B59" w:rsidRPr="00CE4B59" w14:paraId="7D75B18C" w14:textId="77777777" w:rsidTr="005657E6">
        <w:tc>
          <w:tcPr>
            <w:tcW w:w="801" w:type="dxa"/>
            <w:shd w:val="clear" w:color="auto" w:fill="auto"/>
            <w:vAlign w:val="center"/>
          </w:tcPr>
          <w:p w14:paraId="367530DD" w14:textId="77777777" w:rsidR="00CE4B59" w:rsidRPr="00CE4B59" w:rsidRDefault="00CE4B59" w:rsidP="00CE4B59">
            <w:pPr>
              <w:spacing w:before="0"/>
              <w:jc w:val="left"/>
              <w:rPr>
                <w:lang w:val="en-US"/>
              </w:rPr>
            </w:pPr>
            <w:r w:rsidRPr="00CE4B59">
              <w:rPr>
                <w:rFonts w:hint="eastAsia"/>
                <w:lang w:val="en-US"/>
              </w:rPr>
              <w:t>4</w:t>
            </w:r>
          </w:p>
        </w:tc>
        <w:tc>
          <w:tcPr>
            <w:tcW w:w="5806" w:type="dxa"/>
            <w:shd w:val="clear" w:color="auto" w:fill="auto"/>
            <w:vAlign w:val="center"/>
          </w:tcPr>
          <w:p w14:paraId="48E0553E" w14:textId="77777777" w:rsidR="00CE4B59" w:rsidRPr="00CE4B59" w:rsidRDefault="00CE4B59" w:rsidP="00CE4B59">
            <w:pPr>
              <w:spacing w:before="0"/>
              <w:jc w:val="left"/>
              <w:rPr>
                <w:lang w:val="en-US"/>
              </w:rPr>
            </w:pPr>
            <w:r w:rsidRPr="00CE4B59">
              <w:rPr>
                <w:lang w:val="en-US"/>
              </w:rPr>
              <w:t>The application allows you to accomplish core tasks efficiently.</w:t>
            </w:r>
          </w:p>
        </w:tc>
        <w:tc>
          <w:tcPr>
            <w:tcW w:w="1468" w:type="dxa"/>
            <w:shd w:val="clear" w:color="auto" w:fill="auto"/>
            <w:vAlign w:val="center"/>
          </w:tcPr>
          <w:p w14:paraId="613305E3" w14:textId="77777777" w:rsidR="00CE4B59" w:rsidRPr="00CE4B59" w:rsidRDefault="00CE4B59" w:rsidP="00CE4B59">
            <w:pPr>
              <w:spacing w:before="0"/>
              <w:jc w:val="left"/>
              <w:rPr>
                <w:lang w:val="en-US"/>
              </w:rPr>
            </w:pPr>
            <w:r w:rsidRPr="00CE4B59">
              <w:rPr>
                <w:lang w:val="en-US"/>
              </w:rPr>
              <w:t>4.5</w:t>
            </w:r>
          </w:p>
        </w:tc>
      </w:tr>
      <w:tr w:rsidR="00CE4B59" w:rsidRPr="00CE4B59" w14:paraId="0E8A0C9A" w14:textId="77777777" w:rsidTr="005657E6">
        <w:tc>
          <w:tcPr>
            <w:tcW w:w="801" w:type="dxa"/>
            <w:shd w:val="clear" w:color="auto" w:fill="auto"/>
            <w:vAlign w:val="center"/>
          </w:tcPr>
          <w:p w14:paraId="27295121" w14:textId="77777777" w:rsidR="00CE4B59" w:rsidRPr="00CE4B59" w:rsidRDefault="00CE4B59" w:rsidP="00CE4B59">
            <w:pPr>
              <w:spacing w:before="0"/>
              <w:jc w:val="left"/>
              <w:rPr>
                <w:lang w:val="en-US"/>
              </w:rPr>
            </w:pPr>
            <w:r w:rsidRPr="00CE4B59">
              <w:rPr>
                <w:rFonts w:hint="eastAsia"/>
                <w:lang w:val="en-US"/>
              </w:rPr>
              <w:t>5</w:t>
            </w:r>
          </w:p>
        </w:tc>
        <w:tc>
          <w:tcPr>
            <w:tcW w:w="5806" w:type="dxa"/>
            <w:shd w:val="clear" w:color="auto" w:fill="auto"/>
            <w:vAlign w:val="center"/>
          </w:tcPr>
          <w:p w14:paraId="771A2FD5" w14:textId="77777777" w:rsidR="00CE4B59" w:rsidRPr="00CE4B59" w:rsidRDefault="00CE4B59" w:rsidP="00CE4B59">
            <w:pPr>
              <w:spacing w:before="0"/>
              <w:jc w:val="left"/>
              <w:rPr>
                <w:lang w:val="en-US"/>
              </w:rPr>
            </w:pPr>
            <w:r w:rsidRPr="00CE4B59">
              <w:rPr>
                <w:lang w:val="en-US"/>
              </w:rPr>
              <w:t>Overall, you are satisfied with the application's performance and functionality.</w:t>
            </w:r>
          </w:p>
        </w:tc>
        <w:tc>
          <w:tcPr>
            <w:tcW w:w="1468" w:type="dxa"/>
            <w:shd w:val="clear" w:color="auto" w:fill="auto"/>
            <w:vAlign w:val="center"/>
          </w:tcPr>
          <w:p w14:paraId="42A9FE35" w14:textId="77777777" w:rsidR="00CE4B59" w:rsidRPr="00CE4B59" w:rsidRDefault="00CE4B59" w:rsidP="00CE4B59">
            <w:pPr>
              <w:spacing w:before="0"/>
              <w:jc w:val="left"/>
              <w:rPr>
                <w:lang w:val="en-US"/>
              </w:rPr>
            </w:pPr>
            <w:r w:rsidRPr="00CE4B59">
              <w:rPr>
                <w:lang w:val="en-US"/>
              </w:rPr>
              <w:t>4.6</w:t>
            </w:r>
          </w:p>
        </w:tc>
      </w:tr>
    </w:tbl>
    <w:p w14:paraId="61121F26" w14:textId="77777777" w:rsidR="00CE4B59" w:rsidRPr="00CE4B59" w:rsidRDefault="00CE4B59" w:rsidP="00CE4B59">
      <w:pPr>
        <w:spacing w:before="0"/>
        <w:jc w:val="left"/>
        <w:rPr>
          <w:lang w:val="en-US"/>
        </w:rPr>
      </w:pPr>
    </w:p>
    <w:p w14:paraId="0F41DF48" w14:textId="31142BAD" w:rsidR="00CE4B59" w:rsidRPr="00CE4B59" w:rsidRDefault="00CE4B59" w:rsidP="00CE4B59">
      <w:pPr>
        <w:spacing w:before="0"/>
        <w:jc w:val="center"/>
        <w:rPr>
          <w:b/>
          <w:lang w:val="en-US"/>
        </w:rPr>
      </w:pPr>
      <w:r w:rsidRPr="00CE4B59">
        <w:rPr>
          <w:rFonts w:hint="eastAsia"/>
          <w:b/>
          <w:lang w:val="en-US"/>
        </w:rPr>
        <w:t xml:space="preserve">Table 2: </w:t>
      </w:r>
      <w:r w:rsidRPr="00CE4B59">
        <w:rPr>
          <w:b/>
          <w:lang w:val="en-US"/>
        </w:rPr>
        <w:t>Statement and Result</w:t>
      </w:r>
    </w:p>
    <w:p w14:paraId="6DDC56C6" w14:textId="7681A6C3" w:rsidR="00CE4B59" w:rsidRDefault="00CE4B59" w:rsidP="00CE4B59">
      <w:pPr>
        <w:spacing w:before="0"/>
        <w:jc w:val="left"/>
        <w:rPr>
          <w:lang w:val="en-US"/>
        </w:rPr>
      </w:pPr>
    </w:p>
    <w:p w14:paraId="66E76F10" w14:textId="77777777" w:rsidR="00CE4B59" w:rsidRPr="00CE4B59" w:rsidRDefault="00CE4B59" w:rsidP="00CE4B59">
      <w:pPr>
        <w:spacing w:before="0"/>
        <w:jc w:val="left"/>
        <w:rPr>
          <w:lang w:val="en-US"/>
        </w:rPr>
      </w:pPr>
    </w:p>
    <w:tbl>
      <w:tblPr>
        <w:tblStyle w:val="ad"/>
        <w:tblW w:w="0" w:type="auto"/>
        <w:tblLook w:val="04A0" w:firstRow="1" w:lastRow="0" w:firstColumn="1" w:lastColumn="0" w:noHBand="0" w:noVBand="1"/>
      </w:tblPr>
      <w:tblGrid>
        <w:gridCol w:w="8075"/>
      </w:tblGrid>
      <w:tr w:rsidR="00CE4B59" w:rsidRPr="00CE4B59" w14:paraId="6D3A7126" w14:textId="77777777" w:rsidTr="005657E6">
        <w:trPr>
          <w:trHeight w:val="1597"/>
        </w:trPr>
        <w:tc>
          <w:tcPr>
            <w:tcW w:w="8075" w:type="dxa"/>
            <w:shd w:val="clear" w:color="auto" w:fill="auto"/>
            <w:vAlign w:val="center"/>
          </w:tcPr>
          <w:p w14:paraId="685CBB18" w14:textId="77777777" w:rsidR="00CE4B59" w:rsidRPr="00CE4B59" w:rsidRDefault="00CE4B59" w:rsidP="00CE4B59">
            <w:pPr>
              <w:spacing w:before="0"/>
              <w:jc w:val="left"/>
              <w:rPr>
                <w:b/>
                <w:lang w:val="en-US"/>
              </w:rPr>
            </w:pPr>
            <w:r w:rsidRPr="00CE4B59">
              <w:rPr>
                <w:b/>
                <w:lang w:val="en-US"/>
              </w:rPr>
              <w:t>What aspects of this website do you appreciate most?</w:t>
            </w:r>
          </w:p>
          <w:p w14:paraId="48826D2C" w14:textId="77777777" w:rsidR="00CE4B59" w:rsidRDefault="00CE4B59" w:rsidP="00CE4B59">
            <w:pPr>
              <w:spacing w:before="0"/>
              <w:jc w:val="left"/>
              <w:rPr>
                <w:lang w:val="en-US"/>
              </w:rPr>
            </w:pPr>
          </w:p>
          <w:p w14:paraId="4EA30893" w14:textId="77777777" w:rsidR="00CE4B59" w:rsidRPr="00CE4B59" w:rsidRDefault="00CE4B59" w:rsidP="00CE4B59">
            <w:pPr>
              <w:spacing w:before="0"/>
              <w:jc w:val="left"/>
              <w:rPr>
                <w:lang w:val="en-US"/>
              </w:rPr>
            </w:pPr>
            <w:r w:rsidRPr="00CE4B59">
              <w:rPr>
                <w:lang w:val="en-US"/>
              </w:rPr>
              <w:t>Diversified options for the chatbots. The reply fits the personality and functions.</w:t>
            </w:r>
          </w:p>
          <w:p w14:paraId="5F8CD634" w14:textId="77777777" w:rsidR="00CE4B59" w:rsidRPr="00CE4B59" w:rsidRDefault="00CE4B59" w:rsidP="00CE4B59">
            <w:pPr>
              <w:spacing w:before="0"/>
              <w:jc w:val="left"/>
              <w:rPr>
                <w:lang w:val="en-US"/>
              </w:rPr>
            </w:pPr>
            <w:r w:rsidRPr="00CE4B59">
              <w:rPr>
                <w:lang w:val="en-US"/>
              </w:rPr>
              <w:t>Manage study tasks and review sessions easily.</w:t>
            </w:r>
          </w:p>
          <w:p w14:paraId="6D1F84E7" w14:textId="39026AD3" w:rsidR="00CE4B59" w:rsidRPr="00CE4B59" w:rsidRDefault="00CE4B59" w:rsidP="00CE4B59">
            <w:pPr>
              <w:spacing w:before="0"/>
              <w:jc w:val="left"/>
              <w:rPr>
                <w:lang w:val="en-US"/>
              </w:rPr>
            </w:pPr>
            <w:r w:rsidRPr="00CE4B59">
              <w:rPr>
                <w:lang w:val="en-US"/>
              </w:rPr>
              <w:t>User can set the review pattern when the study task is accomplished.</w:t>
            </w:r>
          </w:p>
        </w:tc>
      </w:tr>
      <w:tr w:rsidR="00AB40C0" w:rsidRPr="00CE4B59" w14:paraId="404F0DAE" w14:textId="77777777" w:rsidTr="005657E6">
        <w:trPr>
          <w:trHeight w:val="2390"/>
        </w:trPr>
        <w:tc>
          <w:tcPr>
            <w:tcW w:w="8075" w:type="dxa"/>
            <w:shd w:val="clear" w:color="auto" w:fill="auto"/>
            <w:vAlign w:val="center"/>
          </w:tcPr>
          <w:p w14:paraId="43204F6D" w14:textId="35208B39" w:rsidR="00AB40C0" w:rsidRPr="00AB40C0" w:rsidRDefault="00AB40C0" w:rsidP="00CE4B59">
            <w:pPr>
              <w:spacing w:before="0"/>
              <w:jc w:val="left"/>
              <w:rPr>
                <w:b/>
                <w:lang w:val="en-US"/>
              </w:rPr>
            </w:pPr>
            <w:r w:rsidRPr="00AB40C0">
              <w:rPr>
                <w:b/>
                <w:lang w:val="en-US"/>
              </w:rPr>
              <w:t>What suggestions do you have for enhancing this application?</w:t>
            </w:r>
          </w:p>
          <w:p w14:paraId="3C89CD85" w14:textId="77777777" w:rsidR="00AB40C0" w:rsidRPr="00CE4B59" w:rsidRDefault="00AB40C0" w:rsidP="00CE4B59">
            <w:pPr>
              <w:spacing w:before="0"/>
              <w:jc w:val="left"/>
              <w:rPr>
                <w:lang w:val="en-US"/>
              </w:rPr>
            </w:pPr>
          </w:p>
          <w:p w14:paraId="4993EC67" w14:textId="77777777" w:rsidR="00AB40C0" w:rsidRPr="00CE4B59" w:rsidRDefault="00AB40C0" w:rsidP="00CE4B59">
            <w:pPr>
              <w:spacing w:before="0"/>
              <w:jc w:val="left"/>
              <w:rPr>
                <w:lang w:val="en-US"/>
              </w:rPr>
            </w:pPr>
            <w:r w:rsidRPr="00CE4B59">
              <w:rPr>
                <w:lang w:val="en-US"/>
              </w:rPr>
              <w:t>The voice recognition is confusing. I don’t know when I should stop recording.</w:t>
            </w:r>
          </w:p>
          <w:p w14:paraId="4AE10329" w14:textId="77777777" w:rsidR="00AB40C0" w:rsidRPr="00CE4B59" w:rsidRDefault="00AB40C0" w:rsidP="00CE4B59">
            <w:pPr>
              <w:spacing w:before="0"/>
              <w:jc w:val="left"/>
              <w:rPr>
                <w:lang w:val="en-US"/>
              </w:rPr>
            </w:pPr>
            <w:r w:rsidRPr="00CE4B59">
              <w:rPr>
                <w:lang w:val="en-US"/>
              </w:rPr>
              <w:t>The chatbots can’t remember previous topic and information. Sometimes I didn’t get the desired reply. For example, I asked the chatbot give a test for me but the quality of the test is bad.</w:t>
            </w:r>
          </w:p>
          <w:p w14:paraId="35430A45" w14:textId="77777777" w:rsidR="00AB40C0" w:rsidRPr="00CE4B59" w:rsidRDefault="00AB40C0" w:rsidP="00CE4B59">
            <w:pPr>
              <w:spacing w:before="0"/>
              <w:jc w:val="left"/>
              <w:rPr>
                <w:lang w:val="en-US"/>
              </w:rPr>
            </w:pPr>
            <w:r w:rsidRPr="00CE4B59">
              <w:rPr>
                <w:lang w:val="en-US"/>
              </w:rPr>
              <w:t>The display formant of the content for some study items and review items is not correct.</w:t>
            </w:r>
          </w:p>
          <w:p w14:paraId="38697234" w14:textId="67EDD2C1" w:rsidR="00AB40C0" w:rsidRPr="00CE4B59" w:rsidRDefault="00AB40C0" w:rsidP="00CE4B59">
            <w:pPr>
              <w:spacing w:before="0"/>
              <w:jc w:val="left"/>
              <w:rPr>
                <w:lang w:val="en-US"/>
              </w:rPr>
            </w:pPr>
            <w:r w:rsidRPr="00CE4B59">
              <w:rPr>
                <w:lang w:val="en-US"/>
              </w:rPr>
              <w:t>The response from the chatbots sometimes are too slow.</w:t>
            </w:r>
          </w:p>
        </w:tc>
      </w:tr>
    </w:tbl>
    <w:p w14:paraId="1F87E659" w14:textId="77777777" w:rsidR="00CE4B59" w:rsidRPr="00CE4B59" w:rsidRDefault="00CE4B59" w:rsidP="00CE4B59">
      <w:pPr>
        <w:spacing w:before="0"/>
        <w:jc w:val="left"/>
        <w:rPr>
          <w:lang w:val="en-US"/>
        </w:rPr>
      </w:pPr>
    </w:p>
    <w:p w14:paraId="3B9CA2E6" w14:textId="75E4D422" w:rsidR="00AB40C0" w:rsidRDefault="00CE4B59" w:rsidP="00CE4B59">
      <w:pPr>
        <w:spacing w:before="0"/>
        <w:jc w:val="center"/>
        <w:rPr>
          <w:b/>
          <w:lang w:val="en-US"/>
        </w:rPr>
      </w:pPr>
      <w:r w:rsidRPr="00CE4B59">
        <w:rPr>
          <w:rFonts w:hint="eastAsia"/>
          <w:b/>
          <w:lang w:val="en-US"/>
        </w:rPr>
        <w:t xml:space="preserve">Table 3: </w:t>
      </w:r>
      <w:r w:rsidRPr="00CE4B59">
        <w:rPr>
          <w:b/>
          <w:lang w:val="en-US"/>
        </w:rPr>
        <w:t>Open-ended questions and Result</w:t>
      </w:r>
    </w:p>
    <w:p w14:paraId="0815E085" w14:textId="21D27729" w:rsidR="00AB40C0" w:rsidRPr="00600368" w:rsidRDefault="00AB40C0" w:rsidP="00600368">
      <w:pPr>
        <w:spacing w:before="0"/>
        <w:jc w:val="left"/>
        <w:rPr>
          <w:b/>
          <w:lang w:val="en-US"/>
        </w:rPr>
      </w:pPr>
      <w:r>
        <w:rPr>
          <w:b/>
          <w:lang w:val="en-US"/>
        </w:rPr>
        <w:br w:type="page"/>
      </w:r>
    </w:p>
    <w:p w14:paraId="7978361D" w14:textId="6FFD23DA" w:rsidR="00AB40C0" w:rsidRPr="00AB40C0" w:rsidRDefault="00AB40C0" w:rsidP="00AB40C0">
      <w:pPr>
        <w:pStyle w:val="6"/>
        <w:rPr>
          <w:lang w:val="en-US"/>
        </w:rPr>
      </w:pPr>
      <w:bookmarkStart w:id="50" w:name="_Toc144193162"/>
      <w:r>
        <w:rPr>
          <w:lang w:val="en-US"/>
        </w:rPr>
        <w:lastRenderedPageBreak/>
        <w:t>Ethics Checklist</w:t>
      </w:r>
      <w:bookmarkEnd w:id="50"/>
    </w:p>
    <w:p w14:paraId="788EE197" w14:textId="77777777" w:rsidR="00AB40C0" w:rsidRDefault="00AB40C0" w:rsidP="00AB40C0">
      <w:pPr>
        <w:pStyle w:val="22"/>
        <w:ind w:left="360"/>
        <w:jc w:val="left"/>
        <w:rPr>
          <w:rFonts w:ascii="Calibri" w:eastAsia="Times New Roman" w:hAnsi="Calibri" w:cs="Calibri"/>
          <w:b/>
          <w:bCs/>
          <w:sz w:val="28"/>
        </w:rPr>
      </w:pPr>
    </w:p>
    <w:p w14:paraId="4A596180" w14:textId="2051AE0D" w:rsidR="00AB40C0" w:rsidRPr="00AB40C0" w:rsidRDefault="00AB40C0" w:rsidP="00AB40C0">
      <w:pPr>
        <w:pStyle w:val="22"/>
        <w:ind w:left="360"/>
        <w:jc w:val="left"/>
        <w:rPr>
          <w:rFonts w:ascii="Calibri" w:eastAsia="Times New Roman" w:hAnsi="Calibri" w:cs="Calibri"/>
          <w:b/>
          <w:bCs/>
          <w:sz w:val="28"/>
        </w:rPr>
      </w:pPr>
      <w:r w:rsidRPr="00AB40C0">
        <w:rPr>
          <w:rFonts w:ascii="Calibri" w:eastAsia="Times New Roman" w:hAnsi="Calibri" w:cs="Calibri"/>
          <w:b/>
          <w:bCs/>
          <w:sz w:val="28"/>
        </w:rPr>
        <w:t>School of Computing Science</w:t>
      </w:r>
    </w:p>
    <w:p w14:paraId="61FE5B4B" w14:textId="77777777" w:rsidR="00AB40C0" w:rsidRPr="00AB40C0" w:rsidRDefault="00AB40C0" w:rsidP="00AB40C0">
      <w:pPr>
        <w:spacing w:before="0"/>
        <w:ind w:left="360"/>
        <w:jc w:val="left"/>
        <w:rPr>
          <w:rFonts w:ascii="Calibri" w:eastAsia="Times New Roman" w:hAnsi="Calibri" w:cs="Calibri"/>
          <w:b/>
          <w:bCs/>
          <w:sz w:val="28"/>
        </w:rPr>
      </w:pPr>
      <w:smartTag w:uri="urn:schemas-microsoft-com:office:smarttags" w:element="place">
        <w:smartTag w:uri="urn:schemas-microsoft-com:office:smarttags" w:element="PlaceType">
          <w:r w:rsidRPr="00AB40C0">
            <w:rPr>
              <w:rFonts w:ascii="Calibri" w:eastAsia="Times New Roman" w:hAnsi="Calibri" w:cs="Calibri"/>
              <w:b/>
              <w:bCs/>
              <w:sz w:val="28"/>
            </w:rPr>
            <w:t>University</w:t>
          </w:r>
        </w:smartTag>
        <w:r w:rsidRPr="00AB40C0">
          <w:rPr>
            <w:rFonts w:ascii="Calibri" w:eastAsia="Times New Roman" w:hAnsi="Calibri" w:cs="Calibri"/>
            <w:b/>
            <w:bCs/>
            <w:sz w:val="28"/>
          </w:rPr>
          <w:t xml:space="preserve"> of </w:t>
        </w:r>
        <w:smartTag w:uri="urn:schemas-microsoft-com:office:smarttags" w:element="PlaceName">
          <w:r w:rsidRPr="00AB40C0">
            <w:rPr>
              <w:rFonts w:ascii="Calibri" w:eastAsia="Times New Roman" w:hAnsi="Calibri" w:cs="Calibri"/>
              <w:b/>
              <w:bCs/>
              <w:sz w:val="28"/>
            </w:rPr>
            <w:t>Glasgow</w:t>
          </w:r>
        </w:smartTag>
      </w:smartTag>
    </w:p>
    <w:p w14:paraId="76012662" w14:textId="77777777" w:rsidR="00AB40C0" w:rsidRPr="00AB40C0" w:rsidRDefault="00AB40C0" w:rsidP="00AB40C0">
      <w:pPr>
        <w:spacing w:before="0"/>
        <w:ind w:left="360"/>
        <w:jc w:val="left"/>
        <w:rPr>
          <w:rFonts w:ascii="Calibri" w:eastAsia="Times New Roman" w:hAnsi="Calibri" w:cs="Calibri"/>
          <w:b/>
          <w:bCs/>
          <w:sz w:val="28"/>
        </w:rPr>
      </w:pPr>
    </w:p>
    <w:p w14:paraId="252A6B26" w14:textId="77777777" w:rsidR="00AB40C0" w:rsidRPr="00AB40C0" w:rsidRDefault="00AB40C0" w:rsidP="00AB40C0">
      <w:pPr>
        <w:spacing w:before="0"/>
        <w:ind w:left="360"/>
        <w:jc w:val="left"/>
        <w:rPr>
          <w:rFonts w:ascii="Calibri" w:eastAsia="Times New Roman" w:hAnsi="Calibri" w:cs="Calibri"/>
          <w:i/>
          <w:iCs/>
          <w:sz w:val="28"/>
        </w:rPr>
      </w:pPr>
      <w:r w:rsidRPr="00AB40C0">
        <w:rPr>
          <w:rFonts w:ascii="Calibri" w:eastAsia="Times New Roman" w:hAnsi="Calibri" w:cs="Calibri"/>
          <w:b/>
          <w:bCs/>
          <w:sz w:val="28"/>
        </w:rPr>
        <w:t>Ethics checklist form for 3</w:t>
      </w:r>
      <w:r w:rsidRPr="00AB40C0">
        <w:rPr>
          <w:rFonts w:ascii="Calibri" w:eastAsia="Times New Roman" w:hAnsi="Calibri" w:cs="Calibri"/>
          <w:b/>
          <w:bCs/>
          <w:sz w:val="28"/>
          <w:vertAlign w:val="superscript"/>
        </w:rPr>
        <w:t>rd</w:t>
      </w:r>
      <w:r w:rsidRPr="00AB40C0">
        <w:rPr>
          <w:rFonts w:ascii="Calibri" w:eastAsia="Times New Roman" w:hAnsi="Calibri" w:cs="Calibri"/>
          <w:b/>
          <w:bCs/>
          <w:sz w:val="28"/>
        </w:rPr>
        <w:t>/4</w:t>
      </w:r>
      <w:r w:rsidRPr="00AB40C0">
        <w:rPr>
          <w:rFonts w:ascii="Calibri" w:eastAsia="Times New Roman" w:hAnsi="Calibri" w:cs="Calibri"/>
          <w:b/>
          <w:bCs/>
          <w:sz w:val="28"/>
          <w:vertAlign w:val="superscript"/>
        </w:rPr>
        <w:t>th</w:t>
      </w:r>
      <w:r w:rsidRPr="00AB40C0">
        <w:rPr>
          <w:rFonts w:ascii="Calibri" w:eastAsia="Times New Roman" w:hAnsi="Calibri" w:cs="Calibri"/>
          <w:b/>
          <w:bCs/>
          <w:sz w:val="28"/>
        </w:rPr>
        <w:t>/5</w:t>
      </w:r>
      <w:r w:rsidRPr="00AB40C0">
        <w:rPr>
          <w:rFonts w:ascii="Calibri" w:eastAsia="Times New Roman" w:hAnsi="Calibri" w:cs="Calibri"/>
          <w:b/>
          <w:bCs/>
          <w:sz w:val="28"/>
          <w:vertAlign w:val="superscript"/>
        </w:rPr>
        <w:t>th</w:t>
      </w:r>
      <w:r w:rsidRPr="00AB40C0">
        <w:rPr>
          <w:rFonts w:ascii="Calibri" w:eastAsia="Times New Roman" w:hAnsi="Calibri" w:cs="Calibri"/>
          <w:b/>
          <w:bCs/>
          <w:sz w:val="28"/>
        </w:rPr>
        <w:t xml:space="preserve"> year, and taught MSc projects</w:t>
      </w:r>
    </w:p>
    <w:p w14:paraId="675D59DC" w14:textId="77777777" w:rsidR="00AB40C0" w:rsidRPr="00AB40C0" w:rsidRDefault="00AB40C0" w:rsidP="00AB40C0">
      <w:pPr>
        <w:spacing w:before="0"/>
        <w:ind w:left="360"/>
        <w:jc w:val="left"/>
        <w:rPr>
          <w:rFonts w:ascii="Calibri" w:eastAsia="Times New Roman" w:hAnsi="Calibri" w:cs="Calibri"/>
          <w:i/>
          <w:iCs/>
          <w:sz w:val="28"/>
        </w:rPr>
      </w:pPr>
    </w:p>
    <w:p w14:paraId="034D2A96"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iCs/>
        </w:rPr>
        <w:t>This form is only applicable for projects that use other people (‘participants’) for the collection of information, typically in getting comments about a system or a system design, getting information about how a system could be used, or evaluating a working system.</w:t>
      </w:r>
    </w:p>
    <w:p w14:paraId="426771EB" w14:textId="77777777" w:rsidR="00AB40C0" w:rsidRPr="00AB40C0" w:rsidRDefault="00AB40C0" w:rsidP="00AB40C0">
      <w:pPr>
        <w:spacing w:before="0"/>
        <w:ind w:left="360"/>
        <w:jc w:val="left"/>
        <w:rPr>
          <w:rFonts w:ascii="Calibri" w:eastAsia="Times New Roman" w:hAnsi="Calibri" w:cs="Calibri"/>
          <w:iCs/>
        </w:rPr>
      </w:pPr>
    </w:p>
    <w:p w14:paraId="158A0B69"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b/>
          <w:bCs/>
          <w:iCs/>
        </w:rPr>
        <w:t>If no other people have been involved in the collection of information, then you do not need to complete this form.</w:t>
      </w:r>
    </w:p>
    <w:p w14:paraId="6BE466C0" w14:textId="77777777" w:rsidR="00AB40C0" w:rsidRPr="00AB40C0" w:rsidRDefault="00AB40C0" w:rsidP="00AB40C0">
      <w:pPr>
        <w:spacing w:before="0"/>
        <w:ind w:left="360"/>
        <w:jc w:val="left"/>
        <w:rPr>
          <w:rFonts w:ascii="Calibri" w:eastAsia="Times New Roman" w:hAnsi="Calibri" w:cs="Calibri"/>
          <w:iCs/>
        </w:rPr>
      </w:pPr>
    </w:p>
    <w:p w14:paraId="3446C904"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iCs/>
        </w:rPr>
        <w:t>If your evaluation does not comply with any one or more of the points below, please contact the Chair of the School of Computing Science  Ethics Committee (</w:t>
      </w:r>
      <w:hyperlink r:id="rId38" w:history="1">
        <w:r w:rsidRPr="00AB40C0">
          <w:rPr>
            <w:rFonts w:ascii="Calibri" w:eastAsia="Times New Roman" w:hAnsi="Calibri" w:cs="Calibri"/>
            <w:iCs/>
            <w:color w:val="0000FF"/>
            <w:u w:val="single"/>
          </w:rPr>
          <w:t>matthew.chalmers@glasgow.ac.uk</w:t>
        </w:r>
      </w:hyperlink>
      <w:r w:rsidRPr="00AB40C0">
        <w:rPr>
          <w:rFonts w:ascii="Calibri" w:eastAsia="Times New Roman" w:hAnsi="Calibri" w:cs="Calibri"/>
          <w:iCs/>
        </w:rPr>
        <w:t>) for advice.</w:t>
      </w:r>
    </w:p>
    <w:p w14:paraId="1A9A5C46" w14:textId="77777777" w:rsidR="00AB40C0" w:rsidRPr="00AB40C0" w:rsidRDefault="00AB40C0" w:rsidP="00AB40C0">
      <w:pPr>
        <w:spacing w:before="0"/>
        <w:ind w:left="360"/>
        <w:jc w:val="left"/>
        <w:rPr>
          <w:rFonts w:ascii="Calibri" w:eastAsia="Times New Roman" w:hAnsi="Calibri" w:cs="Calibri"/>
          <w:iCs/>
        </w:rPr>
      </w:pPr>
    </w:p>
    <w:p w14:paraId="2ED2974A" w14:textId="77777777" w:rsidR="00AB40C0" w:rsidRPr="00AB40C0" w:rsidRDefault="00AB40C0" w:rsidP="00AB40C0">
      <w:pPr>
        <w:spacing w:before="0"/>
        <w:ind w:left="360"/>
        <w:jc w:val="left"/>
        <w:rPr>
          <w:rFonts w:ascii="Calibri" w:eastAsia="Times New Roman" w:hAnsi="Calibri" w:cs="Calibri"/>
        </w:rPr>
      </w:pPr>
      <w:r w:rsidRPr="00AB40C0">
        <w:rPr>
          <w:rFonts w:ascii="Calibri" w:eastAsia="Times New Roman" w:hAnsi="Calibri" w:cs="Calibri"/>
          <w:iCs/>
        </w:rPr>
        <w:t>If your evaluation does comply with all the points below, please sign this form and submit it with your project.</w:t>
      </w:r>
    </w:p>
    <w:p w14:paraId="6002ABA7" w14:textId="77777777" w:rsidR="00AB40C0" w:rsidRPr="00AB40C0" w:rsidRDefault="00AB40C0" w:rsidP="00AB40C0">
      <w:pPr>
        <w:pBdr>
          <w:bottom w:val="single" w:sz="6" w:space="1" w:color="auto"/>
        </w:pBdr>
        <w:spacing w:before="0"/>
        <w:jc w:val="center"/>
        <w:rPr>
          <w:rFonts w:ascii="Calibri" w:eastAsia="Times New Roman" w:hAnsi="Calibri" w:cs="Calibri"/>
        </w:rPr>
      </w:pPr>
    </w:p>
    <w:p w14:paraId="6180013B" w14:textId="77777777" w:rsidR="00AB40C0" w:rsidRPr="00AB40C0" w:rsidRDefault="00AB40C0" w:rsidP="00AB40C0">
      <w:pPr>
        <w:spacing w:before="0"/>
        <w:jc w:val="left"/>
        <w:rPr>
          <w:rFonts w:ascii="Calibri" w:eastAsia="Times New Roman" w:hAnsi="Calibri" w:cs="Calibri"/>
        </w:rPr>
      </w:pPr>
    </w:p>
    <w:p w14:paraId="06BC0CED"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Participants were not exposed to any risks greater than those encountered in their normal working life.</w:t>
      </w:r>
    </w:p>
    <w:p w14:paraId="7748A76D" w14:textId="77777777" w:rsidR="00AB40C0" w:rsidRPr="00AB40C0" w:rsidRDefault="00AB40C0" w:rsidP="00AB40C0">
      <w:pPr>
        <w:spacing w:before="0"/>
        <w:ind w:left="1440"/>
        <w:jc w:val="left"/>
        <w:rPr>
          <w:rFonts w:ascii="Calibri" w:eastAsia="Times New Roman" w:hAnsi="Calibri" w:cs="Calibri"/>
          <w:i/>
        </w:rPr>
      </w:pPr>
      <w:r w:rsidRPr="00AB40C0">
        <w:rPr>
          <w:rFonts w:ascii="Calibri" w:eastAsia="Times New Roman" w:hAnsi="Calibri" w:cs="Calibri"/>
          <w:i/>
        </w:rPr>
        <w:t>Investigators have a responsibility to protect participants from physical and mental harm during the investigation. The risk of harm must be no greater than in ordinary life. Areas of potential risk that require ethical approval include, but are not limited to, investigations that occur outside usual laboratory areas, or that require participant mobility (e.g. walking, running, use of public transport), unusual or repetitive activity or movement, that use sensory deprivation (e.g. ear plugs or blindfolds), bright or flashing lights, loud or disorienting noises, smell, taste, vibration, or force feedback</w:t>
      </w:r>
    </w:p>
    <w:p w14:paraId="394BFDCE" w14:textId="77777777" w:rsidR="00AB40C0" w:rsidRPr="00AB40C0" w:rsidRDefault="00AB40C0" w:rsidP="00AB40C0">
      <w:pPr>
        <w:spacing w:before="0"/>
        <w:ind w:left="720"/>
        <w:jc w:val="left"/>
        <w:rPr>
          <w:rFonts w:ascii="Calibri" w:eastAsia="Times New Roman" w:hAnsi="Calibri" w:cs="Calibri"/>
        </w:rPr>
      </w:pPr>
    </w:p>
    <w:p w14:paraId="33548F65"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The experimental materials were paper-based, or comprised software running on standard hardware.</w:t>
      </w:r>
    </w:p>
    <w:p w14:paraId="4E0DDB13" w14:textId="77777777" w:rsidR="00AB40C0" w:rsidRPr="00AB40C0" w:rsidRDefault="00AB40C0" w:rsidP="00AB40C0">
      <w:pPr>
        <w:spacing w:before="0"/>
        <w:ind w:left="1440"/>
        <w:jc w:val="left"/>
        <w:rPr>
          <w:rFonts w:ascii="Calibri" w:eastAsia="Times New Roman" w:hAnsi="Calibri" w:cs="Calibri"/>
          <w:i/>
        </w:rPr>
      </w:pPr>
      <w:r w:rsidRPr="00AB40C0">
        <w:rPr>
          <w:rFonts w:ascii="Calibri" w:eastAsia="Times New Roman" w:hAnsi="Calibri" w:cs="Calibri"/>
          <w:i/>
        </w:rPr>
        <w:t>Participants should not be exposed to any risks associated with the use of non-standard equipment: anything other than pen-and-paper, standard PCs, laptops, iPads, mobile phones and common hand-held devices is considered non-standard.</w:t>
      </w:r>
    </w:p>
    <w:p w14:paraId="049A4963" w14:textId="77777777" w:rsidR="00AB40C0" w:rsidRPr="00AB40C0" w:rsidRDefault="00AB40C0" w:rsidP="00AB40C0">
      <w:pPr>
        <w:spacing w:before="0"/>
        <w:ind w:left="720"/>
        <w:jc w:val="left"/>
        <w:rPr>
          <w:rFonts w:ascii="Calibri" w:eastAsia="Times New Roman" w:hAnsi="Calibri" w:cs="Calibri"/>
          <w:i/>
          <w:iCs/>
        </w:rPr>
      </w:pPr>
    </w:p>
    <w:p w14:paraId="2DFE1A81"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iCs/>
        </w:rPr>
        <w:t>All participants explicitly stated that they agreed to take part</w:t>
      </w:r>
      <w:r w:rsidRPr="00AB40C0">
        <w:rPr>
          <w:rFonts w:ascii="Calibri" w:eastAsia="Times New Roman" w:hAnsi="Calibri" w:cs="Calibri"/>
        </w:rPr>
        <w:t>, and that their data could be used in the project.</w:t>
      </w:r>
    </w:p>
    <w:p w14:paraId="084BA1E8"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If the results of the evaluation are likely to be used beyond the term of the project (for example, the software is to be deployed, or the data is to be </w:t>
      </w:r>
      <w:r w:rsidRPr="00AB40C0">
        <w:rPr>
          <w:rFonts w:ascii="Calibri" w:eastAsia="Times New Roman" w:hAnsi="Calibri" w:cs="Calibri"/>
          <w:i/>
          <w:iCs/>
        </w:rPr>
        <w:lastRenderedPageBreak/>
        <w:t>published), then signed consent is necessary. A separate consent form should be signed by each participant.</w:t>
      </w:r>
    </w:p>
    <w:p w14:paraId="588EE8FE" w14:textId="77777777" w:rsidR="00AB40C0" w:rsidRPr="00AB40C0" w:rsidRDefault="00AB40C0" w:rsidP="00AB40C0">
      <w:pPr>
        <w:spacing w:before="0"/>
        <w:ind w:left="1800"/>
        <w:jc w:val="left"/>
        <w:rPr>
          <w:rFonts w:ascii="Calibri" w:eastAsia="Times New Roman" w:hAnsi="Calibri" w:cs="Calibri"/>
          <w:i/>
          <w:iCs/>
        </w:rPr>
      </w:pPr>
    </w:p>
    <w:p w14:paraId="7D8D3C73"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Otherwise, verbal consent is sufficient, and should be explicitly requested in the introductory script.</w:t>
      </w:r>
    </w:p>
    <w:p w14:paraId="2E55025D" w14:textId="77777777" w:rsidR="00AB40C0" w:rsidRPr="00AB40C0" w:rsidRDefault="00AB40C0" w:rsidP="00AB40C0">
      <w:pPr>
        <w:spacing w:before="0"/>
        <w:jc w:val="left"/>
        <w:rPr>
          <w:rFonts w:ascii="Calibri" w:eastAsia="Times New Roman" w:hAnsi="Calibri" w:cs="Calibri"/>
        </w:rPr>
      </w:pPr>
    </w:p>
    <w:p w14:paraId="0E48638F" w14:textId="77777777" w:rsidR="00AB40C0" w:rsidRPr="00AB40C0" w:rsidRDefault="00AB40C0" w:rsidP="00B333AC">
      <w:pPr>
        <w:numPr>
          <w:ilvl w:val="0"/>
          <w:numId w:val="18"/>
        </w:numPr>
        <w:spacing w:before="0"/>
        <w:jc w:val="left"/>
        <w:rPr>
          <w:rFonts w:ascii="Calibri" w:eastAsia="Times New Roman" w:hAnsi="Calibri" w:cs="Calibri"/>
          <w:iCs/>
        </w:rPr>
      </w:pPr>
      <w:r w:rsidRPr="00AB40C0">
        <w:rPr>
          <w:rFonts w:ascii="Calibri" w:eastAsia="Times New Roman" w:hAnsi="Calibri" w:cs="Calibri"/>
          <w:iCs/>
        </w:rPr>
        <w:t>No incentives were offered to the participants.</w:t>
      </w:r>
    </w:p>
    <w:p w14:paraId="3DB6B6F1" w14:textId="0B3F25F7" w:rsidR="00AB40C0" w:rsidRPr="00AB40C0" w:rsidRDefault="00AB40C0" w:rsidP="00AB40C0">
      <w:pPr>
        <w:spacing w:before="0"/>
        <w:ind w:left="1440"/>
        <w:jc w:val="left"/>
        <w:rPr>
          <w:rFonts w:ascii="Calibri" w:eastAsia="Times New Roman" w:hAnsi="Calibri" w:cs="Calibri"/>
        </w:rPr>
      </w:pPr>
      <w:r w:rsidRPr="00AB40C0">
        <w:rPr>
          <w:rFonts w:ascii="Calibri" w:eastAsia="Times New Roman" w:hAnsi="Calibri" w:cs="Calibri"/>
          <w:i/>
          <w:iCs/>
        </w:rPr>
        <w:t xml:space="preserve">The payment of participants must not be used to induce them to risk harm beyond that which they risk without payment in their normal lifestyle. </w:t>
      </w:r>
      <w:r w:rsidRPr="00AB40C0">
        <w:rPr>
          <w:rFonts w:ascii="Calibri" w:eastAsia="Times New Roman" w:hAnsi="Calibri" w:cs="Calibri"/>
        </w:rPr>
        <w:t>No information about the evaluation or materials was intentionally withheld from the participants.</w:t>
      </w:r>
    </w:p>
    <w:p w14:paraId="25951265"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Withholding information or misleading participants is unacceptable if participants are likely to object or show unease when debriefed. </w:t>
      </w:r>
    </w:p>
    <w:p w14:paraId="62EF742C" w14:textId="77777777" w:rsidR="00AB40C0" w:rsidRPr="00AB40C0" w:rsidRDefault="00AB40C0" w:rsidP="00AB40C0">
      <w:pPr>
        <w:spacing w:before="0"/>
        <w:jc w:val="left"/>
        <w:rPr>
          <w:rFonts w:ascii="Calibri" w:eastAsia="Times New Roman" w:hAnsi="Calibri" w:cs="Calibri"/>
        </w:rPr>
      </w:pPr>
    </w:p>
    <w:p w14:paraId="1748A0C4" w14:textId="77777777" w:rsidR="00AB40C0" w:rsidRPr="00AB40C0" w:rsidRDefault="00AB40C0" w:rsidP="00B333AC">
      <w:pPr>
        <w:numPr>
          <w:ilvl w:val="0"/>
          <w:numId w:val="18"/>
        </w:numPr>
        <w:spacing w:before="0"/>
        <w:jc w:val="left"/>
        <w:rPr>
          <w:rFonts w:ascii="Calibri" w:eastAsia="Times New Roman" w:hAnsi="Calibri" w:cs="Calibri"/>
          <w:iCs/>
        </w:rPr>
      </w:pPr>
      <w:r w:rsidRPr="00AB40C0">
        <w:rPr>
          <w:rFonts w:ascii="Calibri" w:eastAsia="Times New Roman" w:hAnsi="Calibri" w:cs="Calibri"/>
          <w:iCs/>
        </w:rPr>
        <w:t>No participant was under the age of 16.</w:t>
      </w:r>
    </w:p>
    <w:p w14:paraId="584C3E71" w14:textId="77777777" w:rsidR="00AB40C0" w:rsidRPr="00AB40C0" w:rsidRDefault="00AB40C0" w:rsidP="00AB40C0">
      <w:pPr>
        <w:spacing w:before="0"/>
        <w:ind w:left="1080" w:firstLine="360"/>
        <w:jc w:val="left"/>
        <w:rPr>
          <w:rFonts w:ascii="Calibri" w:eastAsia="Times New Roman" w:hAnsi="Calibri" w:cs="Calibri"/>
          <w:i/>
          <w:iCs/>
        </w:rPr>
      </w:pPr>
      <w:r w:rsidRPr="00AB40C0">
        <w:rPr>
          <w:rFonts w:ascii="Calibri" w:eastAsia="Times New Roman" w:hAnsi="Calibri" w:cs="Calibri"/>
          <w:i/>
          <w:iCs/>
        </w:rPr>
        <w:t xml:space="preserve">Parental consent is required for participants under the age of 16. </w:t>
      </w:r>
    </w:p>
    <w:p w14:paraId="00045A95" w14:textId="77777777" w:rsidR="00AB40C0" w:rsidRPr="00AB40C0" w:rsidRDefault="00AB40C0" w:rsidP="00AB40C0">
      <w:pPr>
        <w:spacing w:before="0"/>
        <w:jc w:val="left"/>
        <w:rPr>
          <w:rFonts w:ascii="Calibri" w:eastAsia="Times New Roman" w:hAnsi="Calibri" w:cs="Calibri"/>
        </w:rPr>
      </w:pPr>
    </w:p>
    <w:p w14:paraId="4213BE53"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No participant has an impairment that may limit their understanding or communication.</w:t>
      </w:r>
    </w:p>
    <w:p w14:paraId="0A7958D7" w14:textId="77777777" w:rsidR="00AB40C0" w:rsidRPr="00AB40C0" w:rsidRDefault="00AB40C0" w:rsidP="00AB40C0">
      <w:pPr>
        <w:spacing w:before="0"/>
        <w:ind w:left="1080" w:firstLine="360"/>
        <w:jc w:val="left"/>
        <w:rPr>
          <w:rFonts w:ascii="Calibri" w:eastAsia="Times New Roman" w:hAnsi="Calibri" w:cs="Calibri"/>
          <w:i/>
          <w:iCs/>
        </w:rPr>
      </w:pPr>
      <w:r w:rsidRPr="00AB40C0">
        <w:rPr>
          <w:rFonts w:ascii="Calibri" w:eastAsia="Times New Roman" w:hAnsi="Calibri" w:cs="Calibri"/>
          <w:i/>
          <w:iCs/>
        </w:rPr>
        <w:t xml:space="preserve">Additional consent is required for participants with impairments. </w:t>
      </w:r>
    </w:p>
    <w:p w14:paraId="6C51D38B" w14:textId="77777777" w:rsidR="00AB40C0" w:rsidRPr="00AB40C0" w:rsidRDefault="00AB40C0" w:rsidP="00AB40C0">
      <w:pPr>
        <w:spacing w:before="0"/>
        <w:jc w:val="left"/>
        <w:rPr>
          <w:rFonts w:ascii="Calibri" w:eastAsia="Times New Roman" w:hAnsi="Calibri" w:cs="Calibri"/>
        </w:rPr>
      </w:pPr>
    </w:p>
    <w:p w14:paraId="1A2D787B"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Neither I nor my supervisor is in a position of authority or influence over any of the participants.</w:t>
      </w:r>
    </w:p>
    <w:p w14:paraId="5D73B942"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A position of authority or influence over any participant must not be allowed to pressurise participants to take part in, or remain in, any experiment. </w:t>
      </w:r>
    </w:p>
    <w:p w14:paraId="3B970A1E" w14:textId="77777777" w:rsidR="00AB40C0" w:rsidRPr="00AB40C0" w:rsidRDefault="00AB40C0" w:rsidP="00AB40C0">
      <w:pPr>
        <w:spacing w:before="0"/>
        <w:jc w:val="left"/>
        <w:rPr>
          <w:rFonts w:ascii="Calibri" w:eastAsia="Times New Roman" w:hAnsi="Calibri" w:cs="Calibri"/>
          <w:i/>
          <w:iCs/>
        </w:rPr>
      </w:pPr>
    </w:p>
    <w:p w14:paraId="2C6C0561"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All participants were informed that they could withdraw at any time.</w:t>
      </w:r>
    </w:p>
    <w:p w14:paraId="471723F8"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All participants have the right to withdraw at any time during the investigation. They should be told this in the introductory script.</w:t>
      </w:r>
    </w:p>
    <w:p w14:paraId="5DCBB0BE" w14:textId="77777777" w:rsidR="00AB40C0" w:rsidRPr="00AB40C0" w:rsidRDefault="00AB40C0" w:rsidP="00AB40C0">
      <w:pPr>
        <w:spacing w:before="0"/>
        <w:jc w:val="left"/>
        <w:rPr>
          <w:rFonts w:ascii="Calibri" w:eastAsia="Times New Roman" w:hAnsi="Calibri" w:cs="Calibri"/>
          <w:i/>
          <w:iCs/>
        </w:rPr>
      </w:pPr>
    </w:p>
    <w:p w14:paraId="6A484615"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All participants have been informed of my contact details.</w:t>
      </w:r>
    </w:p>
    <w:p w14:paraId="71B58465"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All participants must be able to contact the investigator after the investigation. They should be given the details of both student and module co-ordinator or supervisor as part of the debriefing.</w:t>
      </w:r>
    </w:p>
    <w:p w14:paraId="5BA4FEB1" w14:textId="77777777" w:rsidR="00AB40C0" w:rsidRPr="00AB40C0" w:rsidRDefault="00AB40C0" w:rsidP="00AB40C0">
      <w:pPr>
        <w:spacing w:before="0"/>
        <w:jc w:val="left"/>
        <w:rPr>
          <w:rFonts w:ascii="Calibri" w:eastAsia="Times New Roman" w:hAnsi="Calibri" w:cs="Calibri"/>
        </w:rPr>
      </w:pPr>
    </w:p>
    <w:p w14:paraId="63CBAAA2"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The evaluation was discussed with all the participants at the end of the session, and all participants had the opportunity to ask questions.</w:t>
      </w:r>
    </w:p>
    <w:p w14:paraId="175DFCFE"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The student must provide the participants with sufficient information in the debriefing to enable them to understand the nature of the investigation. In cases where remote participants may withdraw from the experiment early and it is not possible to debrief them, the fact that doing so will result in their not being debriefed should be mentioned in the introductory text.</w:t>
      </w:r>
    </w:p>
    <w:p w14:paraId="0BBF6495" w14:textId="77777777" w:rsidR="00AB40C0" w:rsidRPr="00AB40C0" w:rsidRDefault="00AB40C0" w:rsidP="00AB40C0">
      <w:pPr>
        <w:spacing w:before="0"/>
        <w:jc w:val="left"/>
        <w:rPr>
          <w:rFonts w:ascii="Calibri" w:eastAsia="Times New Roman" w:hAnsi="Calibri" w:cs="Calibri"/>
        </w:rPr>
      </w:pPr>
    </w:p>
    <w:p w14:paraId="48826678"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iCs/>
        </w:rPr>
        <w:t>All the data collected from the participants is stored in an anonymous form</w:t>
      </w:r>
      <w:r w:rsidRPr="00AB40C0">
        <w:rPr>
          <w:rFonts w:ascii="Calibri" w:eastAsia="Times New Roman" w:hAnsi="Calibri" w:cs="Calibri"/>
          <w:i/>
          <w:iCs/>
        </w:rPr>
        <w:t>.</w:t>
      </w:r>
    </w:p>
    <w:p w14:paraId="4DA1E83A"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All participant data (hard-copy and soft-copy) should be stored securely, and in anonymous form. </w:t>
      </w:r>
    </w:p>
    <w:p w14:paraId="5756E2B8" w14:textId="77777777" w:rsidR="00AB40C0" w:rsidRPr="00AB40C0" w:rsidRDefault="00AB40C0" w:rsidP="00AB40C0">
      <w:pPr>
        <w:spacing w:before="0"/>
        <w:jc w:val="right"/>
        <w:rPr>
          <w:rFonts w:ascii="Calibri" w:eastAsia="Times New Roman" w:hAnsi="Calibri" w:cs="Calibri"/>
          <w:b/>
          <w:bCs/>
        </w:rPr>
      </w:pPr>
    </w:p>
    <w:p w14:paraId="3B448B07" w14:textId="77777777" w:rsidR="00AB40C0" w:rsidRPr="00AB40C0" w:rsidRDefault="00AB40C0" w:rsidP="00AB40C0">
      <w:pPr>
        <w:pBdr>
          <w:bottom w:val="single" w:sz="6" w:space="1" w:color="auto"/>
        </w:pBdr>
        <w:spacing w:before="0"/>
        <w:jc w:val="left"/>
        <w:rPr>
          <w:rFonts w:ascii="Calibri" w:eastAsia="Times New Roman" w:hAnsi="Calibri" w:cs="Calibri"/>
        </w:rPr>
      </w:pPr>
    </w:p>
    <w:p w14:paraId="4F9671BF" w14:textId="77777777" w:rsidR="00AB40C0" w:rsidRPr="00AB40C0" w:rsidRDefault="00AB40C0" w:rsidP="00AB40C0">
      <w:pPr>
        <w:spacing w:before="0"/>
        <w:jc w:val="left"/>
        <w:rPr>
          <w:rFonts w:ascii="Calibri" w:eastAsia="Times New Roman" w:hAnsi="Calibri" w:cs="Calibri"/>
        </w:rPr>
      </w:pPr>
    </w:p>
    <w:p w14:paraId="59967CEF" w14:textId="77777777" w:rsidR="00AB40C0" w:rsidRPr="00AB40C0" w:rsidRDefault="00AB40C0" w:rsidP="00AB40C0">
      <w:pPr>
        <w:spacing w:before="0"/>
        <w:jc w:val="left"/>
        <w:rPr>
          <w:rFonts w:ascii="Calibri" w:eastAsia="Times New Roman" w:hAnsi="Calibri" w:cs="Calibri"/>
        </w:rPr>
      </w:pPr>
    </w:p>
    <w:p w14:paraId="7D43C0C6" w14:textId="544B17A7"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Project title _____</w:t>
      </w:r>
      <w:r w:rsidR="00957A8A" w:rsidRPr="00957A8A">
        <w:rPr>
          <w:u w:val="single"/>
        </w:rPr>
        <w:t xml:space="preserve"> </w:t>
      </w:r>
      <w:r w:rsidR="00957A8A" w:rsidRPr="00957A8A">
        <w:rPr>
          <w:rFonts w:ascii="Calibri" w:eastAsia="Times New Roman" w:hAnsi="Calibri" w:cs="Calibri"/>
          <w:b/>
          <w:bCs/>
          <w:u w:val="single"/>
        </w:rPr>
        <w:t>LangBuddy: A Study Web App Powered by ChatGPT for EFL learners</w:t>
      </w:r>
      <w:r w:rsidRPr="00AB40C0">
        <w:rPr>
          <w:rFonts w:ascii="Calibri" w:eastAsia="Times New Roman" w:hAnsi="Calibri" w:cs="Calibri"/>
          <w:b/>
          <w:bCs/>
        </w:rPr>
        <w:t>__</w:t>
      </w:r>
    </w:p>
    <w:p w14:paraId="2B4777F9" w14:textId="77777777" w:rsidR="00AB40C0" w:rsidRPr="00AB40C0" w:rsidRDefault="00AB40C0" w:rsidP="00AB40C0">
      <w:pPr>
        <w:spacing w:before="0"/>
        <w:jc w:val="right"/>
        <w:rPr>
          <w:rFonts w:ascii="Calibri" w:eastAsia="Times New Roman" w:hAnsi="Calibri" w:cs="Calibri"/>
          <w:b/>
          <w:bCs/>
        </w:rPr>
      </w:pPr>
    </w:p>
    <w:p w14:paraId="6FD251AA" w14:textId="0D1DA5A0"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s Name   ___</w:t>
      </w:r>
      <w:r w:rsidRPr="00AB40C0">
        <w:rPr>
          <w:rFonts w:ascii="Calibri" w:eastAsia="Times New Roman" w:hAnsi="Calibri" w:cs="Calibri"/>
          <w:b/>
          <w:bCs/>
          <w:u w:val="single"/>
        </w:rPr>
        <w:t>Tiansheng Chen_____________________________</w:t>
      </w:r>
    </w:p>
    <w:p w14:paraId="7293C829" w14:textId="77777777" w:rsidR="00AB40C0" w:rsidRPr="00AB40C0" w:rsidRDefault="00AB40C0" w:rsidP="00AB40C0">
      <w:pPr>
        <w:spacing w:before="0"/>
        <w:jc w:val="right"/>
        <w:rPr>
          <w:rFonts w:ascii="Calibri" w:eastAsia="Times New Roman" w:hAnsi="Calibri" w:cs="Calibri"/>
          <w:b/>
          <w:bCs/>
        </w:rPr>
      </w:pPr>
    </w:p>
    <w:p w14:paraId="2A72D232" w14:textId="7A2FE641"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 Number ____</w:t>
      </w:r>
      <w:r w:rsidRPr="00AB40C0">
        <w:rPr>
          <w:rFonts w:ascii="Calibri" w:eastAsia="Times New Roman" w:hAnsi="Calibri" w:cs="Calibri"/>
          <w:b/>
          <w:bCs/>
          <w:u w:val="single"/>
        </w:rPr>
        <w:t>2807300c_____________________</w:t>
      </w:r>
    </w:p>
    <w:p w14:paraId="11F6810A" w14:textId="77777777" w:rsidR="00AB40C0" w:rsidRPr="00AB40C0" w:rsidRDefault="00AB40C0" w:rsidP="00AB40C0">
      <w:pPr>
        <w:spacing w:before="0"/>
        <w:jc w:val="left"/>
        <w:rPr>
          <w:rFonts w:ascii="Calibri" w:eastAsia="Times New Roman" w:hAnsi="Calibri" w:cs="Calibri"/>
          <w:b/>
          <w:bCs/>
        </w:rPr>
      </w:pPr>
    </w:p>
    <w:p w14:paraId="38C10AF0" w14:textId="42FF524D"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s Signature _____</w:t>
      </w:r>
      <w:r w:rsidRPr="00AB40C0">
        <w:rPr>
          <w:rFonts w:ascii="Calibri" w:eastAsia="Times New Roman" w:hAnsi="Calibri" w:cs="Calibri"/>
          <w:b/>
          <w:bCs/>
          <w:u w:val="single"/>
        </w:rPr>
        <w:t>Tiansheng Chen_________________________</w:t>
      </w:r>
    </w:p>
    <w:p w14:paraId="60CD7CC4" w14:textId="77777777" w:rsidR="00AB40C0" w:rsidRPr="00AB40C0" w:rsidRDefault="00AB40C0" w:rsidP="00AB40C0">
      <w:pPr>
        <w:spacing w:before="0"/>
        <w:jc w:val="right"/>
        <w:rPr>
          <w:rFonts w:ascii="Calibri" w:eastAsia="Times New Roman" w:hAnsi="Calibri" w:cs="Calibri"/>
          <w:b/>
          <w:bCs/>
        </w:rPr>
      </w:pPr>
    </w:p>
    <w:p w14:paraId="46385467" w14:textId="5045B62A"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upervisor’s Signature ______</w:t>
      </w:r>
      <w:r w:rsidRPr="00AB40C0">
        <w:rPr>
          <w:rFonts w:ascii="Segoe UI" w:hAnsi="Segoe UI" w:cs="Segoe UI"/>
          <w:color w:val="252424"/>
          <w:sz w:val="21"/>
          <w:szCs w:val="21"/>
          <w:shd w:val="clear" w:color="auto" w:fill="FFFFFF"/>
        </w:rPr>
        <w:t xml:space="preserve"> </w:t>
      </w:r>
      <w:r w:rsidRPr="00AB40C0">
        <w:rPr>
          <w:rFonts w:ascii="Calibri" w:eastAsia="Times New Roman" w:hAnsi="Calibri" w:cs="Calibri"/>
          <w:b/>
          <w:bCs/>
          <w:u w:val="single"/>
        </w:rPr>
        <w:t>Sham Puthiya Parambath_____________</w:t>
      </w:r>
    </w:p>
    <w:p w14:paraId="7A0ACE27" w14:textId="77777777" w:rsidR="00AB40C0" w:rsidRPr="00AB40C0" w:rsidRDefault="00AB40C0" w:rsidP="00AB40C0">
      <w:pPr>
        <w:spacing w:before="0"/>
        <w:jc w:val="right"/>
        <w:rPr>
          <w:rFonts w:ascii="Calibri" w:eastAsia="Times New Roman" w:hAnsi="Calibri" w:cs="Calibri"/>
          <w:b/>
          <w:bCs/>
        </w:rPr>
      </w:pPr>
    </w:p>
    <w:p w14:paraId="0B93AD1A" w14:textId="56D0B6C7" w:rsidR="00AB40C0" w:rsidRPr="00AB40C0" w:rsidRDefault="00AB40C0" w:rsidP="00AB40C0">
      <w:pPr>
        <w:spacing w:before="0"/>
        <w:jc w:val="right"/>
        <w:rPr>
          <w:rFonts w:ascii="Calibri" w:eastAsia="Times New Roman" w:hAnsi="Calibri" w:cs="Calibri"/>
        </w:rPr>
      </w:pPr>
      <w:r w:rsidRPr="00AB40C0">
        <w:rPr>
          <w:rFonts w:ascii="Calibri" w:eastAsia="Times New Roman" w:hAnsi="Calibri" w:cs="Calibri"/>
          <w:b/>
        </w:rPr>
        <w:t>Date</w:t>
      </w:r>
      <w:r w:rsidRPr="00AB40C0">
        <w:rPr>
          <w:rFonts w:ascii="Calibri" w:eastAsia="Times New Roman" w:hAnsi="Calibri" w:cs="Calibri"/>
        </w:rPr>
        <w:t xml:space="preserve"> __</w:t>
      </w:r>
      <w:r w:rsidRPr="00AB40C0">
        <w:rPr>
          <w:rFonts w:ascii="Calibri" w:eastAsia="Times New Roman" w:hAnsi="Calibri" w:cs="Calibri"/>
          <w:u w:val="single"/>
        </w:rPr>
        <w:t>29/08/2023___________</w:t>
      </w:r>
    </w:p>
    <w:p w14:paraId="0C5D6AC8" w14:textId="4F6B6CDF" w:rsidR="000276BA" w:rsidRPr="00AB40C0" w:rsidRDefault="000276BA">
      <w:pPr>
        <w:spacing w:before="0"/>
        <w:jc w:val="left"/>
      </w:pPr>
    </w:p>
    <w:p w14:paraId="2929A4B5" w14:textId="349A1AF1" w:rsidR="000276BA" w:rsidRPr="000276BA" w:rsidRDefault="000276BA" w:rsidP="009F6F24">
      <w:pPr>
        <w:spacing w:before="0"/>
        <w:jc w:val="left"/>
        <w:rPr>
          <w:lang w:val="en-US"/>
        </w:rPr>
      </w:pPr>
    </w:p>
    <w:sectPr w:rsidR="000276BA" w:rsidRPr="000276BA" w:rsidSect="000276BA">
      <w:type w:val="continuous"/>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C04B34" w14:textId="77777777" w:rsidR="00B333AC" w:rsidRDefault="00B333AC" w:rsidP="004F65C9">
      <w:pPr>
        <w:spacing w:before="0"/>
      </w:pPr>
      <w:r>
        <w:separator/>
      </w:r>
    </w:p>
  </w:endnote>
  <w:endnote w:type="continuationSeparator" w:id="0">
    <w:p w14:paraId="6C462F82" w14:textId="77777777" w:rsidR="00B333AC" w:rsidRDefault="00B333AC"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221DC" w14:textId="77777777" w:rsidR="009812DC" w:rsidRDefault="009812DC"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9812DC" w:rsidRDefault="009812DC">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2873" w14:textId="16E59E47" w:rsidR="009812DC" w:rsidRDefault="009812DC" w:rsidP="004F65C9">
    <w:pPr>
      <w:pStyle w:val="a8"/>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9812DC" w:rsidRDefault="009812DC" w:rsidP="004F65C9">
    <w:pPr>
      <w:pStyle w:val="a8"/>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48E4E39E" w:rsidR="009812DC" w:rsidRDefault="009812DC"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D44DE7">
      <w:rPr>
        <w:rStyle w:val="aa"/>
        <w:noProof/>
      </w:rPr>
      <w:t>14</w:t>
    </w:r>
    <w:r>
      <w:rPr>
        <w:rStyle w:val="aa"/>
      </w:rPr>
      <w:fldChar w:fldCharType="end"/>
    </w:r>
  </w:p>
  <w:p w14:paraId="597C4CA0" w14:textId="77777777" w:rsidR="009812DC" w:rsidRDefault="009812DC"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7F2C09" w14:textId="77777777" w:rsidR="00B333AC" w:rsidRDefault="00B333AC" w:rsidP="004F65C9">
      <w:pPr>
        <w:spacing w:before="0"/>
      </w:pPr>
      <w:r>
        <w:separator/>
      </w:r>
    </w:p>
  </w:footnote>
  <w:footnote w:type="continuationSeparator" w:id="0">
    <w:p w14:paraId="6ACE3D1F" w14:textId="77777777" w:rsidR="00B333AC" w:rsidRDefault="00B333AC"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9370A"/>
    <w:multiLevelType w:val="multilevel"/>
    <w:tmpl w:val="910A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0665ED7"/>
    <w:multiLevelType w:val="multilevel"/>
    <w:tmpl w:val="5F9A0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BEB2FCD"/>
    <w:multiLevelType w:val="multilevel"/>
    <w:tmpl w:val="F3409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D602A9B"/>
    <w:multiLevelType w:val="multilevel"/>
    <w:tmpl w:val="8834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8944DBA"/>
    <w:multiLevelType w:val="multilevel"/>
    <w:tmpl w:val="627EE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2550A0B"/>
    <w:multiLevelType w:val="hybridMultilevel"/>
    <w:tmpl w:val="FBE88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197830"/>
    <w:multiLevelType w:val="multilevel"/>
    <w:tmpl w:val="3372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0ED6353"/>
    <w:multiLevelType w:val="hybridMultilevel"/>
    <w:tmpl w:val="A7C813E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6B265986"/>
    <w:multiLevelType w:val="hybridMultilevel"/>
    <w:tmpl w:val="48789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316E33"/>
    <w:multiLevelType w:val="multilevel"/>
    <w:tmpl w:val="CBAAC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2145"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2" w15:restartNumberingAfterBreak="0">
    <w:nsid w:val="6E1737E8"/>
    <w:multiLevelType w:val="hybridMultilevel"/>
    <w:tmpl w:val="E0E44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5267F8"/>
    <w:multiLevelType w:val="multilevel"/>
    <w:tmpl w:val="D1067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4F36B05"/>
    <w:multiLevelType w:val="multilevel"/>
    <w:tmpl w:val="F2486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7140206"/>
    <w:multiLevelType w:val="multilevel"/>
    <w:tmpl w:val="C0FAE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F081ACB"/>
    <w:multiLevelType w:val="hybridMultilevel"/>
    <w:tmpl w:val="39A61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F82766A"/>
    <w:multiLevelType w:val="hybridMultilevel"/>
    <w:tmpl w:val="0CB6F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4"/>
  </w:num>
  <w:num w:numId="4">
    <w:abstractNumId w:val="0"/>
  </w:num>
  <w:num w:numId="5">
    <w:abstractNumId w:val="3"/>
  </w:num>
  <w:num w:numId="6">
    <w:abstractNumId w:val="6"/>
  </w:num>
  <w:num w:numId="7">
    <w:abstractNumId w:val="2"/>
  </w:num>
  <w:num w:numId="8">
    <w:abstractNumId w:val="10"/>
  </w:num>
  <w:num w:numId="9">
    <w:abstractNumId w:val="9"/>
  </w:num>
  <w:num w:numId="10">
    <w:abstractNumId w:val="16"/>
  </w:num>
  <w:num w:numId="11">
    <w:abstractNumId w:val="5"/>
  </w:num>
  <w:num w:numId="12">
    <w:abstractNumId w:val="12"/>
  </w:num>
  <w:num w:numId="13">
    <w:abstractNumId w:val="13"/>
  </w:num>
  <w:num w:numId="14">
    <w:abstractNumId w:val="14"/>
  </w:num>
  <w:num w:numId="15">
    <w:abstractNumId w:val="15"/>
  </w:num>
  <w:num w:numId="16">
    <w:abstractNumId w:val="1"/>
  </w:num>
  <w:num w:numId="17">
    <w:abstractNumId w:val="17"/>
  </w:num>
  <w:num w:numId="18">
    <w:abstractNumId w:val="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0279"/>
    <w:rsid w:val="000028FB"/>
    <w:rsid w:val="000122EF"/>
    <w:rsid w:val="000276BA"/>
    <w:rsid w:val="0003284B"/>
    <w:rsid w:val="0003361A"/>
    <w:rsid w:val="000418FE"/>
    <w:rsid w:val="0004679E"/>
    <w:rsid w:val="00052ACE"/>
    <w:rsid w:val="0005595F"/>
    <w:rsid w:val="00057043"/>
    <w:rsid w:val="000732AF"/>
    <w:rsid w:val="000B5C80"/>
    <w:rsid w:val="000E4DEC"/>
    <w:rsid w:val="000F3BA4"/>
    <w:rsid w:val="000F54BA"/>
    <w:rsid w:val="001143D9"/>
    <w:rsid w:val="00121747"/>
    <w:rsid w:val="00123AE7"/>
    <w:rsid w:val="00130370"/>
    <w:rsid w:val="00136A19"/>
    <w:rsid w:val="00144B5F"/>
    <w:rsid w:val="00147F45"/>
    <w:rsid w:val="00153D8D"/>
    <w:rsid w:val="00154565"/>
    <w:rsid w:val="00162783"/>
    <w:rsid w:val="001656FE"/>
    <w:rsid w:val="00165A28"/>
    <w:rsid w:val="00165D86"/>
    <w:rsid w:val="00170370"/>
    <w:rsid w:val="00182AD6"/>
    <w:rsid w:val="001831AD"/>
    <w:rsid w:val="001A4A04"/>
    <w:rsid w:val="001B6677"/>
    <w:rsid w:val="001D1E21"/>
    <w:rsid w:val="001D63B4"/>
    <w:rsid w:val="001D7836"/>
    <w:rsid w:val="001E50B0"/>
    <w:rsid w:val="001F22A7"/>
    <w:rsid w:val="001F3FC3"/>
    <w:rsid w:val="002072B9"/>
    <w:rsid w:val="00226739"/>
    <w:rsid w:val="00233EAC"/>
    <w:rsid w:val="00234621"/>
    <w:rsid w:val="00236A1F"/>
    <w:rsid w:val="00237663"/>
    <w:rsid w:val="00241528"/>
    <w:rsid w:val="002424F5"/>
    <w:rsid w:val="00247D9F"/>
    <w:rsid w:val="00263D2A"/>
    <w:rsid w:val="002660D8"/>
    <w:rsid w:val="00266A9F"/>
    <w:rsid w:val="00267CB4"/>
    <w:rsid w:val="0027494C"/>
    <w:rsid w:val="002766CD"/>
    <w:rsid w:val="002857E3"/>
    <w:rsid w:val="002858C1"/>
    <w:rsid w:val="00287EBA"/>
    <w:rsid w:val="00290035"/>
    <w:rsid w:val="002914D4"/>
    <w:rsid w:val="00292419"/>
    <w:rsid w:val="002B5644"/>
    <w:rsid w:val="002C0C78"/>
    <w:rsid w:val="002C30A6"/>
    <w:rsid w:val="002C73A6"/>
    <w:rsid w:val="002E4AB3"/>
    <w:rsid w:val="002F7E36"/>
    <w:rsid w:val="00303F94"/>
    <w:rsid w:val="00310112"/>
    <w:rsid w:val="00310461"/>
    <w:rsid w:val="00341E36"/>
    <w:rsid w:val="00350A22"/>
    <w:rsid w:val="00352288"/>
    <w:rsid w:val="0035246D"/>
    <w:rsid w:val="0035443C"/>
    <w:rsid w:val="00367B4A"/>
    <w:rsid w:val="00367C32"/>
    <w:rsid w:val="00370185"/>
    <w:rsid w:val="003715FF"/>
    <w:rsid w:val="00377491"/>
    <w:rsid w:val="00384669"/>
    <w:rsid w:val="003959A6"/>
    <w:rsid w:val="003B78BD"/>
    <w:rsid w:val="003C50D8"/>
    <w:rsid w:val="003C7525"/>
    <w:rsid w:val="003D0DE9"/>
    <w:rsid w:val="003D1B57"/>
    <w:rsid w:val="003D5D82"/>
    <w:rsid w:val="003E13C9"/>
    <w:rsid w:val="003F3EE5"/>
    <w:rsid w:val="003F6BA5"/>
    <w:rsid w:val="004054EE"/>
    <w:rsid w:val="00414E91"/>
    <w:rsid w:val="00424BB8"/>
    <w:rsid w:val="00434E61"/>
    <w:rsid w:val="004427E2"/>
    <w:rsid w:val="00443A3D"/>
    <w:rsid w:val="00446628"/>
    <w:rsid w:val="00451EDA"/>
    <w:rsid w:val="00465DBC"/>
    <w:rsid w:val="00475F74"/>
    <w:rsid w:val="0047770E"/>
    <w:rsid w:val="00477E87"/>
    <w:rsid w:val="004821A7"/>
    <w:rsid w:val="00486CFE"/>
    <w:rsid w:val="0049081D"/>
    <w:rsid w:val="0049147A"/>
    <w:rsid w:val="0049753B"/>
    <w:rsid w:val="004A5A95"/>
    <w:rsid w:val="004B1722"/>
    <w:rsid w:val="004C0D93"/>
    <w:rsid w:val="004C7BDC"/>
    <w:rsid w:val="004D1AA1"/>
    <w:rsid w:val="004E1073"/>
    <w:rsid w:val="004E5DDE"/>
    <w:rsid w:val="004F65C9"/>
    <w:rsid w:val="00503AFF"/>
    <w:rsid w:val="0051498C"/>
    <w:rsid w:val="005173A1"/>
    <w:rsid w:val="00520A3D"/>
    <w:rsid w:val="00527F57"/>
    <w:rsid w:val="00530753"/>
    <w:rsid w:val="005328C1"/>
    <w:rsid w:val="00536C57"/>
    <w:rsid w:val="00547123"/>
    <w:rsid w:val="00551F29"/>
    <w:rsid w:val="00556FFC"/>
    <w:rsid w:val="005657E6"/>
    <w:rsid w:val="00567457"/>
    <w:rsid w:val="0057632C"/>
    <w:rsid w:val="0058276D"/>
    <w:rsid w:val="00594544"/>
    <w:rsid w:val="005956EF"/>
    <w:rsid w:val="00596AD8"/>
    <w:rsid w:val="00596D43"/>
    <w:rsid w:val="00597AF9"/>
    <w:rsid w:val="005A46AC"/>
    <w:rsid w:val="005B2408"/>
    <w:rsid w:val="005B55FC"/>
    <w:rsid w:val="005C0A1D"/>
    <w:rsid w:val="005C29D9"/>
    <w:rsid w:val="005C3838"/>
    <w:rsid w:val="005D7B4E"/>
    <w:rsid w:val="005E02E0"/>
    <w:rsid w:val="005E0892"/>
    <w:rsid w:val="005E3085"/>
    <w:rsid w:val="00600368"/>
    <w:rsid w:val="00600608"/>
    <w:rsid w:val="00601664"/>
    <w:rsid w:val="00611CC0"/>
    <w:rsid w:val="00613076"/>
    <w:rsid w:val="00617F14"/>
    <w:rsid w:val="00632BF0"/>
    <w:rsid w:val="0064030A"/>
    <w:rsid w:val="00641064"/>
    <w:rsid w:val="00644757"/>
    <w:rsid w:val="00644885"/>
    <w:rsid w:val="006458D8"/>
    <w:rsid w:val="00645E4F"/>
    <w:rsid w:val="006472A1"/>
    <w:rsid w:val="00647509"/>
    <w:rsid w:val="006522CC"/>
    <w:rsid w:val="006557AC"/>
    <w:rsid w:val="00655B00"/>
    <w:rsid w:val="006571A1"/>
    <w:rsid w:val="006630CC"/>
    <w:rsid w:val="00663D02"/>
    <w:rsid w:val="006719D4"/>
    <w:rsid w:val="00676817"/>
    <w:rsid w:val="00695330"/>
    <w:rsid w:val="006B038F"/>
    <w:rsid w:val="006F1636"/>
    <w:rsid w:val="006F37D3"/>
    <w:rsid w:val="006F529C"/>
    <w:rsid w:val="0070046D"/>
    <w:rsid w:val="0071042D"/>
    <w:rsid w:val="00730C4A"/>
    <w:rsid w:val="007419BF"/>
    <w:rsid w:val="00746802"/>
    <w:rsid w:val="0075041B"/>
    <w:rsid w:val="00751587"/>
    <w:rsid w:val="007725A2"/>
    <w:rsid w:val="0079487E"/>
    <w:rsid w:val="007A3EFF"/>
    <w:rsid w:val="007A781C"/>
    <w:rsid w:val="007B7A78"/>
    <w:rsid w:val="007C5F58"/>
    <w:rsid w:val="007C713A"/>
    <w:rsid w:val="007E6617"/>
    <w:rsid w:val="007F34F9"/>
    <w:rsid w:val="007F4DF9"/>
    <w:rsid w:val="00813843"/>
    <w:rsid w:val="008170C9"/>
    <w:rsid w:val="00830A8D"/>
    <w:rsid w:val="00834C39"/>
    <w:rsid w:val="00835FFA"/>
    <w:rsid w:val="00844F57"/>
    <w:rsid w:val="00845316"/>
    <w:rsid w:val="008521D5"/>
    <w:rsid w:val="0085298D"/>
    <w:rsid w:val="00853D5C"/>
    <w:rsid w:val="008659F6"/>
    <w:rsid w:val="0086631B"/>
    <w:rsid w:val="00870ABD"/>
    <w:rsid w:val="0089402A"/>
    <w:rsid w:val="008A3361"/>
    <w:rsid w:val="008A61FF"/>
    <w:rsid w:val="008B6CA7"/>
    <w:rsid w:val="008C62C5"/>
    <w:rsid w:val="008C6463"/>
    <w:rsid w:val="008D343F"/>
    <w:rsid w:val="008D4623"/>
    <w:rsid w:val="008D6B78"/>
    <w:rsid w:val="008D6F84"/>
    <w:rsid w:val="008E25CA"/>
    <w:rsid w:val="008E73BC"/>
    <w:rsid w:val="008F261D"/>
    <w:rsid w:val="008F5EE9"/>
    <w:rsid w:val="0091562F"/>
    <w:rsid w:val="00916607"/>
    <w:rsid w:val="00916DCD"/>
    <w:rsid w:val="009232A9"/>
    <w:rsid w:val="009233BA"/>
    <w:rsid w:val="00923DD1"/>
    <w:rsid w:val="00936C42"/>
    <w:rsid w:val="0094119B"/>
    <w:rsid w:val="00941791"/>
    <w:rsid w:val="0094420D"/>
    <w:rsid w:val="00945AEC"/>
    <w:rsid w:val="00957A8A"/>
    <w:rsid w:val="00964242"/>
    <w:rsid w:val="00971E87"/>
    <w:rsid w:val="00973815"/>
    <w:rsid w:val="00974183"/>
    <w:rsid w:val="009812DC"/>
    <w:rsid w:val="00981AF2"/>
    <w:rsid w:val="00990DFF"/>
    <w:rsid w:val="00996B8C"/>
    <w:rsid w:val="009A4BA7"/>
    <w:rsid w:val="009A4D13"/>
    <w:rsid w:val="009A5718"/>
    <w:rsid w:val="009B0B41"/>
    <w:rsid w:val="009B0B5A"/>
    <w:rsid w:val="009B462B"/>
    <w:rsid w:val="009B6928"/>
    <w:rsid w:val="009B7E33"/>
    <w:rsid w:val="009C5DE5"/>
    <w:rsid w:val="009C6A3C"/>
    <w:rsid w:val="009D606D"/>
    <w:rsid w:val="009F1D93"/>
    <w:rsid w:val="009F6F24"/>
    <w:rsid w:val="009F7231"/>
    <w:rsid w:val="00A2060C"/>
    <w:rsid w:val="00A21375"/>
    <w:rsid w:val="00A237C6"/>
    <w:rsid w:val="00A267BD"/>
    <w:rsid w:val="00A30886"/>
    <w:rsid w:val="00A320FB"/>
    <w:rsid w:val="00A34392"/>
    <w:rsid w:val="00A43B71"/>
    <w:rsid w:val="00A529A5"/>
    <w:rsid w:val="00A90B2A"/>
    <w:rsid w:val="00A92693"/>
    <w:rsid w:val="00A934F2"/>
    <w:rsid w:val="00A93AE3"/>
    <w:rsid w:val="00A94EA2"/>
    <w:rsid w:val="00AA2654"/>
    <w:rsid w:val="00AA3837"/>
    <w:rsid w:val="00AB387C"/>
    <w:rsid w:val="00AB40C0"/>
    <w:rsid w:val="00AB561A"/>
    <w:rsid w:val="00AB74CD"/>
    <w:rsid w:val="00AC658C"/>
    <w:rsid w:val="00AD5C18"/>
    <w:rsid w:val="00AE0887"/>
    <w:rsid w:val="00AE315A"/>
    <w:rsid w:val="00AE6BD7"/>
    <w:rsid w:val="00AF060F"/>
    <w:rsid w:val="00B02EF3"/>
    <w:rsid w:val="00B23A22"/>
    <w:rsid w:val="00B306AF"/>
    <w:rsid w:val="00B333AC"/>
    <w:rsid w:val="00B33724"/>
    <w:rsid w:val="00B36B57"/>
    <w:rsid w:val="00B4366A"/>
    <w:rsid w:val="00B476EB"/>
    <w:rsid w:val="00B559B1"/>
    <w:rsid w:val="00B60FA6"/>
    <w:rsid w:val="00B64636"/>
    <w:rsid w:val="00B84892"/>
    <w:rsid w:val="00B84F89"/>
    <w:rsid w:val="00B851C0"/>
    <w:rsid w:val="00BB01C3"/>
    <w:rsid w:val="00BC33FF"/>
    <w:rsid w:val="00BD4049"/>
    <w:rsid w:val="00BE2C02"/>
    <w:rsid w:val="00BE5B0B"/>
    <w:rsid w:val="00C07B59"/>
    <w:rsid w:val="00C108E3"/>
    <w:rsid w:val="00C145FE"/>
    <w:rsid w:val="00C178FD"/>
    <w:rsid w:val="00C24491"/>
    <w:rsid w:val="00C41684"/>
    <w:rsid w:val="00C44420"/>
    <w:rsid w:val="00C50DD9"/>
    <w:rsid w:val="00C671D1"/>
    <w:rsid w:val="00C7160E"/>
    <w:rsid w:val="00C76889"/>
    <w:rsid w:val="00C83E1F"/>
    <w:rsid w:val="00C9395F"/>
    <w:rsid w:val="00C96FBF"/>
    <w:rsid w:val="00CA23E1"/>
    <w:rsid w:val="00CB0A72"/>
    <w:rsid w:val="00CB5EBB"/>
    <w:rsid w:val="00CC16C4"/>
    <w:rsid w:val="00CD5A07"/>
    <w:rsid w:val="00CE4B59"/>
    <w:rsid w:val="00CF10CF"/>
    <w:rsid w:val="00D01157"/>
    <w:rsid w:val="00D060E8"/>
    <w:rsid w:val="00D076F9"/>
    <w:rsid w:val="00D13E60"/>
    <w:rsid w:val="00D157CD"/>
    <w:rsid w:val="00D2433A"/>
    <w:rsid w:val="00D306EC"/>
    <w:rsid w:val="00D33BD7"/>
    <w:rsid w:val="00D36426"/>
    <w:rsid w:val="00D414E5"/>
    <w:rsid w:val="00D44DE7"/>
    <w:rsid w:val="00D62678"/>
    <w:rsid w:val="00D75477"/>
    <w:rsid w:val="00D819B4"/>
    <w:rsid w:val="00D930CE"/>
    <w:rsid w:val="00D947DA"/>
    <w:rsid w:val="00D95EAE"/>
    <w:rsid w:val="00DB19B2"/>
    <w:rsid w:val="00DB4C8E"/>
    <w:rsid w:val="00DB6939"/>
    <w:rsid w:val="00DB78D1"/>
    <w:rsid w:val="00DC482C"/>
    <w:rsid w:val="00DC6226"/>
    <w:rsid w:val="00DC7750"/>
    <w:rsid w:val="00DD13A8"/>
    <w:rsid w:val="00DD3CF2"/>
    <w:rsid w:val="00DD5587"/>
    <w:rsid w:val="00DE0532"/>
    <w:rsid w:val="00DE262E"/>
    <w:rsid w:val="00DE5BAB"/>
    <w:rsid w:val="00DF2052"/>
    <w:rsid w:val="00DF74EA"/>
    <w:rsid w:val="00E053A9"/>
    <w:rsid w:val="00E058F4"/>
    <w:rsid w:val="00E06154"/>
    <w:rsid w:val="00E0758D"/>
    <w:rsid w:val="00E07749"/>
    <w:rsid w:val="00E11079"/>
    <w:rsid w:val="00E16DDF"/>
    <w:rsid w:val="00E22856"/>
    <w:rsid w:val="00E23E87"/>
    <w:rsid w:val="00E3194F"/>
    <w:rsid w:val="00E37976"/>
    <w:rsid w:val="00E5035C"/>
    <w:rsid w:val="00E541F1"/>
    <w:rsid w:val="00E56A2D"/>
    <w:rsid w:val="00E6012D"/>
    <w:rsid w:val="00E73BE9"/>
    <w:rsid w:val="00E772C8"/>
    <w:rsid w:val="00E81549"/>
    <w:rsid w:val="00E81C73"/>
    <w:rsid w:val="00E830E6"/>
    <w:rsid w:val="00E940A5"/>
    <w:rsid w:val="00EB2712"/>
    <w:rsid w:val="00EB3C0E"/>
    <w:rsid w:val="00EB3D44"/>
    <w:rsid w:val="00EB50DA"/>
    <w:rsid w:val="00EB6D36"/>
    <w:rsid w:val="00EC512D"/>
    <w:rsid w:val="00ED30A1"/>
    <w:rsid w:val="00EE5614"/>
    <w:rsid w:val="00EE7E7D"/>
    <w:rsid w:val="00EF7821"/>
    <w:rsid w:val="00F0152F"/>
    <w:rsid w:val="00F01A35"/>
    <w:rsid w:val="00F04B1F"/>
    <w:rsid w:val="00F149B2"/>
    <w:rsid w:val="00F15A0E"/>
    <w:rsid w:val="00F17800"/>
    <w:rsid w:val="00F2778A"/>
    <w:rsid w:val="00F324D0"/>
    <w:rsid w:val="00F33AA4"/>
    <w:rsid w:val="00F35D8E"/>
    <w:rsid w:val="00F533CD"/>
    <w:rsid w:val="00F70037"/>
    <w:rsid w:val="00F72F7C"/>
    <w:rsid w:val="00F73D0F"/>
    <w:rsid w:val="00F76445"/>
    <w:rsid w:val="00F81A08"/>
    <w:rsid w:val="00F82CE8"/>
    <w:rsid w:val="00F91BF8"/>
    <w:rsid w:val="00FA1BE2"/>
    <w:rsid w:val="00FA5945"/>
    <w:rsid w:val="00FA5C40"/>
    <w:rsid w:val="00FB4CF4"/>
    <w:rsid w:val="00FC700B"/>
    <w:rsid w:val="00FF26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2049"/>
    <o:shapelayout v:ext="edit">
      <o:idmap v:ext="edit" data="1"/>
    </o:shapelayout>
  </w:shapeDefaults>
  <w:decimalSymbol w:val="."/>
  <w:listSeparator w:val=","/>
  <w14:docId w14:val="1F063F77"/>
  <w14:defaultImageDpi w14:val="30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lang w:val="en-GB"/>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1"/>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1"/>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lang w:val="en-GB"/>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lang w:val="en-GB"/>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lang w:val="en-GB"/>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lang w:val="en-GB"/>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lang w:val="en-GB"/>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lang w:val="en-GB"/>
    </w:rPr>
  </w:style>
  <w:style w:type="character" w:customStyle="1" w:styleId="70">
    <w:name w:val="标题 7 字符"/>
    <w:basedOn w:val="a1"/>
    <w:link w:val="7"/>
    <w:uiPriority w:val="9"/>
    <w:rsid w:val="00530753"/>
    <w:rPr>
      <w:rFonts w:ascii="Century Schoolbook" w:hAnsi="Century Schoolbook"/>
      <w:sz w:val="26"/>
      <w:szCs w:val="26"/>
      <w:lang w:val="en-GB"/>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lang w:val="en-GB"/>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lang w:val="en-GB"/>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1"/>
    <w:uiPriority w:val="99"/>
    <w:unhideWhenUsed/>
    <w:rsid w:val="00A34392"/>
    <w:rPr>
      <w:color w:val="0000FF" w:themeColor="hyperlink"/>
      <w:u w:val="single"/>
    </w:rPr>
  </w:style>
  <w:style w:type="paragraph" w:styleId="HTML">
    <w:name w:val="HTML Preformatted"/>
    <w:basedOn w:val="a"/>
    <w:link w:val="HTML0"/>
    <w:uiPriority w:val="99"/>
    <w:semiHidden/>
    <w:unhideWhenUsed/>
    <w:rsid w:val="00E23E87"/>
    <w:pPr>
      <w:spacing w:before="0"/>
    </w:pPr>
    <w:rPr>
      <w:rFonts w:ascii="Consolas" w:hAnsi="Consolas"/>
      <w:sz w:val="20"/>
      <w:szCs w:val="20"/>
    </w:rPr>
  </w:style>
  <w:style w:type="character" w:customStyle="1" w:styleId="HTML0">
    <w:name w:val="HTML 预设格式 字符"/>
    <w:basedOn w:val="a1"/>
    <w:link w:val="HTML"/>
    <w:uiPriority w:val="99"/>
    <w:semiHidden/>
    <w:rsid w:val="00E23E87"/>
    <w:rPr>
      <w:rFonts w:ascii="Consolas" w:hAnsi="Consolas"/>
      <w:sz w:val="20"/>
      <w:szCs w:val="20"/>
      <w:lang w:val="en-GB"/>
    </w:rPr>
  </w:style>
  <w:style w:type="paragraph" w:styleId="af">
    <w:name w:val="Bibliography"/>
    <w:basedOn w:val="a"/>
    <w:next w:val="a"/>
    <w:uiPriority w:val="37"/>
    <w:unhideWhenUsed/>
    <w:rsid w:val="00A92693"/>
    <w:pPr>
      <w:spacing w:after="240"/>
    </w:pPr>
  </w:style>
  <w:style w:type="paragraph" w:styleId="22">
    <w:name w:val="Body Text 2"/>
    <w:basedOn w:val="a"/>
    <w:link w:val="23"/>
    <w:uiPriority w:val="99"/>
    <w:semiHidden/>
    <w:unhideWhenUsed/>
    <w:rsid w:val="00AB40C0"/>
    <w:pPr>
      <w:spacing w:after="120" w:line="480" w:lineRule="auto"/>
    </w:pPr>
  </w:style>
  <w:style w:type="character" w:customStyle="1" w:styleId="23">
    <w:name w:val="正文文本 2 字符"/>
    <w:basedOn w:val="a1"/>
    <w:link w:val="22"/>
    <w:uiPriority w:val="99"/>
    <w:semiHidden/>
    <w:rsid w:val="00AB40C0"/>
    <w:rPr>
      <w:rFonts w:ascii="Century Schoolbook" w:hAnsi="Century Schoolbook"/>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06829">
      <w:bodyDiv w:val="1"/>
      <w:marLeft w:val="0"/>
      <w:marRight w:val="0"/>
      <w:marTop w:val="0"/>
      <w:marBottom w:val="0"/>
      <w:divBdr>
        <w:top w:val="none" w:sz="0" w:space="0" w:color="auto"/>
        <w:left w:val="none" w:sz="0" w:space="0" w:color="auto"/>
        <w:bottom w:val="none" w:sz="0" w:space="0" w:color="auto"/>
        <w:right w:val="none" w:sz="0" w:space="0" w:color="auto"/>
      </w:divBdr>
      <w:divsChild>
        <w:div w:id="386345085">
          <w:marLeft w:val="0"/>
          <w:marRight w:val="240"/>
          <w:marTop w:val="0"/>
          <w:marBottom w:val="0"/>
          <w:divBdr>
            <w:top w:val="none" w:sz="0" w:space="0" w:color="auto"/>
            <w:left w:val="none" w:sz="0" w:space="0" w:color="auto"/>
            <w:bottom w:val="none" w:sz="0" w:space="0" w:color="auto"/>
            <w:right w:val="none" w:sz="0" w:space="0" w:color="auto"/>
          </w:divBdr>
          <w:divsChild>
            <w:div w:id="95103940">
              <w:marLeft w:val="0"/>
              <w:marRight w:val="0"/>
              <w:marTop w:val="0"/>
              <w:marBottom w:val="0"/>
              <w:divBdr>
                <w:top w:val="none" w:sz="0" w:space="0" w:color="auto"/>
                <w:left w:val="none" w:sz="0" w:space="0" w:color="auto"/>
                <w:bottom w:val="none" w:sz="0" w:space="0" w:color="auto"/>
                <w:right w:val="none" w:sz="0" w:space="0" w:color="auto"/>
              </w:divBdr>
              <w:divsChild>
                <w:div w:id="796220543">
                  <w:marLeft w:val="0"/>
                  <w:marRight w:val="0"/>
                  <w:marTop w:val="0"/>
                  <w:marBottom w:val="0"/>
                  <w:divBdr>
                    <w:top w:val="none" w:sz="0" w:space="0" w:color="auto"/>
                    <w:left w:val="none" w:sz="0" w:space="0" w:color="auto"/>
                    <w:bottom w:val="none" w:sz="0" w:space="0" w:color="auto"/>
                    <w:right w:val="none" w:sz="0" w:space="0" w:color="auto"/>
                  </w:divBdr>
                  <w:divsChild>
                    <w:div w:id="948389634">
                      <w:marLeft w:val="0"/>
                      <w:marRight w:val="0"/>
                      <w:marTop w:val="0"/>
                      <w:marBottom w:val="0"/>
                      <w:divBdr>
                        <w:top w:val="none" w:sz="0" w:space="0" w:color="auto"/>
                        <w:left w:val="none" w:sz="0" w:space="0" w:color="auto"/>
                        <w:bottom w:val="none" w:sz="0" w:space="0" w:color="auto"/>
                        <w:right w:val="none" w:sz="0" w:space="0" w:color="auto"/>
                      </w:divBdr>
                      <w:divsChild>
                        <w:div w:id="2096321453">
                          <w:marLeft w:val="0"/>
                          <w:marRight w:val="0"/>
                          <w:marTop w:val="0"/>
                          <w:marBottom w:val="0"/>
                          <w:divBdr>
                            <w:top w:val="none" w:sz="0" w:space="0" w:color="auto"/>
                            <w:left w:val="none" w:sz="0" w:space="0" w:color="auto"/>
                            <w:bottom w:val="none" w:sz="0" w:space="0" w:color="auto"/>
                            <w:right w:val="none" w:sz="0" w:space="0" w:color="auto"/>
                          </w:divBdr>
                          <w:divsChild>
                            <w:div w:id="1639873748">
                              <w:marLeft w:val="0"/>
                              <w:marRight w:val="0"/>
                              <w:marTop w:val="0"/>
                              <w:marBottom w:val="0"/>
                              <w:divBdr>
                                <w:top w:val="none" w:sz="0" w:space="0" w:color="auto"/>
                                <w:left w:val="none" w:sz="0" w:space="0" w:color="auto"/>
                                <w:bottom w:val="none" w:sz="0" w:space="0" w:color="auto"/>
                                <w:right w:val="none" w:sz="0" w:space="0" w:color="auto"/>
                              </w:divBdr>
                              <w:divsChild>
                                <w:div w:id="12297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841745">
      <w:bodyDiv w:val="1"/>
      <w:marLeft w:val="0"/>
      <w:marRight w:val="0"/>
      <w:marTop w:val="0"/>
      <w:marBottom w:val="0"/>
      <w:divBdr>
        <w:top w:val="none" w:sz="0" w:space="0" w:color="auto"/>
        <w:left w:val="none" w:sz="0" w:space="0" w:color="auto"/>
        <w:bottom w:val="none" w:sz="0" w:space="0" w:color="auto"/>
        <w:right w:val="none" w:sz="0" w:space="0" w:color="auto"/>
      </w:divBdr>
    </w:div>
    <w:div w:id="282810901">
      <w:bodyDiv w:val="1"/>
      <w:marLeft w:val="0"/>
      <w:marRight w:val="0"/>
      <w:marTop w:val="0"/>
      <w:marBottom w:val="0"/>
      <w:divBdr>
        <w:top w:val="none" w:sz="0" w:space="0" w:color="auto"/>
        <w:left w:val="none" w:sz="0" w:space="0" w:color="auto"/>
        <w:bottom w:val="none" w:sz="0" w:space="0" w:color="auto"/>
        <w:right w:val="none" w:sz="0" w:space="0" w:color="auto"/>
      </w:divBdr>
      <w:divsChild>
        <w:div w:id="1362247738">
          <w:marLeft w:val="0"/>
          <w:marRight w:val="0"/>
          <w:marTop w:val="0"/>
          <w:marBottom w:val="0"/>
          <w:divBdr>
            <w:top w:val="none" w:sz="0" w:space="0" w:color="auto"/>
            <w:left w:val="none" w:sz="0" w:space="0" w:color="auto"/>
            <w:bottom w:val="none" w:sz="0" w:space="0" w:color="auto"/>
            <w:right w:val="none" w:sz="0" w:space="0" w:color="auto"/>
          </w:divBdr>
          <w:divsChild>
            <w:div w:id="8715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094830">
      <w:bodyDiv w:val="1"/>
      <w:marLeft w:val="0"/>
      <w:marRight w:val="0"/>
      <w:marTop w:val="0"/>
      <w:marBottom w:val="0"/>
      <w:divBdr>
        <w:top w:val="none" w:sz="0" w:space="0" w:color="auto"/>
        <w:left w:val="none" w:sz="0" w:space="0" w:color="auto"/>
        <w:bottom w:val="none" w:sz="0" w:space="0" w:color="auto"/>
        <w:right w:val="none" w:sz="0" w:space="0" w:color="auto"/>
      </w:divBdr>
    </w:div>
    <w:div w:id="455411648">
      <w:bodyDiv w:val="1"/>
      <w:marLeft w:val="0"/>
      <w:marRight w:val="0"/>
      <w:marTop w:val="0"/>
      <w:marBottom w:val="0"/>
      <w:divBdr>
        <w:top w:val="none" w:sz="0" w:space="0" w:color="auto"/>
        <w:left w:val="none" w:sz="0" w:space="0" w:color="auto"/>
        <w:bottom w:val="none" w:sz="0" w:space="0" w:color="auto"/>
        <w:right w:val="none" w:sz="0" w:space="0" w:color="auto"/>
      </w:divBdr>
    </w:div>
    <w:div w:id="466170982">
      <w:bodyDiv w:val="1"/>
      <w:marLeft w:val="0"/>
      <w:marRight w:val="0"/>
      <w:marTop w:val="0"/>
      <w:marBottom w:val="0"/>
      <w:divBdr>
        <w:top w:val="none" w:sz="0" w:space="0" w:color="auto"/>
        <w:left w:val="none" w:sz="0" w:space="0" w:color="auto"/>
        <w:bottom w:val="none" w:sz="0" w:space="0" w:color="auto"/>
        <w:right w:val="none" w:sz="0" w:space="0" w:color="auto"/>
      </w:divBdr>
    </w:div>
    <w:div w:id="474495582">
      <w:bodyDiv w:val="1"/>
      <w:marLeft w:val="0"/>
      <w:marRight w:val="0"/>
      <w:marTop w:val="0"/>
      <w:marBottom w:val="0"/>
      <w:divBdr>
        <w:top w:val="none" w:sz="0" w:space="0" w:color="auto"/>
        <w:left w:val="none" w:sz="0" w:space="0" w:color="auto"/>
        <w:bottom w:val="none" w:sz="0" w:space="0" w:color="auto"/>
        <w:right w:val="none" w:sz="0" w:space="0" w:color="auto"/>
      </w:divBdr>
      <w:divsChild>
        <w:div w:id="221333696">
          <w:marLeft w:val="0"/>
          <w:marRight w:val="0"/>
          <w:marTop w:val="0"/>
          <w:marBottom w:val="0"/>
          <w:divBdr>
            <w:top w:val="none" w:sz="0" w:space="0" w:color="auto"/>
            <w:left w:val="none" w:sz="0" w:space="0" w:color="auto"/>
            <w:bottom w:val="none" w:sz="0" w:space="0" w:color="auto"/>
            <w:right w:val="none" w:sz="0" w:space="0" w:color="auto"/>
          </w:divBdr>
          <w:divsChild>
            <w:div w:id="793671175">
              <w:marLeft w:val="0"/>
              <w:marRight w:val="0"/>
              <w:marTop w:val="0"/>
              <w:marBottom w:val="0"/>
              <w:divBdr>
                <w:top w:val="none" w:sz="0" w:space="0" w:color="auto"/>
                <w:left w:val="none" w:sz="0" w:space="0" w:color="auto"/>
                <w:bottom w:val="none" w:sz="0" w:space="0" w:color="auto"/>
                <w:right w:val="none" w:sz="0" w:space="0" w:color="auto"/>
              </w:divBdr>
            </w:div>
            <w:div w:id="497580444">
              <w:marLeft w:val="0"/>
              <w:marRight w:val="0"/>
              <w:marTop w:val="0"/>
              <w:marBottom w:val="0"/>
              <w:divBdr>
                <w:top w:val="none" w:sz="0" w:space="0" w:color="auto"/>
                <w:left w:val="none" w:sz="0" w:space="0" w:color="auto"/>
                <w:bottom w:val="none" w:sz="0" w:space="0" w:color="auto"/>
                <w:right w:val="none" w:sz="0" w:space="0" w:color="auto"/>
              </w:divBdr>
            </w:div>
            <w:div w:id="8692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506124">
      <w:bodyDiv w:val="1"/>
      <w:marLeft w:val="0"/>
      <w:marRight w:val="0"/>
      <w:marTop w:val="0"/>
      <w:marBottom w:val="0"/>
      <w:divBdr>
        <w:top w:val="none" w:sz="0" w:space="0" w:color="auto"/>
        <w:left w:val="none" w:sz="0" w:space="0" w:color="auto"/>
        <w:bottom w:val="none" w:sz="0" w:space="0" w:color="auto"/>
        <w:right w:val="none" w:sz="0" w:space="0" w:color="auto"/>
      </w:divBdr>
    </w:div>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 w:id="959998699">
      <w:bodyDiv w:val="1"/>
      <w:marLeft w:val="0"/>
      <w:marRight w:val="0"/>
      <w:marTop w:val="0"/>
      <w:marBottom w:val="0"/>
      <w:divBdr>
        <w:top w:val="none" w:sz="0" w:space="0" w:color="auto"/>
        <w:left w:val="none" w:sz="0" w:space="0" w:color="auto"/>
        <w:bottom w:val="none" w:sz="0" w:space="0" w:color="auto"/>
        <w:right w:val="none" w:sz="0" w:space="0" w:color="auto"/>
      </w:divBdr>
      <w:divsChild>
        <w:div w:id="484591816">
          <w:marLeft w:val="0"/>
          <w:marRight w:val="0"/>
          <w:marTop w:val="0"/>
          <w:marBottom w:val="0"/>
          <w:divBdr>
            <w:top w:val="none" w:sz="0" w:space="0" w:color="auto"/>
            <w:left w:val="none" w:sz="0" w:space="0" w:color="auto"/>
            <w:bottom w:val="none" w:sz="0" w:space="0" w:color="auto"/>
            <w:right w:val="none" w:sz="0" w:space="0" w:color="auto"/>
          </w:divBdr>
          <w:divsChild>
            <w:div w:id="942956167">
              <w:marLeft w:val="0"/>
              <w:marRight w:val="0"/>
              <w:marTop w:val="0"/>
              <w:marBottom w:val="0"/>
              <w:divBdr>
                <w:top w:val="none" w:sz="0" w:space="0" w:color="auto"/>
                <w:left w:val="none" w:sz="0" w:space="0" w:color="auto"/>
                <w:bottom w:val="none" w:sz="0" w:space="0" w:color="auto"/>
                <w:right w:val="none" w:sz="0" w:space="0" w:color="auto"/>
              </w:divBdr>
            </w:div>
            <w:div w:id="140656238">
              <w:marLeft w:val="0"/>
              <w:marRight w:val="0"/>
              <w:marTop w:val="0"/>
              <w:marBottom w:val="0"/>
              <w:divBdr>
                <w:top w:val="none" w:sz="0" w:space="0" w:color="auto"/>
                <w:left w:val="none" w:sz="0" w:space="0" w:color="auto"/>
                <w:bottom w:val="none" w:sz="0" w:space="0" w:color="auto"/>
                <w:right w:val="none" w:sz="0" w:space="0" w:color="auto"/>
              </w:divBdr>
            </w:div>
            <w:div w:id="632636072">
              <w:marLeft w:val="0"/>
              <w:marRight w:val="0"/>
              <w:marTop w:val="0"/>
              <w:marBottom w:val="0"/>
              <w:divBdr>
                <w:top w:val="none" w:sz="0" w:space="0" w:color="auto"/>
                <w:left w:val="none" w:sz="0" w:space="0" w:color="auto"/>
                <w:bottom w:val="none" w:sz="0" w:space="0" w:color="auto"/>
                <w:right w:val="none" w:sz="0" w:space="0" w:color="auto"/>
              </w:divBdr>
            </w:div>
            <w:div w:id="1362316690">
              <w:marLeft w:val="0"/>
              <w:marRight w:val="0"/>
              <w:marTop w:val="0"/>
              <w:marBottom w:val="0"/>
              <w:divBdr>
                <w:top w:val="none" w:sz="0" w:space="0" w:color="auto"/>
                <w:left w:val="none" w:sz="0" w:space="0" w:color="auto"/>
                <w:bottom w:val="none" w:sz="0" w:space="0" w:color="auto"/>
                <w:right w:val="none" w:sz="0" w:space="0" w:color="auto"/>
              </w:divBdr>
            </w:div>
            <w:div w:id="2061975182">
              <w:marLeft w:val="0"/>
              <w:marRight w:val="0"/>
              <w:marTop w:val="0"/>
              <w:marBottom w:val="0"/>
              <w:divBdr>
                <w:top w:val="none" w:sz="0" w:space="0" w:color="auto"/>
                <w:left w:val="none" w:sz="0" w:space="0" w:color="auto"/>
                <w:bottom w:val="none" w:sz="0" w:space="0" w:color="auto"/>
                <w:right w:val="none" w:sz="0" w:space="0" w:color="auto"/>
              </w:divBdr>
            </w:div>
            <w:div w:id="2003845964">
              <w:marLeft w:val="0"/>
              <w:marRight w:val="0"/>
              <w:marTop w:val="0"/>
              <w:marBottom w:val="0"/>
              <w:divBdr>
                <w:top w:val="none" w:sz="0" w:space="0" w:color="auto"/>
                <w:left w:val="none" w:sz="0" w:space="0" w:color="auto"/>
                <w:bottom w:val="none" w:sz="0" w:space="0" w:color="auto"/>
                <w:right w:val="none" w:sz="0" w:space="0" w:color="auto"/>
              </w:divBdr>
            </w:div>
            <w:div w:id="1547643852">
              <w:marLeft w:val="0"/>
              <w:marRight w:val="0"/>
              <w:marTop w:val="0"/>
              <w:marBottom w:val="0"/>
              <w:divBdr>
                <w:top w:val="none" w:sz="0" w:space="0" w:color="auto"/>
                <w:left w:val="none" w:sz="0" w:space="0" w:color="auto"/>
                <w:bottom w:val="none" w:sz="0" w:space="0" w:color="auto"/>
                <w:right w:val="none" w:sz="0" w:space="0" w:color="auto"/>
              </w:divBdr>
            </w:div>
            <w:div w:id="1117869633">
              <w:marLeft w:val="0"/>
              <w:marRight w:val="0"/>
              <w:marTop w:val="0"/>
              <w:marBottom w:val="0"/>
              <w:divBdr>
                <w:top w:val="none" w:sz="0" w:space="0" w:color="auto"/>
                <w:left w:val="none" w:sz="0" w:space="0" w:color="auto"/>
                <w:bottom w:val="none" w:sz="0" w:space="0" w:color="auto"/>
                <w:right w:val="none" w:sz="0" w:space="0" w:color="auto"/>
              </w:divBdr>
            </w:div>
            <w:div w:id="264117670">
              <w:marLeft w:val="0"/>
              <w:marRight w:val="0"/>
              <w:marTop w:val="0"/>
              <w:marBottom w:val="0"/>
              <w:divBdr>
                <w:top w:val="none" w:sz="0" w:space="0" w:color="auto"/>
                <w:left w:val="none" w:sz="0" w:space="0" w:color="auto"/>
                <w:bottom w:val="none" w:sz="0" w:space="0" w:color="auto"/>
                <w:right w:val="none" w:sz="0" w:space="0" w:color="auto"/>
              </w:divBdr>
            </w:div>
            <w:div w:id="112289431">
              <w:marLeft w:val="0"/>
              <w:marRight w:val="0"/>
              <w:marTop w:val="0"/>
              <w:marBottom w:val="0"/>
              <w:divBdr>
                <w:top w:val="none" w:sz="0" w:space="0" w:color="auto"/>
                <w:left w:val="none" w:sz="0" w:space="0" w:color="auto"/>
                <w:bottom w:val="none" w:sz="0" w:space="0" w:color="auto"/>
                <w:right w:val="none" w:sz="0" w:space="0" w:color="auto"/>
              </w:divBdr>
            </w:div>
            <w:div w:id="1350714072">
              <w:marLeft w:val="0"/>
              <w:marRight w:val="0"/>
              <w:marTop w:val="0"/>
              <w:marBottom w:val="0"/>
              <w:divBdr>
                <w:top w:val="none" w:sz="0" w:space="0" w:color="auto"/>
                <w:left w:val="none" w:sz="0" w:space="0" w:color="auto"/>
                <w:bottom w:val="none" w:sz="0" w:space="0" w:color="auto"/>
                <w:right w:val="none" w:sz="0" w:space="0" w:color="auto"/>
              </w:divBdr>
            </w:div>
            <w:div w:id="1870801676">
              <w:marLeft w:val="0"/>
              <w:marRight w:val="0"/>
              <w:marTop w:val="0"/>
              <w:marBottom w:val="0"/>
              <w:divBdr>
                <w:top w:val="none" w:sz="0" w:space="0" w:color="auto"/>
                <w:left w:val="none" w:sz="0" w:space="0" w:color="auto"/>
                <w:bottom w:val="none" w:sz="0" w:space="0" w:color="auto"/>
                <w:right w:val="none" w:sz="0" w:space="0" w:color="auto"/>
              </w:divBdr>
            </w:div>
            <w:div w:id="1933858430">
              <w:marLeft w:val="0"/>
              <w:marRight w:val="0"/>
              <w:marTop w:val="0"/>
              <w:marBottom w:val="0"/>
              <w:divBdr>
                <w:top w:val="none" w:sz="0" w:space="0" w:color="auto"/>
                <w:left w:val="none" w:sz="0" w:space="0" w:color="auto"/>
                <w:bottom w:val="none" w:sz="0" w:space="0" w:color="auto"/>
                <w:right w:val="none" w:sz="0" w:space="0" w:color="auto"/>
              </w:divBdr>
            </w:div>
            <w:div w:id="1416904342">
              <w:marLeft w:val="0"/>
              <w:marRight w:val="0"/>
              <w:marTop w:val="0"/>
              <w:marBottom w:val="0"/>
              <w:divBdr>
                <w:top w:val="none" w:sz="0" w:space="0" w:color="auto"/>
                <w:left w:val="none" w:sz="0" w:space="0" w:color="auto"/>
                <w:bottom w:val="none" w:sz="0" w:space="0" w:color="auto"/>
                <w:right w:val="none" w:sz="0" w:space="0" w:color="auto"/>
              </w:divBdr>
            </w:div>
            <w:div w:id="523447543">
              <w:marLeft w:val="0"/>
              <w:marRight w:val="0"/>
              <w:marTop w:val="0"/>
              <w:marBottom w:val="0"/>
              <w:divBdr>
                <w:top w:val="none" w:sz="0" w:space="0" w:color="auto"/>
                <w:left w:val="none" w:sz="0" w:space="0" w:color="auto"/>
                <w:bottom w:val="none" w:sz="0" w:space="0" w:color="auto"/>
                <w:right w:val="none" w:sz="0" w:space="0" w:color="auto"/>
              </w:divBdr>
            </w:div>
            <w:div w:id="78796495">
              <w:marLeft w:val="0"/>
              <w:marRight w:val="0"/>
              <w:marTop w:val="0"/>
              <w:marBottom w:val="0"/>
              <w:divBdr>
                <w:top w:val="none" w:sz="0" w:space="0" w:color="auto"/>
                <w:left w:val="none" w:sz="0" w:space="0" w:color="auto"/>
                <w:bottom w:val="none" w:sz="0" w:space="0" w:color="auto"/>
                <w:right w:val="none" w:sz="0" w:space="0" w:color="auto"/>
              </w:divBdr>
            </w:div>
            <w:div w:id="1691491975">
              <w:marLeft w:val="0"/>
              <w:marRight w:val="0"/>
              <w:marTop w:val="0"/>
              <w:marBottom w:val="0"/>
              <w:divBdr>
                <w:top w:val="none" w:sz="0" w:space="0" w:color="auto"/>
                <w:left w:val="none" w:sz="0" w:space="0" w:color="auto"/>
                <w:bottom w:val="none" w:sz="0" w:space="0" w:color="auto"/>
                <w:right w:val="none" w:sz="0" w:space="0" w:color="auto"/>
              </w:divBdr>
            </w:div>
            <w:div w:id="851065247">
              <w:marLeft w:val="0"/>
              <w:marRight w:val="0"/>
              <w:marTop w:val="0"/>
              <w:marBottom w:val="0"/>
              <w:divBdr>
                <w:top w:val="none" w:sz="0" w:space="0" w:color="auto"/>
                <w:left w:val="none" w:sz="0" w:space="0" w:color="auto"/>
                <w:bottom w:val="none" w:sz="0" w:space="0" w:color="auto"/>
                <w:right w:val="none" w:sz="0" w:space="0" w:color="auto"/>
              </w:divBdr>
            </w:div>
            <w:div w:id="668289199">
              <w:marLeft w:val="0"/>
              <w:marRight w:val="0"/>
              <w:marTop w:val="0"/>
              <w:marBottom w:val="0"/>
              <w:divBdr>
                <w:top w:val="none" w:sz="0" w:space="0" w:color="auto"/>
                <w:left w:val="none" w:sz="0" w:space="0" w:color="auto"/>
                <w:bottom w:val="none" w:sz="0" w:space="0" w:color="auto"/>
                <w:right w:val="none" w:sz="0" w:space="0" w:color="auto"/>
              </w:divBdr>
            </w:div>
            <w:div w:id="1941177165">
              <w:marLeft w:val="0"/>
              <w:marRight w:val="0"/>
              <w:marTop w:val="0"/>
              <w:marBottom w:val="0"/>
              <w:divBdr>
                <w:top w:val="none" w:sz="0" w:space="0" w:color="auto"/>
                <w:left w:val="none" w:sz="0" w:space="0" w:color="auto"/>
                <w:bottom w:val="none" w:sz="0" w:space="0" w:color="auto"/>
                <w:right w:val="none" w:sz="0" w:space="0" w:color="auto"/>
              </w:divBdr>
            </w:div>
            <w:div w:id="1002395459">
              <w:marLeft w:val="0"/>
              <w:marRight w:val="0"/>
              <w:marTop w:val="0"/>
              <w:marBottom w:val="0"/>
              <w:divBdr>
                <w:top w:val="none" w:sz="0" w:space="0" w:color="auto"/>
                <w:left w:val="none" w:sz="0" w:space="0" w:color="auto"/>
                <w:bottom w:val="none" w:sz="0" w:space="0" w:color="auto"/>
                <w:right w:val="none" w:sz="0" w:space="0" w:color="auto"/>
              </w:divBdr>
            </w:div>
            <w:div w:id="1464347698">
              <w:marLeft w:val="0"/>
              <w:marRight w:val="0"/>
              <w:marTop w:val="0"/>
              <w:marBottom w:val="0"/>
              <w:divBdr>
                <w:top w:val="none" w:sz="0" w:space="0" w:color="auto"/>
                <w:left w:val="none" w:sz="0" w:space="0" w:color="auto"/>
                <w:bottom w:val="none" w:sz="0" w:space="0" w:color="auto"/>
                <w:right w:val="none" w:sz="0" w:space="0" w:color="auto"/>
              </w:divBdr>
            </w:div>
            <w:div w:id="469326872">
              <w:marLeft w:val="0"/>
              <w:marRight w:val="0"/>
              <w:marTop w:val="0"/>
              <w:marBottom w:val="0"/>
              <w:divBdr>
                <w:top w:val="none" w:sz="0" w:space="0" w:color="auto"/>
                <w:left w:val="none" w:sz="0" w:space="0" w:color="auto"/>
                <w:bottom w:val="none" w:sz="0" w:space="0" w:color="auto"/>
                <w:right w:val="none" w:sz="0" w:space="0" w:color="auto"/>
              </w:divBdr>
            </w:div>
            <w:div w:id="375277878">
              <w:marLeft w:val="0"/>
              <w:marRight w:val="0"/>
              <w:marTop w:val="0"/>
              <w:marBottom w:val="0"/>
              <w:divBdr>
                <w:top w:val="none" w:sz="0" w:space="0" w:color="auto"/>
                <w:left w:val="none" w:sz="0" w:space="0" w:color="auto"/>
                <w:bottom w:val="none" w:sz="0" w:space="0" w:color="auto"/>
                <w:right w:val="none" w:sz="0" w:space="0" w:color="auto"/>
              </w:divBdr>
            </w:div>
            <w:div w:id="1119452358">
              <w:marLeft w:val="0"/>
              <w:marRight w:val="0"/>
              <w:marTop w:val="0"/>
              <w:marBottom w:val="0"/>
              <w:divBdr>
                <w:top w:val="none" w:sz="0" w:space="0" w:color="auto"/>
                <w:left w:val="none" w:sz="0" w:space="0" w:color="auto"/>
                <w:bottom w:val="none" w:sz="0" w:space="0" w:color="auto"/>
                <w:right w:val="none" w:sz="0" w:space="0" w:color="auto"/>
              </w:divBdr>
            </w:div>
            <w:div w:id="1442534828">
              <w:marLeft w:val="0"/>
              <w:marRight w:val="0"/>
              <w:marTop w:val="0"/>
              <w:marBottom w:val="0"/>
              <w:divBdr>
                <w:top w:val="none" w:sz="0" w:space="0" w:color="auto"/>
                <w:left w:val="none" w:sz="0" w:space="0" w:color="auto"/>
                <w:bottom w:val="none" w:sz="0" w:space="0" w:color="auto"/>
                <w:right w:val="none" w:sz="0" w:space="0" w:color="auto"/>
              </w:divBdr>
            </w:div>
            <w:div w:id="1247761129">
              <w:marLeft w:val="0"/>
              <w:marRight w:val="0"/>
              <w:marTop w:val="0"/>
              <w:marBottom w:val="0"/>
              <w:divBdr>
                <w:top w:val="none" w:sz="0" w:space="0" w:color="auto"/>
                <w:left w:val="none" w:sz="0" w:space="0" w:color="auto"/>
                <w:bottom w:val="none" w:sz="0" w:space="0" w:color="auto"/>
                <w:right w:val="none" w:sz="0" w:space="0" w:color="auto"/>
              </w:divBdr>
            </w:div>
            <w:div w:id="1176725199">
              <w:marLeft w:val="0"/>
              <w:marRight w:val="0"/>
              <w:marTop w:val="0"/>
              <w:marBottom w:val="0"/>
              <w:divBdr>
                <w:top w:val="none" w:sz="0" w:space="0" w:color="auto"/>
                <w:left w:val="none" w:sz="0" w:space="0" w:color="auto"/>
                <w:bottom w:val="none" w:sz="0" w:space="0" w:color="auto"/>
                <w:right w:val="none" w:sz="0" w:space="0" w:color="auto"/>
              </w:divBdr>
            </w:div>
            <w:div w:id="841428628">
              <w:marLeft w:val="0"/>
              <w:marRight w:val="0"/>
              <w:marTop w:val="0"/>
              <w:marBottom w:val="0"/>
              <w:divBdr>
                <w:top w:val="none" w:sz="0" w:space="0" w:color="auto"/>
                <w:left w:val="none" w:sz="0" w:space="0" w:color="auto"/>
                <w:bottom w:val="none" w:sz="0" w:space="0" w:color="auto"/>
                <w:right w:val="none" w:sz="0" w:space="0" w:color="auto"/>
              </w:divBdr>
            </w:div>
            <w:div w:id="1926525812">
              <w:marLeft w:val="0"/>
              <w:marRight w:val="0"/>
              <w:marTop w:val="0"/>
              <w:marBottom w:val="0"/>
              <w:divBdr>
                <w:top w:val="none" w:sz="0" w:space="0" w:color="auto"/>
                <w:left w:val="none" w:sz="0" w:space="0" w:color="auto"/>
                <w:bottom w:val="none" w:sz="0" w:space="0" w:color="auto"/>
                <w:right w:val="none" w:sz="0" w:space="0" w:color="auto"/>
              </w:divBdr>
            </w:div>
            <w:div w:id="1597982601">
              <w:marLeft w:val="0"/>
              <w:marRight w:val="0"/>
              <w:marTop w:val="0"/>
              <w:marBottom w:val="0"/>
              <w:divBdr>
                <w:top w:val="none" w:sz="0" w:space="0" w:color="auto"/>
                <w:left w:val="none" w:sz="0" w:space="0" w:color="auto"/>
                <w:bottom w:val="none" w:sz="0" w:space="0" w:color="auto"/>
                <w:right w:val="none" w:sz="0" w:space="0" w:color="auto"/>
              </w:divBdr>
            </w:div>
            <w:div w:id="2050446739">
              <w:marLeft w:val="0"/>
              <w:marRight w:val="0"/>
              <w:marTop w:val="0"/>
              <w:marBottom w:val="0"/>
              <w:divBdr>
                <w:top w:val="none" w:sz="0" w:space="0" w:color="auto"/>
                <w:left w:val="none" w:sz="0" w:space="0" w:color="auto"/>
                <w:bottom w:val="none" w:sz="0" w:space="0" w:color="auto"/>
                <w:right w:val="none" w:sz="0" w:space="0" w:color="auto"/>
              </w:divBdr>
            </w:div>
            <w:div w:id="2038500125">
              <w:marLeft w:val="0"/>
              <w:marRight w:val="0"/>
              <w:marTop w:val="0"/>
              <w:marBottom w:val="0"/>
              <w:divBdr>
                <w:top w:val="none" w:sz="0" w:space="0" w:color="auto"/>
                <w:left w:val="none" w:sz="0" w:space="0" w:color="auto"/>
                <w:bottom w:val="none" w:sz="0" w:space="0" w:color="auto"/>
                <w:right w:val="none" w:sz="0" w:space="0" w:color="auto"/>
              </w:divBdr>
            </w:div>
            <w:div w:id="1442531794">
              <w:marLeft w:val="0"/>
              <w:marRight w:val="0"/>
              <w:marTop w:val="0"/>
              <w:marBottom w:val="0"/>
              <w:divBdr>
                <w:top w:val="none" w:sz="0" w:space="0" w:color="auto"/>
                <w:left w:val="none" w:sz="0" w:space="0" w:color="auto"/>
                <w:bottom w:val="none" w:sz="0" w:space="0" w:color="auto"/>
                <w:right w:val="none" w:sz="0" w:space="0" w:color="auto"/>
              </w:divBdr>
            </w:div>
            <w:div w:id="338001293">
              <w:marLeft w:val="0"/>
              <w:marRight w:val="0"/>
              <w:marTop w:val="0"/>
              <w:marBottom w:val="0"/>
              <w:divBdr>
                <w:top w:val="none" w:sz="0" w:space="0" w:color="auto"/>
                <w:left w:val="none" w:sz="0" w:space="0" w:color="auto"/>
                <w:bottom w:val="none" w:sz="0" w:space="0" w:color="auto"/>
                <w:right w:val="none" w:sz="0" w:space="0" w:color="auto"/>
              </w:divBdr>
            </w:div>
            <w:div w:id="769736141">
              <w:marLeft w:val="0"/>
              <w:marRight w:val="0"/>
              <w:marTop w:val="0"/>
              <w:marBottom w:val="0"/>
              <w:divBdr>
                <w:top w:val="none" w:sz="0" w:space="0" w:color="auto"/>
                <w:left w:val="none" w:sz="0" w:space="0" w:color="auto"/>
                <w:bottom w:val="none" w:sz="0" w:space="0" w:color="auto"/>
                <w:right w:val="none" w:sz="0" w:space="0" w:color="auto"/>
              </w:divBdr>
            </w:div>
            <w:div w:id="2047364217">
              <w:marLeft w:val="0"/>
              <w:marRight w:val="0"/>
              <w:marTop w:val="0"/>
              <w:marBottom w:val="0"/>
              <w:divBdr>
                <w:top w:val="none" w:sz="0" w:space="0" w:color="auto"/>
                <w:left w:val="none" w:sz="0" w:space="0" w:color="auto"/>
                <w:bottom w:val="none" w:sz="0" w:space="0" w:color="auto"/>
                <w:right w:val="none" w:sz="0" w:space="0" w:color="auto"/>
              </w:divBdr>
            </w:div>
            <w:div w:id="1763601616">
              <w:marLeft w:val="0"/>
              <w:marRight w:val="0"/>
              <w:marTop w:val="0"/>
              <w:marBottom w:val="0"/>
              <w:divBdr>
                <w:top w:val="none" w:sz="0" w:space="0" w:color="auto"/>
                <w:left w:val="none" w:sz="0" w:space="0" w:color="auto"/>
                <w:bottom w:val="none" w:sz="0" w:space="0" w:color="auto"/>
                <w:right w:val="none" w:sz="0" w:space="0" w:color="auto"/>
              </w:divBdr>
            </w:div>
            <w:div w:id="555245314">
              <w:marLeft w:val="0"/>
              <w:marRight w:val="0"/>
              <w:marTop w:val="0"/>
              <w:marBottom w:val="0"/>
              <w:divBdr>
                <w:top w:val="none" w:sz="0" w:space="0" w:color="auto"/>
                <w:left w:val="none" w:sz="0" w:space="0" w:color="auto"/>
                <w:bottom w:val="none" w:sz="0" w:space="0" w:color="auto"/>
                <w:right w:val="none" w:sz="0" w:space="0" w:color="auto"/>
              </w:divBdr>
            </w:div>
            <w:div w:id="24525197">
              <w:marLeft w:val="0"/>
              <w:marRight w:val="0"/>
              <w:marTop w:val="0"/>
              <w:marBottom w:val="0"/>
              <w:divBdr>
                <w:top w:val="none" w:sz="0" w:space="0" w:color="auto"/>
                <w:left w:val="none" w:sz="0" w:space="0" w:color="auto"/>
                <w:bottom w:val="none" w:sz="0" w:space="0" w:color="auto"/>
                <w:right w:val="none" w:sz="0" w:space="0" w:color="auto"/>
              </w:divBdr>
            </w:div>
            <w:div w:id="1929121073">
              <w:marLeft w:val="0"/>
              <w:marRight w:val="0"/>
              <w:marTop w:val="0"/>
              <w:marBottom w:val="0"/>
              <w:divBdr>
                <w:top w:val="none" w:sz="0" w:space="0" w:color="auto"/>
                <w:left w:val="none" w:sz="0" w:space="0" w:color="auto"/>
                <w:bottom w:val="none" w:sz="0" w:space="0" w:color="auto"/>
                <w:right w:val="none" w:sz="0" w:space="0" w:color="auto"/>
              </w:divBdr>
            </w:div>
            <w:div w:id="388579083">
              <w:marLeft w:val="0"/>
              <w:marRight w:val="0"/>
              <w:marTop w:val="0"/>
              <w:marBottom w:val="0"/>
              <w:divBdr>
                <w:top w:val="none" w:sz="0" w:space="0" w:color="auto"/>
                <w:left w:val="none" w:sz="0" w:space="0" w:color="auto"/>
                <w:bottom w:val="none" w:sz="0" w:space="0" w:color="auto"/>
                <w:right w:val="none" w:sz="0" w:space="0" w:color="auto"/>
              </w:divBdr>
            </w:div>
            <w:div w:id="338317774">
              <w:marLeft w:val="0"/>
              <w:marRight w:val="0"/>
              <w:marTop w:val="0"/>
              <w:marBottom w:val="0"/>
              <w:divBdr>
                <w:top w:val="none" w:sz="0" w:space="0" w:color="auto"/>
                <w:left w:val="none" w:sz="0" w:space="0" w:color="auto"/>
                <w:bottom w:val="none" w:sz="0" w:space="0" w:color="auto"/>
                <w:right w:val="none" w:sz="0" w:space="0" w:color="auto"/>
              </w:divBdr>
            </w:div>
            <w:div w:id="2036809078">
              <w:marLeft w:val="0"/>
              <w:marRight w:val="0"/>
              <w:marTop w:val="0"/>
              <w:marBottom w:val="0"/>
              <w:divBdr>
                <w:top w:val="none" w:sz="0" w:space="0" w:color="auto"/>
                <w:left w:val="none" w:sz="0" w:space="0" w:color="auto"/>
                <w:bottom w:val="none" w:sz="0" w:space="0" w:color="auto"/>
                <w:right w:val="none" w:sz="0" w:space="0" w:color="auto"/>
              </w:divBdr>
            </w:div>
            <w:div w:id="1996176634">
              <w:marLeft w:val="0"/>
              <w:marRight w:val="0"/>
              <w:marTop w:val="0"/>
              <w:marBottom w:val="0"/>
              <w:divBdr>
                <w:top w:val="none" w:sz="0" w:space="0" w:color="auto"/>
                <w:left w:val="none" w:sz="0" w:space="0" w:color="auto"/>
                <w:bottom w:val="none" w:sz="0" w:space="0" w:color="auto"/>
                <w:right w:val="none" w:sz="0" w:space="0" w:color="auto"/>
              </w:divBdr>
            </w:div>
            <w:div w:id="1468472161">
              <w:marLeft w:val="0"/>
              <w:marRight w:val="0"/>
              <w:marTop w:val="0"/>
              <w:marBottom w:val="0"/>
              <w:divBdr>
                <w:top w:val="none" w:sz="0" w:space="0" w:color="auto"/>
                <w:left w:val="none" w:sz="0" w:space="0" w:color="auto"/>
                <w:bottom w:val="none" w:sz="0" w:space="0" w:color="auto"/>
                <w:right w:val="none" w:sz="0" w:space="0" w:color="auto"/>
              </w:divBdr>
            </w:div>
            <w:div w:id="1436633480">
              <w:marLeft w:val="0"/>
              <w:marRight w:val="0"/>
              <w:marTop w:val="0"/>
              <w:marBottom w:val="0"/>
              <w:divBdr>
                <w:top w:val="none" w:sz="0" w:space="0" w:color="auto"/>
                <w:left w:val="none" w:sz="0" w:space="0" w:color="auto"/>
                <w:bottom w:val="none" w:sz="0" w:space="0" w:color="auto"/>
                <w:right w:val="none" w:sz="0" w:space="0" w:color="auto"/>
              </w:divBdr>
            </w:div>
            <w:div w:id="231046374">
              <w:marLeft w:val="0"/>
              <w:marRight w:val="0"/>
              <w:marTop w:val="0"/>
              <w:marBottom w:val="0"/>
              <w:divBdr>
                <w:top w:val="none" w:sz="0" w:space="0" w:color="auto"/>
                <w:left w:val="none" w:sz="0" w:space="0" w:color="auto"/>
                <w:bottom w:val="none" w:sz="0" w:space="0" w:color="auto"/>
                <w:right w:val="none" w:sz="0" w:space="0" w:color="auto"/>
              </w:divBdr>
            </w:div>
            <w:div w:id="956372844">
              <w:marLeft w:val="0"/>
              <w:marRight w:val="0"/>
              <w:marTop w:val="0"/>
              <w:marBottom w:val="0"/>
              <w:divBdr>
                <w:top w:val="none" w:sz="0" w:space="0" w:color="auto"/>
                <w:left w:val="none" w:sz="0" w:space="0" w:color="auto"/>
                <w:bottom w:val="none" w:sz="0" w:space="0" w:color="auto"/>
                <w:right w:val="none" w:sz="0" w:space="0" w:color="auto"/>
              </w:divBdr>
            </w:div>
            <w:div w:id="369231849">
              <w:marLeft w:val="0"/>
              <w:marRight w:val="0"/>
              <w:marTop w:val="0"/>
              <w:marBottom w:val="0"/>
              <w:divBdr>
                <w:top w:val="none" w:sz="0" w:space="0" w:color="auto"/>
                <w:left w:val="none" w:sz="0" w:space="0" w:color="auto"/>
                <w:bottom w:val="none" w:sz="0" w:space="0" w:color="auto"/>
                <w:right w:val="none" w:sz="0" w:space="0" w:color="auto"/>
              </w:divBdr>
            </w:div>
            <w:div w:id="1989892924">
              <w:marLeft w:val="0"/>
              <w:marRight w:val="0"/>
              <w:marTop w:val="0"/>
              <w:marBottom w:val="0"/>
              <w:divBdr>
                <w:top w:val="none" w:sz="0" w:space="0" w:color="auto"/>
                <w:left w:val="none" w:sz="0" w:space="0" w:color="auto"/>
                <w:bottom w:val="none" w:sz="0" w:space="0" w:color="auto"/>
                <w:right w:val="none" w:sz="0" w:space="0" w:color="auto"/>
              </w:divBdr>
            </w:div>
            <w:div w:id="904412643">
              <w:marLeft w:val="0"/>
              <w:marRight w:val="0"/>
              <w:marTop w:val="0"/>
              <w:marBottom w:val="0"/>
              <w:divBdr>
                <w:top w:val="none" w:sz="0" w:space="0" w:color="auto"/>
                <w:left w:val="none" w:sz="0" w:space="0" w:color="auto"/>
                <w:bottom w:val="none" w:sz="0" w:space="0" w:color="auto"/>
                <w:right w:val="none" w:sz="0" w:space="0" w:color="auto"/>
              </w:divBdr>
            </w:div>
            <w:div w:id="1008099273">
              <w:marLeft w:val="0"/>
              <w:marRight w:val="0"/>
              <w:marTop w:val="0"/>
              <w:marBottom w:val="0"/>
              <w:divBdr>
                <w:top w:val="none" w:sz="0" w:space="0" w:color="auto"/>
                <w:left w:val="none" w:sz="0" w:space="0" w:color="auto"/>
                <w:bottom w:val="none" w:sz="0" w:space="0" w:color="auto"/>
                <w:right w:val="none" w:sz="0" w:space="0" w:color="auto"/>
              </w:divBdr>
            </w:div>
            <w:div w:id="1485899101">
              <w:marLeft w:val="0"/>
              <w:marRight w:val="0"/>
              <w:marTop w:val="0"/>
              <w:marBottom w:val="0"/>
              <w:divBdr>
                <w:top w:val="none" w:sz="0" w:space="0" w:color="auto"/>
                <w:left w:val="none" w:sz="0" w:space="0" w:color="auto"/>
                <w:bottom w:val="none" w:sz="0" w:space="0" w:color="auto"/>
                <w:right w:val="none" w:sz="0" w:space="0" w:color="auto"/>
              </w:divBdr>
            </w:div>
            <w:div w:id="1269585113">
              <w:marLeft w:val="0"/>
              <w:marRight w:val="0"/>
              <w:marTop w:val="0"/>
              <w:marBottom w:val="0"/>
              <w:divBdr>
                <w:top w:val="none" w:sz="0" w:space="0" w:color="auto"/>
                <w:left w:val="none" w:sz="0" w:space="0" w:color="auto"/>
                <w:bottom w:val="none" w:sz="0" w:space="0" w:color="auto"/>
                <w:right w:val="none" w:sz="0" w:space="0" w:color="auto"/>
              </w:divBdr>
            </w:div>
            <w:div w:id="555623354">
              <w:marLeft w:val="0"/>
              <w:marRight w:val="0"/>
              <w:marTop w:val="0"/>
              <w:marBottom w:val="0"/>
              <w:divBdr>
                <w:top w:val="none" w:sz="0" w:space="0" w:color="auto"/>
                <w:left w:val="none" w:sz="0" w:space="0" w:color="auto"/>
                <w:bottom w:val="none" w:sz="0" w:space="0" w:color="auto"/>
                <w:right w:val="none" w:sz="0" w:space="0" w:color="auto"/>
              </w:divBdr>
            </w:div>
            <w:div w:id="377321976">
              <w:marLeft w:val="0"/>
              <w:marRight w:val="0"/>
              <w:marTop w:val="0"/>
              <w:marBottom w:val="0"/>
              <w:divBdr>
                <w:top w:val="none" w:sz="0" w:space="0" w:color="auto"/>
                <w:left w:val="none" w:sz="0" w:space="0" w:color="auto"/>
                <w:bottom w:val="none" w:sz="0" w:space="0" w:color="auto"/>
                <w:right w:val="none" w:sz="0" w:space="0" w:color="auto"/>
              </w:divBdr>
            </w:div>
            <w:div w:id="1418746711">
              <w:marLeft w:val="0"/>
              <w:marRight w:val="0"/>
              <w:marTop w:val="0"/>
              <w:marBottom w:val="0"/>
              <w:divBdr>
                <w:top w:val="none" w:sz="0" w:space="0" w:color="auto"/>
                <w:left w:val="none" w:sz="0" w:space="0" w:color="auto"/>
                <w:bottom w:val="none" w:sz="0" w:space="0" w:color="auto"/>
                <w:right w:val="none" w:sz="0" w:space="0" w:color="auto"/>
              </w:divBdr>
            </w:div>
            <w:div w:id="1290237732">
              <w:marLeft w:val="0"/>
              <w:marRight w:val="0"/>
              <w:marTop w:val="0"/>
              <w:marBottom w:val="0"/>
              <w:divBdr>
                <w:top w:val="none" w:sz="0" w:space="0" w:color="auto"/>
                <w:left w:val="none" w:sz="0" w:space="0" w:color="auto"/>
                <w:bottom w:val="none" w:sz="0" w:space="0" w:color="auto"/>
                <w:right w:val="none" w:sz="0" w:space="0" w:color="auto"/>
              </w:divBdr>
            </w:div>
            <w:div w:id="1534267906">
              <w:marLeft w:val="0"/>
              <w:marRight w:val="0"/>
              <w:marTop w:val="0"/>
              <w:marBottom w:val="0"/>
              <w:divBdr>
                <w:top w:val="none" w:sz="0" w:space="0" w:color="auto"/>
                <w:left w:val="none" w:sz="0" w:space="0" w:color="auto"/>
                <w:bottom w:val="none" w:sz="0" w:space="0" w:color="auto"/>
                <w:right w:val="none" w:sz="0" w:space="0" w:color="auto"/>
              </w:divBdr>
            </w:div>
            <w:div w:id="1500538573">
              <w:marLeft w:val="0"/>
              <w:marRight w:val="0"/>
              <w:marTop w:val="0"/>
              <w:marBottom w:val="0"/>
              <w:divBdr>
                <w:top w:val="none" w:sz="0" w:space="0" w:color="auto"/>
                <w:left w:val="none" w:sz="0" w:space="0" w:color="auto"/>
                <w:bottom w:val="none" w:sz="0" w:space="0" w:color="auto"/>
                <w:right w:val="none" w:sz="0" w:space="0" w:color="auto"/>
              </w:divBdr>
            </w:div>
            <w:div w:id="1856382102">
              <w:marLeft w:val="0"/>
              <w:marRight w:val="0"/>
              <w:marTop w:val="0"/>
              <w:marBottom w:val="0"/>
              <w:divBdr>
                <w:top w:val="none" w:sz="0" w:space="0" w:color="auto"/>
                <w:left w:val="none" w:sz="0" w:space="0" w:color="auto"/>
                <w:bottom w:val="none" w:sz="0" w:space="0" w:color="auto"/>
                <w:right w:val="none" w:sz="0" w:space="0" w:color="auto"/>
              </w:divBdr>
            </w:div>
            <w:div w:id="593168095">
              <w:marLeft w:val="0"/>
              <w:marRight w:val="0"/>
              <w:marTop w:val="0"/>
              <w:marBottom w:val="0"/>
              <w:divBdr>
                <w:top w:val="none" w:sz="0" w:space="0" w:color="auto"/>
                <w:left w:val="none" w:sz="0" w:space="0" w:color="auto"/>
                <w:bottom w:val="none" w:sz="0" w:space="0" w:color="auto"/>
                <w:right w:val="none" w:sz="0" w:space="0" w:color="auto"/>
              </w:divBdr>
            </w:div>
            <w:div w:id="416754744">
              <w:marLeft w:val="0"/>
              <w:marRight w:val="0"/>
              <w:marTop w:val="0"/>
              <w:marBottom w:val="0"/>
              <w:divBdr>
                <w:top w:val="none" w:sz="0" w:space="0" w:color="auto"/>
                <w:left w:val="none" w:sz="0" w:space="0" w:color="auto"/>
                <w:bottom w:val="none" w:sz="0" w:space="0" w:color="auto"/>
                <w:right w:val="none" w:sz="0" w:space="0" w:color="auto"/>
              </w:divBdr>
            </w:div>
            <w:div w:id="1965109838">
              <w:marLeft w:val="0"/>
              <w:marRight w:val="0"/>
              <w:marTop w:val="0"/>
              <w:marBottom w:val="0"/>
              <w:divBdr>
                <w:top w:val="none" w:sz="0" w:space="0" w:color="auto"/>
                <w:left w:val="none" w:sz="0" w:space="0" w:color="auto"/>
                <w:bottom w:val="none" w:sz="0" w:space="0" w:color="auto"/>
                <w:right w:val="none" w:sz="0" w:space="0" w:color="auto"/>
              </w:divBdr>
            </w:div>
            <w:div w:id="1633319700">
              <w:marLeft w:val="0"/>
              <w:marRight w:val="0"/>
              <w:marTop w:val="0"/>
              <w:marBottom w:val="0"/>
              <w:divBdr>
                <w:top w:val="none" w:sz="0" w:space="0" w:color="auto"/>
                <w:left w:val="none" w:sz="0" w:space="0" w:color="auto"/>
                <w:bottom w:val="none" w:sz="0" w:space="0" w:color="auto"/>
                <w:right w:val="none" w:sz="0" w:space="0" w:color="auto"/>
              </w:divBdr>
            </w:div>
            <w:div w:id="1241721404">
              <w:marLeft w:val="0"/>
              <w:marRight w:val="0"/>
              <w:marTop w:val="0"/>
              <w:marBottom w:val="0"/>
              <w:divBdr>
                <w:top w:val="none" w:sz="0" w:space="0" w:color="auto"/>
                <w:left w:val="none" w:sz="0" w:space="0" w:color="auto"/>
                <w:bottom w:val="none" w:sz="0" w:space="0" w:color="auto"/>
                <w:right w:val="none" w:sz="0" w:space="0" w:color="auto"/>
              </w:divBdr>
            </w:div>
            <w:div w:id="1538469836">
              <w:marLeft w:val="0"/>
              <w:marRight w:val="0"/>
              <w:marTop w:val="0"/>
              <w:marBottom w:val="0"/>
              <w:divBdr>
                <w:top w:val="none" w:sz="0" w:space="0" w:color="auto"/>
                <w:left w:val="none" w:sz="0" w:space="0" w:color="auto"/>
                <w:bottom w:val="none" w:sz="0" w:space="0" w:color="auto"/>
                <w:right w:val="none" w:sz="0" w:space="0" w:color="auto"/>
              </w:divBdr>
            </w:div>
            <w:div w:id="715394483">
              <w:marLeft w:val="0"/>
              <w:marRight w:val="0"/>
              <w:marTop w:val="0"/>
              <w:marBottom w:val="0"/>
              <w:divBdr>
                <w:top w:val="none" w:sz="0" w:space="0" w:color="auto"/>
                <w:left w:val="none" w:sz="0" w:space="0" w:color="auto"/>
                <w:bottom w:val="none" w:sz="0" w:space="0" w:color="auto"/>
                <w:right w:val="none" w:sz="0" w:space="0" w:color="auto"/>
              </w:divBdr>
            </w:div>
            <w:div w:id="615797534">
              <w:marLeft w:val="0"/>
              <w:marRight w:val="0"/>
              <w:marTop w:val="0"/>
              <w:marBottom w:val="0"/>
              <w:divBdr>
                <w:top w:val="none" w:sz="0" w:space="0" w:color="auto"/>
                <w:left w:val="none" w:sz="0" w:space="0" w:color="auto"/>
                <w:bottom w:val="none" w:sz="0" w:space="0" w:color="auto"/>
                <w:right w:val="none" w:sz="0" w:space="0" w:color="auto"/>
              </w:divBdr>
            </w:div>
            <w:div w:id="1072239929">
              <w:marLeft w:val="0"/>
              <w:marRight w:val="0"/>
              <w:marTop w:val="0"/>
              <w:marBottom w:val="0"/>
              <w:divBdr>
                <w:top w:val="none" w:sz="0" w:space="0" w:color="auto"/>
                <w:left w:val="none" w:sz="0" w:space="0" w:color="auto"/>
                <w:bottom w:val="none" w:sz="0" w:space="0" w:color="auto"/>
                <w:right w:val="none" w:sz="0" w:space="0" w:color="auto"/>
              </w:divBdr>
            </w:div>
            <w:div w:id="768354138">
              <w:marLeft w:val="0"/>
              <w:marRight w:val="0"/>
              <w:marTop w:val="0"/>
              <w:marBottom w:val="0"/>
              <w:divBdr>
                <w:top w:val="none" w:sz="0" w:space="0" w:color="auto"/>
                <w:left w:val="none" w:sz="0" w:space="0" w:color="auto"/>
                <w:bottom w:val="none" w:sz="0" w:space="0" w:color="auto"/>
                <w:right w:val="none" w:sz="0" w:space="0" w:color="auto"/>
              </w:divBdr>
            </w:div>
            <w:div w:id="865367725">
              <w:marLeft w:val="0"/>
              <w:marRight w:val="0"/>
              <w:marTop w:val="0"/>
              <w:marBottom w:val="0"/>
              <w:divBdr>
                <w:top w:val="none" w:sz="0" w:space="0" w:color="auto"/>
                <w:left w:val="none" w:sz="0" w:space="0" w:color="auto"/>
                <w:bottom w:val="none" w:sz="0" w:space="0" w:color="auto"/>
                <w:right w:val="none" w:sz="0" w:space="0" w:color="auto"/>
              </w:divBdr>
            </w:div>
            <w:div w:id="1728381866">
              <w:marLeft w:val="0"/>
              <w:marRight w:val="0"/>
              <w:marTop w:val="0"/>
              <w:marBottom w:val="0"/>
              <w:divBdr>
                <w:top w:val="none" w:sz="0" w:space="0" w:color="auto"/>
                <w:left w:val="none" w:sz="0" w:space="0" w:color="auto"/>
                <w:bottom w:val="none" w:sz="0" w:space="0" w:color="auto"/>
                <w:right w:val="none" w:sz="0" w:space="0" w:color="auto"/>
              </w:divBdr>
            </w:div>
            <w:div w:id="314722938">
              <w:marLeft w:val="0"/>
              <w:marRight w:val="0"/>
              <w:marTop w:val="0"/>
              <w:marBottom w:val="0"/>
              <w:divBdr>
                <w:top w:val="none" w:sz="0" w:space="0" w:color="auto"/>
                <w:left w:val="none" w:sz="0" w:space="0" w:color="auto"/>
                <w:bottom w:val="none" w:sz="0" w:space="0" w:color="auto"/>
                <w:right w:val="none" w:sz="0" w:space="0" w:color="auto"/>
              </w:divBdr>
            </w:div>
            <w:div w:id="1288199869">
              <w:marLeft w:val="0"/>
              <w:marRight w:val="0"/>
              <w:marTop w:val="0"/>
              <w:marBottom w:val="0"/>
              <w:divBdr>
                <w:top w:val="none" w:sz="0" w:space="0" w:color="auto"/>
                <w:left w:val="none" w:sz="0" w:space="0" w:color="auto"/>
                <w:bottom w:val="none" w:sz="0" w:space="0" w:color="auto"/>
                <w:right w:val="none" w:sz="0" w:space="0" w:color="auto"/>
              </w:divBdr>
            </w:div>
            <w:div w:id="754594801">
              <w:marLeft w:val="0"/>
              <w:marRight w:val="0"/>
              <w:marTop w:val="0"/>
              <w:marBottom w:val="0"/>
              <w:divBdr>
                <w:top w:val="none" w:sz="0" w:space="0" w:color="auto"/>
                <w:left w:val="none" w:sz="0" w:space="0" w:color="auto"/>
                <w:bottom w:val="none" w:sz="0" w:space="0" w:color="auto"/>
                <w:right w:val="none" w:sz="0" w:space="0" w:color="auto"/>
              </w:divBdr>
            </w:div>
            <w:div w:id="1251962916">
              <w:marLeft w:val="0"/>
              <w:marRight w:val="0"/>
              <w:marTop w:val="0"/>
              <w:marBottom w:val="0"/>
              <w:divBdr>
                <w:top w:val="none" w:sz="0" w:space="0" w:color="auto"/>
                <w:left w:val="none" w:sz="0" w:space="0" w:color="auto"/>
                <w:bottom w:val="none" w:sz="0" w:space="0" w:color="auto"/>
                <w:right w:val="none" w:sz="0" w:space="0" w:color="auto"/>
              </w:divBdr>
            </w:div>
            <w:div w:id="836772294">
              <w:marLeft w:val="0"/>
              <w:marRight w:val="0"/>
              <w:marTop w:val="0"/>
              <w:marBottom w:val="0"/>
              <w:divBdr>
                <w:top w:val="none" w:sz="0" w:space="0" w:color="auto"/>
                <w:left w:val="none" w:sz="0" w:space="0" w:color="auto"/>
                <w:bottom w:val="none" w:sz="0" w:space="0" w:color="auto"/>
                <w:right w:val="none" w:sz="0" w:space="0" w:color="auto"/>
              </w:divBdr>
            </w:div>
            <w:div w:id="1078215759">
              <w:marLeft w:val="0"/>
              <w:marRight w:val="0"/>
              <w:marTop w:val="0"/>
              <w:marBottom w:val="0"/>
              <w:divBdr>
                <w:top w:val="none" w:sz="0" w:space="0" w:color="auto"/>
                <w:left w:val="none" w:sz="0" w:space="0" w:color="auto"/>
                <w:bottom w:val="none" w:sz="0" w:space="0" w:color="auto"/>
                <w:right w:val="none" w:sz="0" w:space="0" w:color="auto"/>
              </w:divBdr>
            </w:div>
            <w:div w:id="385567741">
              <w:marLeft w:val="0"/>
              <w:marRight w:val="0"/>
              <w:marTop w:val="0"/>
              <w:marBottom w:val="0"/>
              <w:divBdr>
                <w:top w:val="none" w:sz="0" w:space="0" w:color="auto"/>
                <w:left w:val="none" w:sz="0" w:space="0" w:color="auto"/>
                <w:bottom w:val="none" w:sz="0" w:space="0" w:color="auto"/>
                <w:right w:val="none" w:sz="0" w:space="0" w:color="auto"/>
              </w:divBdr>
            </w:div>
            <w:div w:id="1460293637">
              <w:marLeft w:val="0"/>
              <w:marRight w:val="0"/>
              <w:marTop w:val="0"/>
              <w:marBottom w:val="0"/>
              <w:divBdr>
                <w:top w:val="none" w:sz="0" w:space="0" w:color="auto"/>
                <w:left w:val="none" w:sz="0" w:space="0" w:color="auto"/>
                <w:bottom w:val="none" w:sz="0" w:space="0" w:color="auto"/>
                <w:right w:val="none" w:sz="0" w:space="0" w:color="auto"/>
              </w:divBdr>
            </w:div>
            <w:div w:id="1980720765">
              <w:marLeft w:val="0"/>
              <w:marRight w:val="0"/>
              <w:marTop w:val="0"/>
              <w:marBottom w:val="0"/>
              <w:divBdr>
                <w:top w:val="none" w:sz="0" w:space="0" w:color="auto"/>
                <w:left w:val="none" w:sz="0" w:space="0" w:color="auto"/>
                <w:bottom w:val="none" w:sz="0" w:space="0" w:color="auto"/>
                <w:right w:val="none" w:sz="0" w:space="0" w:color="auto"/>
              </w:divBdr>
            </w:div>
            <w:div w:id="1648240799">
              <w:marLeft w:val="0"/>
              <w:marRight w:val="0"/>
              <w:marTop w:val="0"/>
              <w:marBottom w:val="0"/>
              <w:divBdr>
                <w:top w:val="none" w:sz="0" w:space="0" w:color="auto"/>
                <w:left w:val="none" w:sz="0" w:space="0" w:color="auto"/>
                <w:bottom w:val="none" w:sz="0" w:space="0" w:color="auto"/>
                <w:right w:val="none" w:sz="0" w:space="0" w:color="auto"/>
              </w:divBdr>
            </w:div>
            <w:div w:id="2077893961">
              <w:marLeft w:val="0"/>
              <w:marRight w:val="0"/>
              <w:marTop w:val="0"/>
              <w:marBottom w:val="0"/>
              <w:divBdr>
                <w:top w:val="none" w:sz="0" w:space="0" w:color="auto"/>
                <w:left w:val="none" w:sz="0" w:space="0" w:color="auto"/>
                <w:bottom w:val="none" w:sz="0" w:space="0" w:color="auto"/>
                <w:right w:val="none" w:sz="0" w:space="0" w:color="auto"/>
              </w:divBdr>
            </w:div>
            <w:div w:id="1875996861">
              <w:marLeft w:val="0"/>
              <w:marRight w:val="0"/>
              <w:marTop w:val="0"/>
              <w:marBottom w:val="0"/>
              <w:divBdr>
                <w:top w:val="none" w:sz="0" w:space="0" w:color="auto"/>
                <w:left w:val="none" w:sz="0" w:space="0" w:color="auto"/>
                <w:bottom w:val="none" w:sz="0" w:space="0" w:color="auto"/>
                <w:right w:val="none" w:sz="0" w:space="0" w:color="auto"/>
              </w:divBdr>
            </w:div>
            <w:div w:id="687485470">
              <w:marLeft w:val="0"/>
              <w:marRight w:val="0"/>
              <w:marTop w:val="0"/>
              <w:marBottom w:val="0"/>
              <w:divBdr>
                <w:top w:val="none" w:sz="0" w:space="0" w:color="auto"/>
                <w:left w:val="none" w:sz="0" w:space="0" w:color="auto"/>
                <w:bottom w:val="none" w:sz="0" w:space="0" w:color="auto"/>
                <w:right w:val="none" w:sz="0" w:space="0" w:color="auto"/>
              </w:divBdr>
            </w:div>
            <w:div w:id="980235282">
              <w:marLeft w:val="0"/>
              <w:marRight w:val="0"/>
              <w:marTop w:val="0"/>
              <w:marBottom w:val="0"/>
              <w:divBdr>
                <w:top w:val="none" w:sz="0" w:space="0" w:color="auto"/>
                <w:left w:val="none" w:sz="0" w:space="0" w:color="auto"/>
                <w:bottom w:val="none" w:sz="0" w:space="0" w:color="auto"/>
                <w:right w:val="none" w:sz="0" w:space="0" w:color="auto"/>
              </w:divBdr>
            </w:div>
            <w:div w:id="504395795">
              <w:marLeft w:val="0"/>
              <w:marRight w:val="0"/>
              <w:marTop w:val="0"/>
              <w:marBottom w:val="0"/>
              <w:divBdr>
                <w:top w:val="none" w:sz="0" w:space="0" w:color="auto"/>
                <w:left w:val="none" w:sz="0" w:space="0" w:color="auto"/>
                <w:bottom w:val="none" w:sz="0" w:space="0" w:color="auto"/>
                <w:right w:val="none" w:sz="0" w:space="0" w:color="auto"/>
              </w:divBdr>
            </w:div>
            <w:div w:id="177432702">
              <w:marLeft w:val="0"/>
              <w:marRight w:val="0"/>
              <w:marTop w:val="0"/>
              <w:marBottom w:val="0"/>
              <w:divBdr>
                <w:top w:val="none" w:sz="0" w:space="0" w:color="auto"/>
                <w:left w:val="none" w:sz="0" w:space="0" w:color="auto"/>
                <w:bottom w:val="none" w:sz="0" w:space="0" w:color="auto"/>
                <w:right w:val="none" w:sz="0" w:space="0" w:color="auto"/>
              </w:divBdr>
            </w:div>
            <w:div w:id="1086001531">
              <w:marLeft w:val="0"/>
              <w:marRight w:val="0"/>
              <w:marTop w:val="0"/>
              <w:marBottom w:val="0"/>
              <w:divBdr>
                <w:top w:val="none" w:sz="0" w:space="0" w:color="auto"/>
                <w:left w:val="none" w:sz="0" w:space="0" w:color="auto"/>
                <w:bottom w:val="none" w:sz="0" w:space="0" w:color="auto"/>
                <w:right w:val="none" w:sz="0" w:space="0" w:color="auto"/>
              </w:divBdr>
            </w:div>
            <w:div w:id="531575105">
              <w:marLeft w:val="0"/>
              <w:marRight w:val="0"/>
              <w:marTop w:val="0"/>
              <w:marBottom w:val="0"/>
              <w:divBdr>
                <w:top w:val="none" w:sz="0" w:space="0" w:color="auto"/>
                <w:left w:val="none" w:sz="0" w:space="0" w:color="auto"/>
                <w:bottom w:val="none" w:sz="0" w:space="0" w:color="auto"/>
                <w:right w:val="none" w:sz="0" w:space="0" w:color="auto"/>
              </w:divBdr>
            </w:div>
            <w:div w:id="267155626">
              <w:marLeft w:val="0"/>
              <w:marRight w:val="0"/>
              <w:marTop w:val="0"/>
              <w:marBottom w:val="0"/>
              <w:divBdr>
                <w:top w:val="none" w:sz="0" w:space="0" w:color="auto"/>
                <w:left w:val="none" w:sz="0" w:space="0" w:color="auto"/>
                <w:bottom w:val="none" w:sz="0" w:space="0" w:color="auto"/>
                <w:right w:val="none" w:sz="0" w:space="0" w:color="auto"/>
              </w:divBdr>
            </w:div>
            <w:div w:id="1104613179">
              <w:marLeft w:val="0"/>
              <w:marRight w:val="0"/>
              <w:marTop w:val="0"/>
              <w:marBottom w:val="0"/>
              <w:divBdr>
                <w:top w:val="none" w:sz="0" w:space="0" w:color="auto"/>
                <w:left w:val="none" w:sz="0" w:space="0" w:color="auto"/>
                <w:bottom w:val="none" w:sz="0" w:space="0" w:color="auto"/>
                <w:right w:val="none" w:sz="0" w:space="0" w:color="auto"/>
              </w:divBdr>
            </w:div>
            <w:div w:id="1593854131">
              <w:marLeft w:val="0"/>
              <w:marRight w:val="0"/>
              <w:marTop w:val="0"/>
              <w:marBottom w:val="0"/>
              <w:divBdr>
                <w:top w:val="none" w:sz="0" w:space="0" w:color="auto"/>
                <w:left w:val="none" w:sz="0" w:space="0" w:color="auto"/>
                <w:bottom w:val="none" w:sz="0" w:space="0" w:color="auto"/>
                <w:right w:val="none" w:sz="0" w:space="0" w:color="auto"/>
              </w:divBdr>
            </w:div>
            <w:div w:id="351955169">
              <w:marLeft w:val="0"/>
              <w:marRight w:val="0"/>
              <w:marTop w:val="0"/>
              <w:marBottom w:val="0"/>
              <w:divBdr>
                <w:top w:val="none" w:sz="0" w:space="0" w:color="auto"/>
                <w:left w:val="none" w:sz="0" w:space="0" w:color="auto"/>
                <w:bottom w:val="none" w:sz="0" w:space="0" w:color="auto"/>
                <w:right w:val="none" w:sz="0" w:space="0" w:color="auto"/>
              </w:divBdr>
            </w:div>
            <w:div w:id="683216345">
              <w:marLeft w:val="0"/>
              <w:marRight w:val="0"/>
              <w:marTop w:val="0"/>
              <w:marBottom w:val="0"/>
              <w:divBdr>
                <w:top w:val="none" w:sz="0" w:space="0" w:color="auto"/>
                <w:left w:val="none" w:sz="0" w:space="0" w:color="auto"/>
                <w:bottom w:val="none" w:sz="0" w:space="0" w:color="auto"/>
                <w:right w:val="none" w:sz="0" w:space="0" w:color="auto"/>
              </w:divBdr>
            </w:div>
            <w:div w:id="1093163485">
              <w:marLeft w:val="0"/>
              <w:marRight w:val="0"/>
              <w:marTop w:val="0"/>
              <w:marBottom w:val="0"/>
              <w:divBdr>
                <w:top w:val="none" w:sz="0" w:space="0" w:color="auto"/>
                <w:left w:val="none" w:sz="0" w:space="0" w:color="auto"/>
                <w:bottom w:val="none" w:sz="0" w:space="0" w:color="auto"/>
                <w:right w:val="none" w:sz="0" w:space="0" w:color="auto"/>
              </w:divBdr>
            </w:div>
            <w:div w:id="302318060">
              <w:marLeft w:val="0"/>
              <w:marRight w:val="0"/>
              <w:marTop w:val="0"/>
              <w:marBottom w:val="0"/>
              <w:divBdr>
                <w:top w:val="none" w:sz="0" w:space="0" w:color="auto"/>
                <w:left w:val="none" w:sz="0" w:space="0" w:color="auto"/>
                <w:bottom w:val="none" w:sz="0" w:space="0" w:color="auto"/>
                <w:right w:val="none" w:sz="0" w:space="0" w:color="auto"/>
              </w:divBdr>
            </w:div>
            <w:div w:id="1321500482">
              <w:marLeft w:val="0"/>
              <w:marRight w:val="0"/>
              <w:marTop w:val="0"/>
              <w:marBottom w:val="0"/>
              <w:divBdr>
                <w:top w:val="none" w:sz="0" w:space="0" w:color="auto"/>
                <w:left w:val="none" w:sz="0" w:space="0" w:color="auto"/>
                <w:bottom w:val="none" w:sz="0" w:space="0" w:color="auto"/>
                <w:right w:val="none" w:sz="0" w:space="0" w:color="auto"/>
              </w:divBdr>
            </w:div>
            <w:div w:id="1205828402">
              <w:marLeft w:val="0"/>
              <w:marRight w:val="0"/>
              <w:marTop w:val="0"/>
              <w:marBottom w:val="0"/>
              <w:divBdr>
                <w:top w:val="none" w:sz="0" w:space="0" w:color="auto"/>
                <w:left w:val="none" w:sz="0" w:space="0" w:color="auto"/>
                <w:bottom w:val="none" w:sz="0" w:space="0" w:color="auto"/>
                <w:right w:val="none" w:sz="0" w:space="0" w:color="auto"/>
              </w:divBdr>
            </w:div>
            <w:div w:id="1549369040">
              <w:marLeft w:val="0"/>
              <w:marRight w:val="0"/>
              <w:marTop w:val="0"/>
              <w:marBottom w:val="0"/>
              <w:divBdr>
                <w:top w:val="none" w:sz="0" w:space="0" w:color="auto"/>
                <w:left w:val="none" w:sz="0" w:space="0" w:color="auto"/>
                <w:bottom w:val="none" w:sz="0" w:space="0" w:color="auto"/>
                <w:right w:val="none" w:sz="0" w:space="0" w:color="auto"/>
              </w:divBdr>
            </w:div>
            <w:div w:id="664628462">
              <w:marLeft w:val="0"/>
              <w:marRight w:val="0"/>
              <w:marTop w:val="0"/>
              <w:marBottom w:val="0"/>
              <w:divBdr>
                <w:top w:val="none" w:sz="0" w:space="0" w:color="auto"/>
                <w:left w:val="none" w:sz="0" w:space="0" w:color="auto"/>
                <w:bottom w:val="none" w:sz="0" w:space="0" w:color="auto"/>
                <w:right w:val="none" w:sz="0" w:space="0" w:color="auto"/>
              </w:divBdr>
            </w:div>
            <w:div w:id="170879741">
              <w:marLeft w:val="0"/>
              <w:marRight w:val="0"/>
              <w:marTop w:val="0"/>
              <w:marBottom w:val="0"/>
              <w:divBdr>
                <w:top w:val="none" w:sz="0" w:space="0" w:color="auto"/>
                <w:left w:val="none" w:sz="0" w:space="0" w:color="auto"/>
                <w:bottom w:val="none" w:sz="0" w:space="0" w:color="auto"/>
                <w:right w:val="none" w:sz="0" w:space="0" w:color="auto"/>
              </w:divBdr>
            </w:div>
            <w:div w:id="91246224">
              <w:marLeft w:val="0"/>
              <w:marRight w:val="0"/>
              <w:marTop w:val="0"/>
              <w:marBottom w:val="0"/>
              <w:divBdr>
                <w:top w:val="none" w:sz="0" w:space="0" w:color="auto"/>
                <w:left w:val="none" w:sz="0" w:space="0" w:color="auto"/>
                <w:bottom w:val="none" w:sz="0" w:space="0" w:color="auto"/>
                <w:right w:val="none" w:sz="0" w:space="0" w:color="auto"/>
              </w:divBdr>
            </w:div>
            <w:div w:id="2053845347">
              <w:marLeft w:val="0"/>
              <w:marRight w:val="0"/>
              <w:marTop w:val="0"/>
              <w:marBottom w:val="0"/>
              <w:divBdr>
                <w:top w:val="none" w:sz="0" w:space="0" w:color="auto"/>
                <w:left w:val="none" w:sz="0" w:space="0" w:color="auto"/>
                <w:bottom w:val="none" w:sz="0" w:space="0" w:color="auto"/>
                <w:right w:val="none" w:sz="0" w:space="0" w:color="auto"/>
              </w:divBdr>
            </w:div>
            <w:div w:id="91262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433197">
      <w:bodyDiv w:val="1"/>
      <w:marLeft w:val="0"/>
      <w:marRight w:val="0"/>
      <w:marTop w:val="0"/>
      <w:marBottom w:val="0"/>
      <w:divBdr>
        <w:top w:val="none" w:sz="0" w:space="0" w:color="auto"/>
        <w:left w:val="none" w:sz="0" w:space="0" w:color="auto"/>
        <w:bottom w:val="none" w:sz="0" w:space="0" w:color="auto"/>
        <w:right w:val="none" w:sz="0" w:space="0" w:color="auto"/>
      </w:divBdr>
    </w:div>
    <w:div w:id="1134450331">
      <w:bodyDiv w:val="1"/>
      <w:marLeft w:val="0"/>
      <w:marRight w:val="0"/>
      <w:marTop w:val="0"/>
      <w:marBottom w:val="0"/>
      <w:divBdr>
        <w:top w:val="none" w:sz="0" w:space="0" w:color="auto"/>
        <w:left w:val="none" w:sz="0" w:space="0" w:color="auto"/>
        <w:bottom w:val="none" w:sz="0" w:space="0" w:color="auto"/>
        <w:right w:val="none" w:sz="0" w:space="0" w:color="auto"/>
      </w:divBdr>
      <w:divsChild>
        <w:div w:id="1635286690">
          <w:marLeft w:val="0"/>
          <w:marRight w:val="0"/>
          <w:marTop w:val="0"/>
          <w:marBottom w:val="0"/>
          <w:divBdr>
            <w:top w:val="none" w:sz="0" w:space="0" w:color="auto"/>
            <w:left w:val="none" w:sz="0" w:space="0" w:color="auto"/>
            <w:bottom w:val="none" w:sz="0" w:space="0" w:color="auto"/>
            <w:right w:val="none" w:sz="0" w:space="0" w:color="auto"/>
          </w:divBdr>
          <w:divsChild>
            <w:div w:id="4803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81141">
      <w:bodyDiv w:val="1"/>
      <w:marLeft w:val="0"/>
      <w:marRight w:val="0"/>
      <w:marTop w:val="0"/>
      <w:marBottom w:val="0"/>
      <w:divBdr>
        <w:top w:val="none" w:sz="0" w:space="0" w:color="auto"/>
        <w:left w:val="none" w:sz="0" w:space="0" w:color="auto"/>
        <w:bottom w:val="none" w:sz="0" w:space="0" w:color="auto"/>
        <w:right w:val="none" w:sz="0" w:space="0" w:color="auto"/>
      </w:divBdr>
    </w:div>
    <w:div w:id="1277324984">
      <w:bodyDiv w:val="1"/>
      <w:marLeft w:val="0"/>
      <w:marRight w:val="0"/>
      <w:marTop w:val="0"/>
      <w:marBottom w:val="0"/>
      <w:divBdr>
        <w:top w:val="none" w:sz="0" w:space="0" w:color="auto"/>
        <w:left w:val="none" w:sz="0" w:space="0" w:color="auto"/>
        <w:bottom w:val="none" w:sz="0" w:space="0" w:color="auto"/>
        <w:right w:val="none" w:sz="0" w:space="0" w:color="auto"/>
      </w:divBdr>
      <w:divsChild>
        <w:div w:id="121307628">
          <w:marLeft w:val="0"/>
          <w:marRight w:val="0"/>
          <w:marTop w:val="0"/>
          <w:marBottom w:val="0"/>
          <w:divBdr>
            <w:top w:val="none" w:sz="0" w:space="0" w:color="auto"/>
            <w:left w:val="none" w:sz="0" w:space="0" w:color="auto"/>
            <w:bottom w:val="none" w:sz="0" w:space="0" w:color="auto"/>
            <w:right w:val="none" w:sz="0" w:space="0" w:color="auto"/>
          </w:divBdr>
          <w:divsChild>
            <w:div w:id="273026699">
              <w:marLeft w:val="0"/>
              <w:marRight w:val="0"/>
              <w:marTop w:val="0"/>
              <w:marBottom w:val="0"/>
              <w:divBdr>
                <w:top w:val="none" w:sz="0" w:space="0" w:color="auto"/>
                <w:left w:val="none" w:sz="0" w:space="0" w:color="auto"/>
                <w:bottom w:val="none" w:sz="0" w:space="0" w:color="auto"/>
                <w:right w:val="none" w:sz="0" w:space="0" w:color="auto"/>
              </w:divBdr>
            </w:div>
            <w:div w:id="108473252">
              <w:marLeft w:val="0"/>
              <w:marRight w:val="0"/>
              <w:marTop w:val="0"/>
              <w:marBottom w:val="0"/>
              <w:divBdr>
                <w:top w:val="none" w:sz="0" w:space="0" w:color="auto"/>
                <w:left w:val="none" w:sz="0" w:space="0" w:color="auto"/>
                <w:bottom w:val="none" w:sz="0" w:space="0" w:color="auto"/>
                <w:right w:val="none" w:sz="0" w:space="0" w:color="auto"/>
              </w:divBdr>
            </w:div>
            <w:div w:id="918103704">
              <w:marLeft w:val="0"/>
              <w:marRight w:val="0"/>
              <w:marTop w:val="0"/>
              <w:marBottom w:val="0"/>
              <w:divBdr>
                <w:top w:val="none" w:sz="0" w:space="0" w:color="auto"/>
                <w:left w:val="none" w:sz="0" w:space="0" w:color="auto"/>
                <w:bottom w:val="none" w:sz="0" w:space="0" w:color="auto"/>
                <w:right w:val="none" w:sz="0" w:space="0" w:color="auto"/>
              </w:divBdr>
            </w:div>
            <w:div w:id="967317294">
              <w:marLeft w:val="0"/>
              <w:marRight w:val="0"/>
              <w:marTop w:val="0"/>
              <w:marBottom w:val="0"/>
              <w:divBdr>
                <w:top w:val="none" w:sz="0" w:space="0" w:color="auto"/>
                <w:left w:val="none" w:sz="0" w:space="0" w:color="auto"/>
                <w:bottom w:val="none" w:sz="0" w:space="0" w:color="auto"/>
                <w:right w:val="none" w:sz="0" w:space="0" w:color="auto"/>
              </w:divBdr>
            </w:div>
            <w:div w:id="1118530734">
              <w:marLeft w:val="0"/>
              <w:marRight w:val="0"/>
              <w:marTop w:val="0"/>
              <w:marBottom w:val="0"/>
              <w:divBdr>
                <w:top w:val="none" w:sz="0" w:space="0" w:color="auto"/>
                <w:left w:val="none" w:sz="0" w:space="0" w:color="auto"/>
                <w:bottom w:val="none" w:sz="0" w:space="0" w:color="auto"/>
                <w:right w:val="none" w:sz="0" w:space="0" w:color="auto"/>
              </w:divBdr>
            </w:div>
            <w:div w:id="1978758600">
              <w:marLeft w:val="0"/>
              <w:marRight w:val="0"/>
              <w:marTop w:val="0"/>
              <w:marBottom w:val="0"/>
              <w:divBdr>
                <w:top w:val="none" w:sz="0" w:space="0" w:color="auto"/>
                <w:left w:val="none" w:sz="0" w:space="0" w:color="auto"/>
                <w:bottom w:val="none" w:sz="0" w:space="0" w:color="auto"/>
                <w:right w:val="none" w:sz="0" w:space="0" w:color="auto"/>
              </w:divBdr>
            </w:div>
            <w:div w:id="462969910">
              <w:marLeft w:val="0"/>
              <w:marRight w:val="0"/>
              <w:marTop w:val="0"/>
              <w:marBottom w:val="0"/>
              <w:divBdr>
                <w:top w:val="none" w:sz="0" w:space="0" w:color="auto"/>
                <w:left w:val="none" w:sz="0" w:space="0" w:color="auto"/>
                <w:bottom w:val="none" w:sz="0" w:space="0" w:color="auto"/>
                <w:right w:val="none" w:sz="0" w:space="0" w:color="auto"/>
              </w:divBdr>
            </w:div>
            <w:div w:id="354577998">
              <w:marLeft w:val="0"/>
              <w:marRight w:val="0"/>
              <w:marTop w:val="0"/>
              <w:marBottom w:val="0"/>
              <w:divBdr>
                <w:top w:val="none" w:sz="0" w:space="0" w:color="auto"/>
                <w:left w:val="none" w:sz="0" w:space="0" w:color="auto"/>
                <w:bottom w:val="none" w:sz="0" w:space="0" w:color="auto"/>
                <w:right w:val="none" w:sz="0" w:space="0" w:color="auto"/>
              </w:divBdr>
            </w:div>
            <w:div w:id="156483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758247">
      <w:bodyDiv w:val="1"/>
      <w:marLeft w:val="0"/>
      <w:marRight w:val="0"/>
      <w:marTop w:val="0"/>
      <w:marBottom w:val="0"/>
      <w:divBdr>
        <w:top w:val="none" w:sz="0" w:space="0" w:color="auto"/>
        <w:left w:val="none" w:sz="0" w:space="0" w:color="auto"/>
        <w:bottom w:val="none" w:sz="0" w:space="0" w:color="auto"/>
        <w:right w:val="none" w:sz="0" w:space="0" w:color="auto"/>
      </w:divBdr>
    </w:div>
    <w:div w:id="1411536181">
      <w:bodyDiv w:val="1"/>
      <w:marLeft w:val="0"/>
      <w:marRight w:val="0"/>
      <w:marTop w:val="0"/>
      <w:marBottom w:val="0"/>
      <w:divBdr>
        <w:top w:val="none" w:sz="0" w:space="0" w:color="auto"/>
        <w:left w:val="none" w:sz="0" w:space="0" w:color="auto"/>
        <w:bottom w:val="none" w:sz="0" w:space="0" w:color="auto"/>
        <w:right w:val="none" w:sz="0" w:space="0" w:color="auto"/>
      </w:divBdr>
      <w:divsChild>
        <w:div w:id="297758406">
          <w:marLeft w:val="0"/>
          <w:marRight w:val="0"/>
          <w:marTop w:val="0"/>
          <w:marBottom w:val="0"/>
          <w:divBdr>
            <w:top w:val="none" w:sz="0" w:space="0" w:color="auto"/>
            <w:left w:val="none" w:sz="0" w:space="0" w:color="auto"/>
            <w:bottom w:val="none" w:sz="0" w:space="0" w:color="auto"/>
            <w:right w:val="none" w:sz="0" w:space="0" w:color="auto"/>
          </w:divBdr>
          <w:divsChild>
            <w:div w:id="204177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59165">
      <w:bodyDiv w:val="1"/>
      <w:marLeft w:val="0"/>
      <w:marRight w:val="0"/>
      <w:marTop w:val="0"/>
      <w:marBottom w:val="0"/>
      <w:divBdr>
        <w:top w:val="none" w:sz="0" w:space="0" w:color="auto"/>
        <w:left w:val="none" w:sz="0" w:space="0" w:color="auto"/>
        <w:bottom w:val="none" w:sz="0" w:space="0" w:color="auto"/>
        <w:right w:val="none" w:sz="0" w:space="0" w:color="auto"/>
      </w:divBdr>
    </w:div>
    <w:div w:id="1912227358">
      <w:bodyDiv w:val="1"/>
      <w:marLeft w:val="0"/>
      <w:marRight w:val="0"/>
      <w:marTop w:val="0"/>
      <w:marBottom w:val="0"/>
      <w:divBdr>
        <w:top w:val="none" w:sz="0" w:space="0" w:color="auto"/>
        <w:left w:val="none" w:sz="0" w:space="0" w:color="auto"/>
        <w:bottom w:val="none" w:sz="0" w:space="0" w:color="auto"/>
        <w:right w:val="none" w:sz="0" w:space="0" w:color="auto"/>
      </w:divBdr>
    </w:div>
    <w:div w:id="1953510772">
      <w:bodyDiv w:val="1"/>
      <w:marLeft w:val="0"/>
      <w:marRight w:val="0"/>
      <w:marTop w:val="0"/>
      <w:marBottom w:val="0"/>
      <w:divBdr>
        <w:top w:val="none" w:sz="0" w:space="0" w:color="auto"/>
        <w:left w:val="none" w:sz="0" w:space="0" w:color="auto"/>
        <w:bottom w:val="none" w:sz="0" w:space="0" w:color="auto"/>
        <w:right w:val="none" w:sz="0" w:space="0" w:color="auto"/>
      </w:divBdr>
      <w:divsChild>
        <w:div w:id="392504078">
          <w:marLeft w:val="0"/>
          <w:marRight w:val="0"/>
          <w:marTop w:val="0"/>
          <w:marBottom w:val="0"/>
          <w:divBdr>
            <w:top w:val="none" w:sz="0" w:space="0" w:color="auto"/>
            <w:left w:val="none" w:sz="0" w:space="0" w:color="auto"/>
            <w:bottom w:val="none" w:sz="0" w:space="0" w:color="auto"/>
            <w:right w:val="none" w:sz="0" w:space="0" w:color="auto"/>
          </w:divBdr>
          <w:divsChild>
            <w:div w:id="213328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58558">
      <w:bodyDiv w:val="1"/>
      <w:marLeft w:val="0"/>
      <w:marRight w:val="0"/>
      <w:marTop w:val="0"/>
      <w:marBottom w:val="0"/>
      <w:divBdr>
        <w:top w:val="none" w:sz="0" w:space="0" w:color="auto"/>
        <w:left w:val="none" w:sz="0" w:space="0" w:color="auto"/>
        <w:bottom w:val="none" w:sz="0" w:space="0" w:color="auto"/>
        <w:right w:val="none" w:sz="0" w:space="0" w:color="auto"/>
      </w:divBdr>
      <w:divsChild>
        <w:div w:id="869143817">
          <w:marLeft w:val="0"/>
          <w:marRight w:val="0"/>
          <w:marTop w:val="0"/>
          <w:marBottom w:val="0"/>
          <w:divBdr>
            <w:top w:val="none" w:sz="0" w:space="0" w:color="auto"/>
            <w:left w:val="none" w:sz="0" w:space="0" w:color="auto"/>
            <w:bottom w:val="none" w:sz="0" w:space="0" w:color="auto"/>
            <w:right w:val="none" w:sz="0" w:space="0" w:color="auto"/>
          </w:divBdr>
          <w:divsChild>
            <w:div w:id="13292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097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hyperlink" Target="mailto:matthew.chalmers@glasgow.ac.uk"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4.xml"/><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17D437-7904-47F2-AF5F-9070D5096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6</TotalTime>
  <Pages>59</Pages>
  <Words>25805</Words>
  <Characters>147090</Characters>
  <Application>Microsoft Office Word</Application>
  <DocSecurity>0</DocSecurity>
  <Lines>1225</Lines>
  <Paragraphs>345</Paragraphs>
  <ScaleCrop>false</ScaleCrop>
  <Company>Computing science</Company>
  <LinksUpToDate>false</LinksUpToDate>
  <CharactersWithSpaces>172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183</cp:revision>
  <dcterms:created xsi:type="dcterms:W3CDTF">2013-08-02T15:09:00Z</dcterms:created>
  <dcterms:modified xsi:type="dcterms:W3CDTF">2023-08-29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dtRTkmja"/&gt;&lt;style id="http://www.zotero.org/styles/harvard-cite-them-right" hasBibliography="1" bibliographyStyleHasBeenSet="1"/&gt;&lt;prefs&gt;&lt;pref name="fieldType" value="Field"/&gt;&lt;/prefs&gt;&lt;/data&gt;</vt:lpwstr>
  </property>
</Properties>
</file>